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E8F295" w14:textId="77777777" w:rsidR="003B074A" w:rsidRPr="009962F0" w:rsidRDefault="003B074A" w:rsidP="003B074A">
      <w:pPr>
        <w:spacing w:line="480" w:lineRule="auto"/>
        <w:jc w:val="center"/>
        <w:rPr>
          <w:rFonts w:ascii="Times New Roman" w:hAnsi="Times New Roman" w:cs="Times New Roman"/>
          <w:b/>
          <w:sz w:val="24"/>
          <w:szCs w:val="24"/>
        </w:rPr>
      </w:pPr>
      <w:r w:rsidRPr="009962F0">
        <w:rPr>
          <w:rFonts w:ascii="Times New Roman" w:hAnsi="Times New Roman" w:cs="Times New Roman"/>
          <w:b/>
          <w:sz w:val="24"/>
          <w:szCs w:val="24"/>
        </w:rPr>
        <w:t>BAB II</w:t>
      </w:r>
    </w:p>
    <w:p w14:paraId="39AF16D8" w14:textId="77777777" w:rsidR="003B074A" w:rsidRPr="009962F0" w:rsidRDefault="003B074A" w:rsidP="003B074A">
      <w:pPr>
        <w:spacing w:line="480" w:lineRule="auto"/>
        <w:jc w:val="center"/>
        <w:rPr>
          <w:rFonts w:ascii="Times New Roman" w:hAnsi="Times New Roman" w:cs="Times New Roman"/>
          <w:b/>
          <w:sz w:val="24"/>
          <w:szCs w:val="24"/>
        </w:rPr>
      </w:pPr>
      <w:r w:rsidRPr="009962F0">
        <w:rPr>
          <w:rFonts w:ascii="Times New Roman" w:hAnsi="Times New Roman" w:cs="Times New Roman"/>
          <w:b/>
          <w:sz w:val="24"/>
          <w:szCs w:val="24"/>
        </w:rPr>
        <w:t>KONSEP MANAJEMEN ASUHAN KEBIDANAN</w:t>
      </w:r>
    </w:p>
    <w:p w14:paraId="0D0C38B5" w14:textId="77777777" w:rsidR="003B074A" w:rsidRPr="009962F0" w:rsidRDefault="003B074A" w:rsidP="003B074A">
      <w:pPr>
        <w:pStyle w:val="ListParagraph"/>
        <w:numPr>
          <w:ilvl w:val="1"/>
          <w:numId w:val="7"/>
        </w:numPr>
        <w:spacing w:after="160"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Konsep Manajemen Kebidanan Ibu Hamil</w:t>
      </w:r>
    </w:p>
    <w:p w14:paraId="28E8423C" w14:textId="77777777" w:rsidR="003B074A" w:rsidRPr="009962F0" w:rsidRDefault="003B074A" w:rsidP="003B074A">
      <w:pPr>
        <w:pStyle w:val="ListParagraph"/>
        <w:numPr>
          <w:ilvl w:val="2"/>
          <w:numId w:val="7"/>
        </w:numPr>
        <w:spacing w:after="160"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 xml:space="preserve">Pengkajian </w:t>
      </w:r>
    </w:p>
    <w:p w14:paraId="7141C066" w14:textId="77777777" w:rsidR="003B074A" w:rsidRPr="009962F0" w:rsidRDefault="003B074A" w:rsidP="003B074A">
      <w:pPr>
        <w:spacing w:after="0" w:line="480" w:lineRule="auto"/>
        <w:ind w:left="720"/>
        <w:jc w:val="both"/>
        <w:outlineLvl w:val="0"/>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lang w:val="id-ID"/>
        </w:rPr>
        <w:t>Pengkajian adalah pengumpulan data dasar untuk mengevaluasi keadaan pasien. Data ini termausk riwayat kesehatan dan pemeriksaan fisik. Tahap ini  merupakan langkah awal yang akan menentukan langkah berikutnya, sehingga kelengkapan data sesuai dengan kasus yang dihadapi yang akan menentukan proses interpretasi yang benar atau tidak dalam tahap selanjutnya. Sehingga dalam pendekatan ini harus komprehensif meliputi data subjektif, objektif dan hasil pemeriksaan sehingga dapat menggambarkan kondisi pasien yang sebenarnya dan valid.</w:t>
      </w:r>
    </w:p>
    <w:p w14:paraId="027F09A3" w14:textId="77777777" w:rsidR="003B074A" w:rsidRPr="009962F0" w:rsidRDefault="003B074A" w:rsidP="003B074A">
      <w:pPr>
        <w:pStyle w:val="ListParagraph"/>
        <w:numPr>
          <w:ilvl w:val="0"/>
          <w:numId w:val="60"/>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Data Subjektif</w:t>
      </w:r>
    </w:p>
    <w:p w14:paraId="5EA15A00" w14:textId="77777777" w:rsidR="003B074A" w:rsidRPr="009962F0" w:rsidRDefault="003B074A" w:rsidP="003B074A">
      <w:pPr>
        <w:pStyle w:val="ListParagraph"/>
        <w:numPr>
          <w:ilvl w:val="0"/>
          <w:numId w:val="2"/>
        </w:numPr>
        <w:spacing w:after="160" w:line="480" w:lineRule="auto"/>
        <w:ind w:left="1080"/>
        <w:jc w:val="both"/>
        <w:rPr>
          <w:rFonts w:ascii="Times New Roman" w:hAnsi="Times New Roman" w:cs="Times New Roman"/>
          <w:sz w:val="24"/>
          <w:szCs w:val="24"/>
        </w:rPr>
      </w:pPr>
      <w:r w:rsidRPr="009962F0">
        <w:rPr>
          <w:rFonts w:ascii="Times New Roman" w:hAnsi="Times New Roman" w:cs="Times New Roman"/>
          <w:sz w:val="24"/>
          <w:szCs w:val="24"/>
        </w:rPr>
        <w:t xml:space="preserve">Biodata </w:t>
      </w:r>
    </w:p>
    <w:p w14:paraId="6F069D26" w14:textId="77777777" w:rsidR="003B074A" w:rsidRPr="009962F0" w:rsidRDefault="003B074A" w:rsidP="003B074A">
      <w:pPr>
        <w:pStyle w:val="ListParagraph"/>
        <w:spacing w:after="0" w:line="480" w:lineRule="auto"/>
        <w:ind w:left="1080"/>
        <w:jc w:val="both"/>
        <w:rPr>
          <w:rFonts w:ascii="Times New Roman" w:hAnsi="Times New Roman" w:cs="Times New Roman"/>
          <w:sz w:val="24"/>
          <w:szCs w:val="24"/>
        </w:rPr>
      </w:pPr>
      <w:r w:rsidRPr="009962F0">
        <w:rPr>
          <w:rFonts w:ascii="Times New Roman" w:hAnsi="Times New Roman" w:cs="Times New Roman"/>
          <w:sz w:val="24"/>
          <w:szCs w:val="24"/>
        </w:rPr>
        <w:t xml:space="preserve">Menurut Sulistyawati (2011), biodata pasien meliputi: </w:t>
      </w:r>
    </w:p>
    <w:p w14:paraId="6BC7A1E7" w14:textId="77777777" w:rsidR="003B074A" w:rsidRPr="009962F0" w:rsidRDefault="003B074A" w:rsidP="003B074A">
      <w:pPr>
        <w:pStyle w:val="Default"/>
        <w:numPr>
          <w:ilvl w:val="1"/>
          <w:numId w:val="1"/>
        </w:numPr>
        <w:spacing w:line="480" w:lineRule="auto"/>
        <w:ind w:left="1440"/>
        <w:jc w:val="both"/>
      </w:pPr>
      <w:r w:rsidRPr="009962F0">
        <w:t>Nama</w:t>
      </w:r>
      <w:bookmarkStart w:id="0" w:name="_Hlk26130729"/>
    </w:p>
    <w:p w14:paraId="649B18B8" w14:textId="77777777" w:rsidR="003B074A" w:rsidRPr="009962F0" w:rsidRDefault="003B074A" w:rsidP="003B074A">
      <w:pPr>
        <w:pStyle w:val="Default"/>
        <w:spacing w:line="480" w:lineRule="auto"/>
        <w:ind w:left="1440"/>
        <w:jc w:val="both"/>
      </w:pPr>
      <w:r w:rsidRPr="009962F0">
        <w:t xml:space="preserve">Untuk mengenal, memanggil, dan menghindari </w:t>
      </w:r>
      <w:r w:rsidRPr="009962F0">
        <w:rPr>
          <w:lang w:val="en-US"/>
        </w:rPr>
        <w:t>t</w:t>
      </w:r>
      <w:r w:rsidRPr="009962F0">
        <w:t xml:space="preserve">erjadinya </w:t>
      </w:r>
      <w:r w:rsidRPr="009962F0">
        <w:rPr>
          <w:lang w:val="en-US"/>
        </w:rPr>
        <w:t xml:space="preserve">                                       </w:t>
      </w:r>
      <w:r w:rsidRPr="009962F0">
        <w:t xml:space="preserve">kekeliruan </w:t>
      </w:r>
      <w:bookmarkEnd w:id="0"/>
    </w:p>
    <w:p w14:paraId="2D104A26" w14:textId="77777777" w:rsidR="003B074A" w:rsidRPr="009962F0" w:rsidRDefault="003B074A" w:rsidP="003B074A">
      <w:pPr>
        <w:pStyle w:val="Default"/>
        <w:numPr>
          <w:ilvl w:val="1"/>
          <w:numId w:val="1"/>
        </w:numPr>
        <w:spacing w:line="480" w:lineRule="auto"/>
        <w:ind w:left="1440"/>
        <w:jc w:val="both"/>
      </w:pPr>
      <w:r w:rsidRPr="009962F0">
        <w:t>Umur</w:t>
      </w:r>
      <w:bookmarkStart w:id="1" w:name="_Hlk26130785"/>
    </w:p>
    <w:p w14:paraId="64F95E95" w14:textId="77777777" w:rsidR="003B074A" w:rsidRPr="009962F0" w:rsidRDefault="003B074A" w:rsidP="003B074A">
      <w:pPr>
        <w:pStyle w:val="Default"/>
        <w:spacing w:line="480" w:lineRule="auto"/>
        <w:ind w:left="1440"/>
        <w:jc w:val="both"/>
      </w:pPr>
      <w:r w:rsidRPr="009962F0">
        <w:t xml:space="preserve">Untuk mengetahui adanya faktor resiko (usia &lt; dari 20 tahun, </w:t>
      </w:r>
      <w:r w:rsidRPr="009962F0">
        <w:rPr>
          <w:lang w:val="en-US"/>
        </w:rPr>
        <w:t xml:space="preserve">    </w:t>
      </w:r>
      <w:r w:rsidRPr="009962F0">
        <w:t xml:space="preserve">alat </w:t>
      </w:r>
      <w:r w:rsidRPr="009962F0">
        <w:rPr>
          <w:i/>
          <w:iCs/>
        </w:rPr>
        <w:t xml:space="preserve">reproduksi </w:t>
      </w:r>
      <w:r w:rsidRPr="009962F0">
        <w:t xml:space="preserve">belum matang, mental dan psikisnya belum siap. Bila &lt; 35 </w:t>
      </w:r>
      <w:r w:rsidRPr="009962F0">
        <w:lastRenderedPageBreak/>
        <w:t xml:space="preserve">tahun meningkatkan resiko diabetes gestasional, hipertensi gestasional, kelahiran prematur, BBLR, ketidaknormalan kromosom dan keguguran atau kematian saat lahir). </w:t>
      </w:r>
      <w:bookmarkEnd w:id="1"/>
    </w:p>
    <w:p w14:paraId="4DAE5E9B" w14:textId="77777777" w:rsidR="003B074A" w:rsidRPr="009962F0" w:rsidRDefault="003B074A" w:rsidP="003B074A">
      <w:pPr>
        <w:pStyle w:val="Default"/>
        <w:numPr>
          <w:ilvl w:val="1"/>
          <w:numId w:val="1"/>
        </w:numPr>
        <w:spacing w:line="480" w:lineRule="auto"/>
        <w:ind w:left="1440"/>
        <w:jc w:val="both"/>
      </w:pPr>
      <w:r w:rsidRPr="009962F0">
        <w:t>Agama</w:t>
      </w:r>
    </w:p>
    <w:p w14:paraId="35705067" w14:textId="77777777" w:rsidR="003B074A" w:rsidRPr="009962F0" w:rsidRDefault="003B074A" w:rsidP="003B074A">
      <w:pPr>
        <w:pStyle w:val="Default"/>
        <w:spacing w:line="480" w:lineRule="auto"/>
        <w:ind w:left="1440"/>
        <w:jc w:val="both"/>
      </w:pPr>
      <w:r w:rsidRPr="009962F0">
        <w:t>Untuk mengetahui</w:t>
      </w:r>
      <w:r w:rsidRPr="009962F0">
        <w:rPr>
          <w:lang w:val="en-US"/>
        </w:rPr>
        <w:t xml:space="preserve"> </w:t>
      </w:r>
      <w:r w:rsidRPr="009962F0">
        <w:t xml:space="preserve">agama yang dianut klien, memudah melakukan pendekatan dalam melaksanakan Asuhan Kebidanan. </w:t>
      </w:r>
    </w:p>
    <w:p w14:paraId="30C94F11" w14:textId="77777777" w:rsidR="003B074A" w:rsidRPr="009962F0" w:rsidRDefault="003B074A" w:rsidP="003B074A">
      <w:pPr>
        <w:pStyle w:val="Default"/>
        <w:numPr>
          <w:ilvl w:val="1"/>
          <w:numId w:val="1"/>
        </w:numPr>
        <w:spacing w:line="480" w:lineRule="auto"/>
        <w:ind w:left="1440"/>
        <w:jc w:val="both"/>
      </w:pPr>
      <w:r w:rsidRPr="009962F0">
        <w:t>Pendidikan</w:t>
      </w:r>
    </w:p>
    <w:p w14:paraId="35EB1C3D" w14:textId="77777777" w:rsidR="003B074A" w:rsidRPr="009962F0" w:rsidRDefault="003B074A" w:rsidP="003B074A">
      <w:pPr>
        <w:pStyle w:val="Default"/>
        <w:spacing w:line="480" w:lineRule="auto"/>
        <w:ind w:left="1440"/>
        <w:jc w:val="both"/>
      </w:pPr>
      <w:r w:rsidRPr="009962F0">
        <w:t xml:space="preserve">Untuk mengetahui latar belakang tingkat pendidikan, pengetahuan dan untuk memudahkan pemberian asuhan. </w:t>
      </w:r>
    </w:p>
    <w:p w14:paraId="17A71A91" w14:textId="77777777" w:rsidR="003B074A" w:rsidRPr="009962F0" w:rsidRDefault="003B074A" w:rsidP="003B074A">
      <w:pPr>
        <w:pStyle w:val="Default"/>
        <w:numPr>
          <w:ilvl w:val="1"/>
          <w:numId w:val="1"/>
        </w:numPr>
        <w:spacing w:line="480" w:lineRule="auto"/>
        <w:ind w:left="1440"/>
        <w:jc w:val="both"/>
      </w:pPr>
      <w:r w:rsidRPr="009962F0">
        <w:t>Pekerjaan</w:t>
      </w:r>
    </w:p>
    <w:p w14:paraId="00B2EE51" w14:textId="77777777" w:rsidR="003B074A" w:rsidRPr="009962F0" w:rsidRDefault="003B074A" w:rsidP="003B074A">
      <w:pPr>
        <w:pStyle w:val="Default"/>
        <w:spacing w:line="480" w:lineRule="auto"/>
        <w:ind w:left="1440"/>
        <w:jc w:val="both"/>
      </w:pPr>
      <w:r w:rsidRPr="009962F0">
        <w:t xml:space="preserve">Untuk mengetahui keadaan ekonomi dan apakah pekerjaan beresiko  terhadap ibu atau tidak. </w:t>
      </w:r>
    </w:p>
    <w:p w14:paraId="6B6D5165" w14:textId="77777777" w:rsidR="003B074A" w:rsidRPr="009962F0" w:rsidRDefault="003B074A" w:rsidP="003B074A">
      <w:pPr>
        <w:pStyle w:val="Default"/>
        <w:numPr>
          <w:ilvl w:val="1"/>
          <w:numId w:val="1"/>
        </w:numPr>
        <w:spacing w:line="480" w:lineRule="auto"/>
        <w:ind w:left="1440"/>
        <w:jc w:val="both"/>
      </w:pPr>
      <w:r w:rsidRPr="009962F0">
        <w:rPr>
          <w:rFonts w:eastAsia="Times New Roman"/>
          <w:bCs/>
        </w:rPr>
        <w:t>Alamat</w:t>
      </w:r>
    </w:p>
    <w:p w14:paraId="5BD883D4" w14:textId="77777777" w:rsidR="003B074A" w:rsidRPr="009962F0" w:rsidRDefault="003B074A" w:rsidP="003B074A">
      <w:pPr>
        <w:pStyle w:val="Default"/>
        <w:spacing w:line="480" w:lineRule="auto"/>
        <w:ind w:left="1440"/>
        <w:jc w:val="both"/>
        <w:rPr>
          <w:rFonts w:eastAsia="Times New Roman"/>
        </w:rPr>
      </w:pPr>
      <w:r w:rsidRPr="009962F0">
        <w:rPr>
          <w:rFonts w:eastAsia="Times New Roman"/>
        </w:rPr>
        <w:t>Dengan diketahuinya alamat dapat mengetahui tempat tinggal klien dan mengetahui keadaan lingkungannya. Dengan tujuan lain untuk memudahkan menghubungi keluarga dan mempermudah hubungan apabila ada hal mendesak.</w:t>
      </w:r>
    </w:p>
    <w:p w14:paraId="1C46563A" w14:textId="77777777" w:rsidR="003B074A" w:rsidRPr="009962F0" w:rsidRDefault="003B074A" w:rsidP="003B074A">
      <w:pPr>
        <w:pStyle w:val="Default"/>
        <w:spacing w:line="480" w:lineRule="auto"/>
        <w:ind w:left="1440"/>
        <w:jc w:val="both"/>
      </w:pPr>
    </w:p>
    <w:p w14:paraId="5166AC5C" w14:textId="77777777" w:rsidR="003B074A" w:rsidRPr="009962F0" w:rsidRDefault="003B074A" w:rsidP="003B074A">
      <w:pPr>
        <w:pStyle w:val="ListParagraph"/>
        <w:numPr>
          <w:ilvl w:val="0"/>
          <w:numId w:val="2"/>
        </w:numPr>
        <w:spacing w:after="160" w:line="480" w:lineRule="auto"/>
        <w:ind w:left="1080"/>
        <w:jc w:val="both"/>
        <w:rPr>
          <w:rFonts w:ascii="Times New Roman" w:hAnsi="Times New Roman" w:cs="Times New Roman"/>
          <w:sz w:val="24"/>
          <w:szCs w:val="24"/>
        </w:rPr>
      </w:pPr>
      <w:r w:rsidRPr="009962F0">
        <w:rPr>
          <w:rFonts w:ascii="Times New Roman" w:hAnsi="Times New Roman" w:cs="Times New Roman"/>
          <w:sz w:val="24"/>
          <w:szCs w:val="24"/>
        </w:rPr>
        <w:t xml:space="preserve">Keluhan saat ini </w:t>
      </w:r>
    </w:p>
    <w:p w14:paraId="6AEF3596" w14:textId="77777777" w:rsidR="003B074A" w:rsidRPr="009962F0" w:rsidRDefault="003B074A" w:rsidP="003B074A">
      <w:pPr>
        <w:pStyle w:val="ListParagraph"/>
        <w:spacing w:line="480" w:lineRule="auto"/>
        <w:ind w:left="1080"/>
        <w:jc w:val="both"/>
        <w:rPr>
          <w:rFonts w:ascii="Times New Roman" w:eastAsia="Times New Roman" w:hAnsi="Times New Roman" w:cs="Times New Roman"/>
          <w:sz w:val="24"/>
          <w:szCs w:val="24"/>
          <w:lang w:val="id-ID"/>
        </w:rPr>
      </w:pPr>
      <w:r w:rsidRPr="009962F0">
        <w:rPr>
          <w:rFonts w:ascii="Times New Roman" w:eastAsia="Times New Roman" w:hAnsi="Times New Roman" w:cs="Times New Roman"/>
          <w:sz w:val="24"/>
          <w:szCs w:val="24"/>
        </w:rPr>
        <w:t xml:space="preserve">Ditanyakan untuk mengetahui hal yang mendorong klien datang untuk memeriksakan kehamilannya. Untuk mengetahui keluhan utama tersebut pertanyaan yang diajukan mengenai apa yang ibu rasakan, sejak kapan, </w:t>
      </w:r>
      <w:r w:rsidRPr="009962F0">
        <w:rPr>
          <w:rFonts w:ascii="Times New Roman" w:eastAsia="Times New Roman" w:hAnsi="Times New Roman" w:cs="Times New Roman"/>
          <w:sz w:val="24"/>
          <w:szCs w:val="24"/>
        </w:rPr>
        <w:lastRenderedPageBreak/>
        <w:t xml:space="preserve">berapa lama, apakah mengganggu kegiatan sehari-hari. </w:t>
      </w:r>
      <w:r w:rsidRPr="009962F0">
        <w:rPr>
          <w:rFonts w:ascii="Times New Roman" w:eastAsia="Times New Roman" w:hAnsi="Times New Roman" w:cs="Times New Roman"/>
          <w:sz w:val="24"/>
          <w:szCs w:val="24"/>
          <w:lang w:val="id-ID"/>
        </w:rPr>
        <w:t>Keluhan yang sering terjadi pada saat kehamilan trimester III adalah</w:t>
      </w:r>
      <w:r w:rsidRPr="009962F0">
        <w:rPr>
          <w:rFonts w:ascii="Times New Roman" w:eastAsia="Times New Roman" w:hAnsi="Times New Roman" w:cs="Times New Roman"/>
          <w:sz w:val="24"/>
          <w:szCs w:val="24"/>
        </w:rPr>
        <w:t xml:space="preserve"> </w:t>
      </w:r>
      <w:r w:rsidRPr="009962F0">
        <w:rPr>
          <w:rFonts w:ascii="Times New Roman" w:eastAsia="Times New Roman" w:hAnsi="Times New Roman" w:cs="Times New Roman"/>
          <w:sz w:val="24"/>
          <w:szCs w:val="24"/>
          <w:lang w:val="id-ID"/>
        </w:rPr>
        <w:t>peningkatan frekuensi berkemih, sakit punggung, atas dan bawah,</w:t>
      </w:r>
      <w:r w:rsidRPr="009962F0">
        <w:rPr>
          <w:rFonts w:ascii="Times New Roman" w:eastAsia="Times New Roman" w:hAnsi="Times New Roman" w:cs="Times New Roman"/>
          <w:sz w:val="24"/>
          <w:szCs w:val="24"/>
        </w:rPr>
        <w:t xml:space="preserve"> </w:t>
      </w:r>
      <w:r w:rsidRPr="009962F0">
        <w:rPr>
          <w:rFonts w:ascii="Times New Roman" w:eastAsia="Times New Roman" w:hAnsi="Times New Roman" w:cs="Times New Roman"/>
          <w:sz w:val="24"/>
          <w:szCs w:val="24"/>
          <w:lang w:val="id-ID"/>
        </w:rPr>
        <w:t>hiperventilasi dan sesak nafas, oedem dependen, kram tungkai, konstipasi, kesemutan dan baal pada jari, insomnia (Romauli, 2011).</w:t>
      </w:r>
    </w:p>
    <w:p w14:paraId="75E7B878" w14:textId="77777777" w:rsidR="003B074A" w:rsidRPr="009962F0" w:rsidRDefault="003B074A" w:rsidP="003B074A">
      <w:pPr>
        <w:pStyle w:val="ListParagraph"/>
        <w:spacing w:line="480" w:lineRule="auto"/>
        <w:ind w:left="1080"/>
        <w:jc w:val="both"/>
        <w:rPr>
          <w:rFonts w:ascii="Times New Roman" w:eastAsia="Times New Roman" w:hAnsi="Times New Roman" w:cs="Times New Roman"/>
          <w:sz w:val="24"/>
          <w:szCs w:val="24"/>
          <w:lang w:val="id-ID"/>
        </w:rPr>
      </w:pPr>
    </w:p>
    <w:p w14:paraId="559CD2E5" w14:textId="77777777" w:rsidR="003B074A" w:rsidRPr="009962F0" w:rsidRDefault="003B074A" w:rsidP="003B074A">
      <w:pPr>
        <w:pStyle w:val="ListParagraph"/>
        <w:numPr>
          <w:ilvl w:val="0"/>
          <w:numId w:val="2"/>
        </w:numPr>
        <w:spacing w:after="160" w:line="480" w:lineRule="auto"/>
        <w:ind w:left="1080"/>
        <w:jc w:val="both"/>
        <w:rPr>
          <w:rFonts w:ascii="Times New Roman" w:hAnsi="Times New Roman" w:cs="Times New Roman"/>
          <w:sz w:val="24"/>
          <w:szCs w:val="24"/>
        </w:rPr>
      </w:pPr>
      <w:r w:rsidRPr="009962F0">
        <w:rPr>
          <w:rFonts w:ascii="Times New Roman" w:hAnsi="Times New Roman" w:cs="Times New Roman"/>
          <w:sz w:val="24"/>
          <w:szCs w:val="24"/>
        </w:rPr>
        <w:t xml:space="preserve">Riwayat pernikahan </w:t>
      </w:r>
    </w:p>
    <w:p w14:paraId="7C538C68"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Perlu ditanyakan untuk mengetahui pengaruh riwayat perkawinan terhadap permasalahan kesehatan klien.Berapa kali menikah dan berapa lamanya untuk membantu menentukan bagaimana keadaan alat reproduksi ibu. Hal-hal yang perlu ditanyakan kepada pasien/klien mengenai riwayat perkawinannya adalah :</w:t>
      </w:r>
    </w:p>
    <w:p w14:paraId="2C3E5D3B"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a. Banyak pernikahan : ...kali</w:t>
      </w:r>
    </w:p>
    <w:p w14:paraId="6F8B6630"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b. Usia pernikahan :....... tahun</w:t>
      </w:r>
    </w:p>
    <w:p w14:paraId="51DC43C3"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c. Status pernikahan :…..(sah/tidak)</w:t>
      </w:r>
    </w:p>
    <w:p w14:paraId="0A20614A"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d. Lama pernikahan : ......(tahun/bulan</w:t>
      </w:r>
    </w:p>
    <w:p w14:paraId="1741185F"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p>
    <w:p w14:paraId="3750A8BD" w14:textId="77777777" w:rsidR="003B074A" w:rsidRPr="009962F0" w:rsidRDefault="003B074A" w:rsidP="003B074A">
      <w:pPr>
        <w:pStyle w:val="ListParagraph"/>
        <w:numPr>
          <w:ilvl w:val="0"/>
          <w:numId w:val="2"/>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 xml:space="preserve">Riwayat mesntruasi </w:t>
      </w:r>
    </w:p>
    <w:p w14:paraId="2C66254A"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 xml:space="preserve">Anamnesis haid memberikan kesan tentang fungsi alat reproduksi/kandungan, meliputi hal-hal berikut ini: umur menarche, frekuensi, jarak/siklus jika normal, lamanya, karakteristik darah, HPHT, </w:t>
      </w:r>
      <w:r w:rsidRPr="009962F0">
        <w:rPr>
          <w:rFonts w:ascii="Times New Roman" w:hAnsi="Times New Roman" w:cs="Times New Roman"/>
          <w:sz w:val="24"/>
          <w:szCs w:val="24"/>
        </w:rPr>
        <w:lastRenderedPageBreak/>
        <w:t>disminore, perdarahan uterus disfugsional (Hani, 2011). HPHT dapat digunakan untuk menguraikan usia kehamilan dan tafsiran persalinan.</w:t>
      </w:r>
    </w:p>
    <w:p w14:paraId="65B15E6C" w14:textId="77777777" w:rsidR="003B074A" w:rsidRPr="009962F0" w:rsidRDefault="003B074A" w:rsidP="003B074A">
      <w:pPr>
        <w:pStyle w:val="ListParagraph"/>
        <w:spacing w:line="480" w:lineRule="auto"/>
        <w:ind w:left="1134" w:hanging="54"/>
        <w:jc w:val="both"/>
        <w:rPr>
          <w:rFonts w:ascii="Times New Roman" w:hAnsi="Times New Roman" w:cs="Times New Roman"/>
          <w:sz w:val="24"/>
          <w:szCs w:val="24"/>
        </w:rPr>
      </w:pPr>
    </w:p>
    <w:p w14:paraId="60804D91" w14:textId="77777777" w:rsidR="003B074A" w:rsidRPr="009962F0" w:rsidRDefault="003B074A" w:rsidP="003B074A">
      <w:pPr>
        <w:pStyle w:val="ListParagraph"/>
        <w:numPr>
          <w:ilvl w:val="0"/>
          <w:numId w:val="2"/>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 xml:space="preserve">Riwayat kesehatan ibu </w:t>
      </w:r>
    </w:p>
    <w:p w14:paraId="352CA8F1"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Selama hamil, ibu dan janin dipengaruhi oleh kondisi medis/sebaliknya. Kondisi medis dapat dipengaruhi oleh kehamilan. Bila tidak diatasi dapat berakibat serius bagi ibu. Menurut Poedji Rochjati, 2003 riwayat kesehatan yang dapat berpengaruh pada kehamilan antara lain:</w:t>
      </w:r>
    </w:p>
    <w:p w14:paraId="0D59E34C"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 xml:space="preserve">(1) Anemia </w:t>
      </w:r>
    </w:p>
    <w:p w14:paraId="4C71817F" w14:textId="77777777" w:rsidR="003B074A" w:rsidRPr="009962F0" w:rsidRDefault="003B074A" w:rsidP="003B074A">
      <w:pPr>
        <w:pStyle w:val="ListParagraph"/>
        <w:spacing w:line="480" w:lineRule="auto"/>
        <w:ind w:left="1800"/>
        <w:jc w:val="both"/>
        <w:rPr>
          <w:rFonts w:ascii="Times New Roman" w:hAnsi="Times New Roman" w:cs="Times New Roman"/>
          <w:sz w:val="24"/>
          <w:szCs w:val="24"/>
        </w:rPr>
      </w:pPr>
      <w:r w:rsidRPr="009962F0">
        <w:rPr>
          <w:rFonts w:ascii="Times New Roman" w:hAnsi="Times New Roman" w:cs="Times New Roman"/>
          <w:sz w:val="24"/>
          <w:szCs w:val="24"/>
        </w:rPr>
        <w:t>Jika Hb &lt;6 gr % dapat menyebabkan kematian janin dalam kandungan, persalinan prematur, persalinan lama dan perdarahan postpartum.</w:t>
      </w:r>
    </w:p>
    <w:p w14:paraId="3981C964"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2) TBC Paru</w:t>
      </w:r>
    </w:p>
    <w:p w14:paraId="4317DC84" w14:textId="77777777" w:rsidR="003B074A" w:rsidRPr="009962F0" w:rsidRDefault="003B074A" w:rsidP="003B074A">
      <w:pPr>
        <w:pStyle w:val="ListParagraph"/>
        <w:spacing w:line="480" w:lineRule="auto"/>
        <w:ind w:left="1800"/>
        <w:jc w:val="both"/>
        <w:rPr>
          <w:rFonts w:ascii="Times New Roman" w:hAnsi="Times New Roman" w:cs="Times New Roman"/>
          <w:sz w:val="24"/>
          <w:szCs w:val="24"/>
        </w:rPr>
      </w:pPr>
      <w:r w:rsidRPr="009962F0">
        <w:rPr>
          <w:rFonts w:ascii="Times New Roman" w:hAnsi="Times New Roman" w:cs="Times New Roman"/>
          <w:sz w:val="24"/>
          <w:szCs w:val="24"/>
        </w:rPr>
        <w:t>Janin akan tertular setelah lahir. Bila TBC berat akan menurunkan kondisi ibu hamil, tenaga bahkan ASI juga berkurang. Dapat terjadi abortus, bayi lahir prematur, persalinan lama dan perdarahan postpartum.</w:t>
      </w:r>
    </w:p>
    <w:p w14:paraId="05738FF8" w14:textId="77777777" w:rsidR="003B074A" w:rsidRPr="009962F0" w:rsidRDefault="003B074A" w:rsidP="003B074A">
      <w:pPr>
        <w:pStyle w:val="ListParagraph"/>
        <w:spacing w:line="480" w:lineRule="auto"/>
        <w:ind w:left="1800"/>
        <w:jc w:val="both"/>
        <w:rPr>
          <w:rFonts w:ascii="Times New Roman" w:hAnsi="Times New Roman" w:cs="Times New Roman"/>
          <w:sz w:val="24"/>
          <w:szCs w:val="24"/>
        </w:rPr>
      </w:pPr>
    </w:p>
    <w:p w14:paraId="3D66D2AB" w14:textId="77777777" w:rsidR="003B074A" w:rsidRPr="009962F0" w:rsidRDefault="003B074A" w:rsidP="003B074A">
      <w:pPr>
        <w:pStyle w:val="ListParagraph"/>
        <w:spacing w:line="480" w:lineRule="auto"/>
        <w:ind w:left="1800"/>
        <w:jc w:val="both"/>
        <w:rPr>
          <w:rFonts w:ascii="Times New Roman" w:hAnsi="Times New Roman" w:cs="Times New Roman"/>
          <w:sz w:val="24"/>
          <w:szCs w:val="24"/>
        </w:rPr>
      </w:pPr>
    </w:p>
    <w:p w14:paraId="2CACBF17"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3) Jantung</w:t>
      </w:r>
    </w:p>
    <w:p w14:paraId="7A2BAE71" w14:textId="77777777" w:rsidR="003B074A" w:rsidRPr="009962F0" w:rsidRDefault="003B074A" w:rsidP="003B074A">
      <w:pPr>
        <w:pStyle w:val="ListParagraph"/>
        <w:spacing w:line="480" w:lineRule="auto"/>
        <w:ind w:left="1800"/>
        <w:jc w:val="both"/>
        <w:rPr>
          <w:rFonts w:ascii="Times New Roman" w:hAnsi="Times New Roman" w:cs="Times New Roman"/>
          <w:sz w:val="24"/>
          <w:szCs w:val="24"/>
        </w:rPr>
      </w:pPr>
      <w:r w:rsidRPr="009962F0">
        <w:rPr>
          <w:rFonts w:ascii="Times New Roman" w:hAnsi="Times New Roman" w:cs="Times New Roman"/>
          <w:sz w:val="24"/>
          <w:szCs w:val="24"/>
        </w:rPr>
        <w:t>Upaya jantung saat memompa darah bertambah berat, kelahiran prematur/ lahir mati.</w:t>
      </w:r>
    </w:p>
    <w:p w14:paraId="78D02420" w14:textId="77777777" w:rsidR="003B074A" w:rsidRPr="009962F0" w:rsidRDefault="003B074A" w:rsidP="003B074A">
      <w:pPr>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lastRenderedPageBreak/>
        <w:t>(4) Diabetes Melitus</w:t>
      </w:r>
    </w:p>
    <w:p w14:paraId="6406E239" w14:textId="77777777" w:rsidR="003B074A" w:rsidRPr="009962F0" w:rsidRDefault="003B074A" w:rsidP="003B074A">
      <w:pPr>
        <w:spacing w:line="480" w:lineRule="auto"/>
        <w:ind w:left="1800"/>
        <w:jc w:val="both"/>
        <w:rPr>
          <w:rFonts w:ascii="Times New Roman" w:hAnsi="Times New Roman" w:cs="Times New Roman"/>
          <w:sz w:val="24"/>
          <w:szCs w:val="24"/>
        </w:rPr>
      </w:pPr>
      <w:r w:rsidRPr="009962F0">
        <w:rPr>
          <w:rFonts w:ascii="Times New Roman" w:hAnsi="Times New Roman" w:cs="Times New Roman"/>
          <w:sz w:val="24"/>
          <w:szCs w:val="24"/>
        </w:rPr>
        <w:t>Bahayanya yaitu dapat terjadi persalinan premature, hydraamnion, kelainan bawaan, BBL besar, kematian janin dalam kandungan.</w:t>
      </w:r>
    </w:p>
    <w:p w14:paraId="7721959F"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5) HIV/AIDS</w:t>
      </w:r>
    </w:p>
    <w:p w14:paraId="5E75EAB3" w14:textId="77777777" w:rsidR="003B074A" w:rsidRPr="009962F0" w:rsidRDefault="003B074A" w:rsidP="003B074A">
      <w:pPr>
        <w:pStyle w:val="ListParagraph"/>
        <w:spacing w:line="480" w:lineRule="auto"/>
        <w:ind w:left="1800"/>
        <w:jc w:val="both"/>
        <w:rPr>
          <w:rFonts w:ascii="Times New Roman" w:hAnsi="Times New Roman" w:cs="Times New Roman"/>
          <w:sz w:val="24"/>
          <w:szCs w:val="24"/>
        </w:rPr>
      </w:pPr>
      <w:r w:rsidRPr="009962F0">
        <w:rPr>
          <w:rFonts w:ascii="Times New Roman" w:hAnsi="Times New Roman" w:cs="Times New Roman"/>
          <w:sz w:val="24"/>
          <w:szCs w:val="24"/>
        </w:rPr>
        <w:t>Bahayanya pada bayi dapat terjadi penularan melalui ASI dan ibu mudah terinfeksi.</w:t>
      </w:r>
    </w:p>
    <w:p w14:paraId="6CB9AB44" w14:textId="77777777" w:rsidR="003B074A" w:rsidRPr="009962F0" w:rsidRDefault="003B074A" w:rsidP="003B074A">
      <w:pPr>
        <w:pStyle w:val="ListParagraph"/>
        <w:numPr>
          <w:ilvl w:val="0"/>
          <w:numId w:val="2"/>
        </w:numPr>
        <w:spacing w:after="160" w:line="480" w:lineRule="auto"/>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Riwayat penyakit keluarga</w:t>
      </w:r>
    </w:p>
    <w:p w14:paraId="29EC5288" w14:textId="77777777" w:rsidR="003B074A" w:rsidRPr="009962F0" w:rsidRDefault="003B074A" w:rsidP="003B074A">
      <w:pPr>
        <w:pStyle w:val="ListParagraph"/>
        <w:spacing w:line="480" w:lineRule="auto"/>
        <w:ind w:left="144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Informasi tentang keluarga pasien penting untuk mengidentifikasi wanita yang beresiko menderita penyakit genetik yang dapat mempengaruhi hasil akhir kehamilan atau beresiko memiliki bayi yang menderita penyakit genetic Contoh penyakit keluarga yang perlu ditanyakan: kanker, penyakit jantung, hipertensi, diabetes, penyaki ginjal, penyakit jiwa, kelainan bawaan, kehamilan ganda, TBC, epilepsi, kelainan darah, alergi, kelainan genetik (Hani, 2011).</w:t>
      </w:r>
    </w:p>
    <w:p w14:paraId="6A26E493" w14:textId="77777777" w:rsidR="003B074A" w:rsidRPr="009962F0" w:rsidRDefault="003B074A" w:rsidP="003B074A">
      <w:pPr>
        <w:pStyle w:val="ListParagraph"/>
        <w:numPr>
          <w:ilvl w:val="0"/>
          <w:numId w:val="2"/>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Riwayat obstetrik yang lalu</w:t>
      </w:r>
    </w:p>
    <w:p w14:paraId="711BCBF1"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 xml:space="preserve">Untuk mengetahui kejadian masa lalu ibu mengenal masa kehamilan, persalinan, nifasnya. Komplikasi pada kehamilan, persalinan dan nifas di kaji untuk mengidentifikasi masalah potensial yang kemungkinan akan muncul pada kehamilan, persalinan dan nifas kali ini. Lama persalinan sebelumnya merupakan indikasi yang baik untuk memperkirakan lama persalinan kali ini. Metode persalinan sebelumnya </w:t>
      </w:r>
      <w:r w:rsidRPr="009962F0">
        <w:rPr>
          <w:rFonts w:ascii="Times New Roman" w:hAnsi="Times New Roman" w:cs="Times New Roman"/>
          <w:sz w:val="24"/>
          <w:szCs w:val="24"/>
        </w:rPr>
        <w:lastRenderedPageBreak/>
        <w:t>merupakann indikasi untuk memperkirakan persalinan kali ini melalui seksio sesaria atau melalui per vaginam dikaji untuk memastikan keadekuatan panggul ibu untuk melahirkan bayi saat ini. (Erina, 2018:100).</w:t>
      </w:r>
    </w:p>
    <w:p w14:paraId="526BD602" w14:textId="77777777" w:rsidR="003B074A" w:rsidRPr="009962F0" w:rsidRDefault="003B074A" w:rsidP="003B074A">
      <w:pPr>
        <w:pStyle w:val="ListParagraph"/>
        <w:numPr>
          <w:ilvl w:val="0"/>
          <w:numId w:val="2"/>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Riwayat kehamilan sekarang</w:t>
      </w:r>
    </w:p>
    <w:p w14:paraId="0DFDF581" w14:textId="77777777" w:rsidR="003B074A" w:rsidRPr="009962F0" w:rsidRDefault="003B074A" w:rsidP="003B074A">
      <w:pPr>
        <w:spacing w:after="0" w:line="480" w:lineRule="auto"/>
        <w:ind w:left="3119" w:hanging="1514"/>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rimester I     :</w:t>
      </w:r>
      <w:r w:rsidRPr="009962F0">
        <w:rPr>
          <w:rFonts w:ascii="Times New Roman" w:hAnsi="Times New Roman" w:cs="Times New Roman"/>
          <w:sz w:val="24"/>
          <w:szCs w:val="24"/>
          <w:lang w:val="id-ID"/>
        </w:rPr>
        <w:tab/>
        <w:t>berisi tentang bagaimana awal mula terjadinya kehamilan, ANC dimana dan berapa kali, keluhan selama hamil muda, obat yang dikonsumsi, serta KIE yang didapat.</w:t>
      </w:r>
    </w:p>
    <w:p w14:paraId="62C0031E" w14:textId="77777777" w:rsidR="003B074A" w:rsidRPr="009962F0" w:rsidRDefault="003B074A" w:rsidP="003B074A">
      <w:pPr>
        <w:spacing w:after="0" w:line="480" w:lineRule="auto"/>
        <w:ind w:left="3119" w:hanging="151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rimester II    :</w:t>
      </w:r>
      <w:r w:rsidRPr="009962F0">
        <w:rPr>
          <w:rFonts w:ascii="Times New Roman" w:hAnsi="Times New Roman" w:cs="Times New Roman"/>
          <w:sz w:val="24"/>
          <w:szCs w:val="24"/>
          <w:lang w:val="id-ID"/>
        </w:rPr>
        <w:tab/>
        <w:t xml:space="preserve">berisi tentang ANC dimana dan berapa kali, keluhan selama hamil muda, obat yang dikonsumsi, serta KIE yang didapat. Sudah atau belum merasakan gerakan janin, usia berapa merasakan gerakan janin (gerakan pertama fetus pada primigravida dirasakan pada usia 18 minggu dan pada multigravida 16 minggu), serta imunisasi yang didapat. </w:t>
      </w:r>
    </w:p>
    <w:p w14:paraId="7B448B02" w14:textId="77777777" w:rsidR="003B074A" w:rsidRPr="009962F0" w:rsidRDefault="003B074A" w:rsidP="003B074A">
      <w:pPr>
        <w:spacing w:after="0" w:line="480" w:lineRule="auto"/>
        <w:ind w:left="3119" w:hanging="151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rimester III   :</w:t>
      </w:r>
      <w:r w:rsidRPr="009962F0">
        <w:rPr>
          <w:rFonts w:ascii="Times New Roman" w:hAnsi="Times New Roman" w:cs="Times New Roman"/>
          <w:sz w:val="24"/>
          <w:szCs w:val="24"/>
          <w:lang w:val="id-ID"/>
        </w:rPr>
        <w:tab/>
        <w:t>berisi tentang ANC dimana dan berapa kali, keluhan selama hamil muda, obat yang dikonsumsi, serta KIE yang didapat.</w:t>
      </w:r>
    </w:p>
    <w:p w14:paraId="0F95C843" w14:textId="77777777" w:rsidR="003B074A" w:rsidRPr="009962F0" w:rsidRDefault="003B074A" w:rsidP="003B074A">
      <w:pPr>
        <w:spacing w:line="480" w:lineRule="auto"/>
        <w:ind w:left="1080" w:firstLine="360"/>
        <w:jc w:val="both"/>
        <w:rPr>
          <w:rFonts w:ascii="Times New Roman" w:hAnsi="Times New Roman" w:cs="Times New Roman"/>
          <w:sz w:val="24"/>
          <w:szCs w:val="24"/>
        </w:rPr>
      </w:pPr>
    </w:p>
    <w:p w14:paraId="003061A0" w14:textId="77777777" w:rsidR="003B074A" w:rsidRPr="009962F0" w:rsidRDefault="003B074A" w:rsidP="003B074A">
      <w:pPr>
        <w:pStyle w:val="ListParagraph"/>
        <w:numPr>
          <w:ilvl w:val="0"/>
          <w:numId w:val="2"/>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Pola pemenuhan kebutuhan sehari-hari</w:t>
      </w:r>
    </w:p>
    <w:p w14:paraId="5B1DDBD7" w14:textId="77777777" w:rsidR="003B074A" w:rsidRPr="009962F0" w:rsidRDefault="003B074A" w:rsidP="003B074A">
      <w:pPr>
        <w:pStyle w:val="Default"/>
        <w:spacing w:line="480" w:lineRule="auto"/>
        <w:ind w:firstLine="1418"/>
        <w:jc w:val="both"/>
        <w:rPr>
          <w:color w:val="auto"/>
        </w:rPr>
      </w:pPr>
      <w:r w:rsidRPr="009962F0">
        <w:rPr>
          <w:color w:val="auto"/>
        </w:rPr>
        <w:lastRenderedPageBreak/>
        <w:t xml:space="preserve">Pola kebiasaan sehari-hari menurut Marmi (2014), meliputi: </w:t>
      </w:r>
    </w:p>
    <w:p w14:paraId="2387A119" w14:textId="77777777" w:rsidR="003B074A" w:rsidRPr="009962F0" w:rsidRDefault="003B074A" w:rsidP="003B074A">
      <w:pPr>
        <w:pStyle w:val="Default"/>
        <w:numPr>
          <w:ilvl w:val="0"/>
          <w:numId w:val="38"/>
        </w:numPr>
        <w:spacing w:line="480" w:lineRule="auto"/>
        <w:jc w:val="both"/>
        <w:rPr>
          <w:color w:val="auto"/>
        </w:rPr>
      </w:pPr>
      <w:r w:rsidRPr="009962F0">
        <w:rPr>
          <w:color w:val="auto"/>
        </w:rPr>
        <w:t>Nutrisi</w:t>
      </w:r>
    </w:p>
    <w:p w14:paraId="253C03B7" w14:textId="77777777" w:rsidR="003B074A" w:rsidRPr="009962F0" w:rsidRDefault="003B074A" w:rsidP="003B074A">
      <w:pPr>
        <w:pStyle w:val="Default"/>
        <w:spacing w:line="480" w:lineRule="auto"/>
        <w:ind w:left="2645"/>
        <w:jc w:val="both"/>
        <w:rPr>
          <w:color w:val="auto"/>
        </w:rPr>
      </w:pPr>
      <w:r w:rsidRPr="009962F0">
        <w:rPr>
          <w:color w:val="auto"/>
        </w:rPr>
        <w:t xml:space="preserve">Pada saat hamil ibu harus makan makanan yang mengandung nilai gizi bermutu tinggi. Kebutuhan kalori pada trimester III meningkat menjadi 300 kkal/hari. </w:t>
      </w:r>
    </w:p>
    <w:p w14:paraId="0A674FD6" w14:textId="77777777" w:rsidR="003B074A" w:rsidRPr="009962F0" w:rsidRDefault="003B074A" w:rsidP="003B074A">
      <w:pPr>
        <w:pStyle w:val="Default"/>
        <w:numPr>
          <w:ilvl w:val="0"/>
          <w:numId w:val="38"/>
        </w:numPr>
        <w:spacing w:line="480" w:lineRule="auto"/>
        <w:jc w:val="both"/>
        <w:rPr>
          <w:color w:val="auto"/>
        </w:rPr>
      </w:pPr>
      <w:r w:rsidRPr="009962F0">
        <w:rPr>
          <w:color w:val="auto"/>
        </w:rPr>
        <w:t>Eliminasi.</w:t>
      </w:r>
    </w:p>
    <w:p w14:paraId="386E7BBE" w14:textId="77777777" w:rsidR="003B074A" w:rsidRPr="009962F0" w:rsidRDefault="003B074A" w:rsidP="003B074A">
      <w:pPr>
        <w:pStyle w:val="Default"/>
        <w:spacing w:line="480" w:lineRule="auto"/>
        <w:ind w:left="2645"/>
        <w:jc w:val="both"/>
        <w:rPr>
          <w:color w:val="auto"/>
        </w:rPr>
      </w:pPr>
      <w:r w:rsidRPr="009962F0">
        <w:rPr>
          <w:color w:val="auto"/>
        </w:rPr>
        <w:t xml:space="preserve">Pada trimester III frekuensi BAK meningkat karena penurunan kepala jani, BAB sering obstipasi (sembelit) karena hormone progesterone meningkat. </w:t>
      </w:r>
    </w:p>
    <w:p w14:paraId="018DE7F1" w14:textId="77777777" w:rsidR="003B074A" w:rsidRPr="009962F0" w:rsidRDefault="003B074A" w:rsidP="003B074A">
      <w:pPr>
        <w:pStyle w:val="Default"/>
        <w:numPr>
          <w:ilvl w:val="0"/>
          <w:numId w:val="38"/>
        </w:numPr>
        <w:spacing w:line="480" w:lineRule="auto"/>
        <w:jc w:val="both"/>
        <w:rPr>
          <w:color w:val="auto"/>
        </w:rPr>
      </w:pPr>
      <w:r w:rsidRPr="009962F0">
        <w:rPr>
          <w:color w:val="auto"/>
        </w:rPr>
        <w:t>Aktivitas</w:t>
      </w:r>
    </w:p>
    <w:p w14:paraId="3C07B9B4" w14:textId="77777777" w:rsidR="003B074A" w:rsidRPr="009962F0" w:rsidRDefault="003B074A" w:rsidP="003B074A">
      <w:pPr>
        <w:pStyle w:val="Default"/>
        <w:spacing w:line="480" w:lineRule="auto"/>
        <w:ind w:left="2645"/>
        <w:jc w:val="both"/>
        <w:rPr>
          <w:color w:val="auto"/>
        </w:rPr>
      </w:pPr>
      <w:r w:rsidRPr="009962F0">
        <w:rPr>
          <w:color w:val="auto"/>
        </w:rPr>
        <w:t xml:space="preserve">Untuk mengetahui kegiatan ibu sebelum maupun selama hamil. Aktivitas yang terlalu berat dapat menyebabkan abortus dan persalinan prematur. </w:t>
      </w:r>
    </w:p>
    <w:p w14:paraId="0F6C0E3A" w14:textId="77777777" w:rsidR="003B074A" w:rsidRPr="009962F0" w:rsidRDefault="003B074A" w:rsidP="003B074A">
      <w:pPr>
        <w:pStyle w:val="Default"/>
        <w:numPr>
          <w:ilvl w:val="0"/>
          <w:numId w:val="38"/>
        </w:numPr>
        <w:spacing w:line="480" w:lineRule="auto"/>
        <w:jc w:val="both"/>
        <w:rPr>
          <w:color w:val="auto"/>
        </w:rPr>
      </w:pPr>
      <w:r w:rsidRPr="009962F0">
        <w:rPr>
          <w:color w:val="auto"/>
        </w:rPr>
        <w:t>Istirahat</w:t>
      </w:r>
    </w:p>
    <w:p w14:paraId="3F6A9239" w14:textId="77777777" w:rsidR="003B074A" w:rsidRPr="009962F0" w:rsidRDefault="003B074A" w:rsidP="003B074A">
      <w:pPr>
        <w:pStyle w:val="Default"/>
        <w:spacing w:line="480" w:lineRule="auto"/>
        <w:ind w:left="2645"/>
        <w:jc w:val="both"/>
        <w:rPr>
          <w:color w:val="auto"/>
        </w:rPr>
      </w:pPr>
      <w:r w:rsidRPr="009962F0">
        <w:rPr>
          <w:color w:val="auto"/>
        </w:rPr>
        <w:t>Ibu hamil dianjurkan istirahat yang teratur dapat meningkatkan kesehatan jasmani dan rohani untuk kepentingan dan pertumbuhan janin. Ibu sebaiknya tidur paling lama malam hari itu sekitar 8 jam dan siang hari sekitar 1 jam.</w:t>
      </w:r>
    </w:p>
    <w:p w14:paraId="767875A9" w14:textId="77777777" w:rsidR="003B074A" w:rsidRPr="009962F0" w:rsidRDefault="003B074A" w:rsidP="003B074A">
      <w:pPr>
        <w:pStyle w:val="Default"/>
        <w:numPr>
          <w:ilvl w:val="0"/>
          <w:numId w:val="38"/>
        </w:numPr>
        <w:spacing w:line="480" w:lineRule="auto"/>
        <w:jc w:val="both"/>
        <w:rPr>
          <w:color w:val="auto"/>
        </w:rPr>
      </w:pPr>
      <w:r w:rsidRPr="009962F0">
        <w:rPr>
          <w:i/>
          <w:iCs/>
          <w:color w:val="auto"/>
        </w:rPr>
        <w:t>Personal hygiene</w:t>
      </w:r>
    </w:p>
    <w:p w14:paraId="0646D640" w14:textId="77777777" w:rsidR="003B074A" w:rsidRPr="009962F0" w:rsidRDefault="003B074A" w:rsidP="003B074A">
      <w:pPr>
        <w:pStyle w:val="Default"/>
        <w:spacing w:line="480" w:lineRule="auto"/>
        <w:ind w:left="2645"/>
        <w:jc w:val="both"/>
        <w:rPr>
          <w:color w:val="auto"/>
        </w:rPr>
      </w:pPr>
      <w:r w:rsidRPr="009962F0">
        <w:rPr>
          <w:color w:val="auto"/>
        </w:rPr>
        <w:t xml:space="preserve">Kebersihan badan ibu hamil harus dijaga karena ibu cenderung mengeluarkan banyak keringat. Maka dari itu </w:t>
      </w:r>
      <w:r w:rsidRPr="009962F0">
        <w:rPr>
          <w:color w:val="auto"/>
        </w:rPr>
        <w:lastRenderedPageBreak/>
        <w:t xml:space="preserve">dianjurkan pada ibu untuk mandi minimal 2 kali/hari, menjaga kebersihan alat genetalia, pakaian dalam, menjaga kebersihan payudara. </w:t>
      </w:r>
    </w:p>
    <w:p w14:paraId="6696007B" w14:textId="77777777" w:rsidR="003B074A" w:rsidRPr="009962F0" w:rsidRDefault="003B074A" w:rsidP="003B074A">
      <w:pPr>
        <w:pStyle w:val="Default"/>
        <w:numPr>
          <w:ilvl w:val="0"/>
          <w:numId w:val="38"/>
        </w:numPr>
        <w:spacing w:line="480" w:lineRule="auto"/>
        <w:jc w:val="both"/>
        <w:rPr>
          <w:color w:val="auto"/>
        </w:rPr>
      </w:pPr>
      <w:r w:rsidRPr="009962F0">
        <w:rPr>
          <w:color w:val="auto"/>
        </w:rPr>
        <w:t>Pola seksual</w:t>
      </w:r>
    </w:p>
    <w:p w14:paraId="239D6778" w14:textId="77777777" w:rsidR="003B074A" w:rsidRPr="009962F0" w:rsidRDefault="003B074A" w:rsidP="003B074A">
      <w:pPr>
        <w:pStyle w:val="Default"/>
        <w:spacing w:line="480" w:lineRule="auto"/>
        <w:ind w:left="2645"/>
        <w:jc w:val="both"/>
        <w:rPr>
          <w:color w:val="auto"/>
        </w:rPr>
      </w:pPr>
      <w:r w:rsidRPr="009962F0">
        <w:rPr>
          <w:color w:val="auto"/>
        </w:rPr>
        <w:t xml:space="preserve">Beberapa ahli berpendapat sebaiknya saat hamil jangan dulu melakukan hubungan suami isteri selama 14 hari menjelang kelahiran, takutnya terjadi perdarahan pervagina, riwayat abortus dapat berulang, premature maupun ketuban pecah belum waktunya. </w:t>
      </w:r>
    </w:p>
    <w:p w14:paraId="689738F0" w14:textId="77777777" w:rsidR="003B074A" w:rsidRPr="009962F0" w:rsidRDefault="003B074A" w:rsidP="003B074A">
      <w:pPr>
        <w:pStyle w:val="Default"/>
        <w:numPr>
          <w:ilvl w:val="0"/>
          <w:numId w:val="2"/>
        </w:numPr>
        <w:spacing w:line="480" w:lineRule="auto"/>
        <w:jc w:val="both"/>
        <w:rPr>
          <w:color w:val="auto"/>
          <w:lang w:val="en-US"/>
        </w:rPr>
      </w:pPr>
      <w:r w:rsidRPr="009962F0">
        <w:rPr>
          <w:color w:val="auto"/>
          <w:lang w:val="en-US"/>
        </w:rPr>
        <w:t>Data Psikososial dan Budaya</w:t>
      </w:r>
    </w:p>
    <w:p w14:paraId="0C7040EF" w14:textId="77777777" w:rsidR="003B074A" w:rsidRPr="009962F0" w:rsidRDefault="003B074A" w:rsidP="003B074A">
      <w:pPr>
        <w:pStyle w:val="Default"/>
        <w:spacing w:line="480" w:lineRule="auto"/>
        <w:ind w:left="1440"/>
        <w:jc w:val="both"/>
        <w:rPr>
          <w:color w:val="auto"/>
          <w:lang w:val="en-US"/>
        </w:rPr>
      </w:pPr>
      <w:r w:rsidRPr="009962F0">
        <w:rPr>
          <w:color w:val="auto"/>
          <w:lang w:val="en-US"/>
        </w:rPr>
        <w:t xml:space="preserve">Mengkaji respon seluruh keluarga terhadap kehamilan juga merupakan hal yang penting. Sebagian besar dukungan sosial diberikan oleh teman, keluarga dan komunitas tetapi dukungan sosial oleh tenaga professional kesehatan juga penting. Pada trimester III ditandai dengan klimaks, kegembiraan emosi karena bayinya, sekitar bulan ke-8 mungkin terdapat periode tidak semangat atau depresi, kepala bayi membesar dan ketidaknyamaan bertambah, reaksi calon ibu terhadap persalinan itu tergantung adanya persiapan akan presepsinya terhadap kehamilan. (Varney, 2007). Kesiapan ibu dan keluarga untuk menerima adanya anggota baru dalam keluarga juga perlu dikaji,  agar terhindar dari masalah seperti sibling rival dapat. Pengaruh Praktek budaya yang dijalankan oleh keluarga/klien selama periode kehamilan, perubahan </w:t>
      </w:r>
      <w:r w:rsidRPr="009962F0">
        <w:rPr>
          <w:color w:val="auto"/>
          <w:lang w:val="en-US"/>
        </w:rPr>
        <w:lastRenderedPageBreak/>
        <w:t>gambaran diri sehubung dengan perubahan postur tubuh selama kehamilan. Hal yang dikaji tentang budaya yaitu, ditemukan sejumlah pengetahuan dan perilaku budaya yang dinilai tidak sesuai dengan prinsip-prinsip kesehatan menurut ilmu kedokteran atau bahkan memberikan dampak kesehatan yang kurang menguntungkan bagi ibu dan bayinya.</w:t>
      </w:r>
    </w:p>
    <w:p w14:paraId="4977B9F6" w14:textId="77777777" w:rsidR="003B074A" w:rsidRPr="009962F0" w:rsidRDefault="003B074A" w:rsidP="003B074A">
      <w:pPr>
        <w:pStyle w:val="Default"/>
        <w:spacing w:line="480" w:lineRule="auto"/>
        <w:ind w:left="1440"/>
        <w:jc w:val="both"/>
        <w:rPr>
          <w:color w:val="auto"/>
          <w:lang w:val="en-US"/>
        </w:rPr>
      </w:pPr>
    </w:p>
    <w:p w14:paraId="1125E17F" w14:textId="77777777" w:rsidR="003B074A" w:rsidRPr="009962F0" w:rsidRDefault="003B074A" w:rsidP="003B074A">
      <w:pPr>
        <w:pStyle w:val="ListParagraph"/>
        <w:numPr>
          <w:ilvl w:val="0"/>
          <w:numId w:val="60"/>
        </w:numPr>
        <w:spacing w:after="160" w:line="480" w:lineRule="auto"/>
        <w:jc w:val="both"/>
        <w:rPr>
          <w:rStyle w:val="Hyperlink"/>
          <w:rFonts w:ascii="Times New Roman" w:hAnsi="Times New Roman" w:cs="Times New Roman"/>
          <w:sz w:val="24"/>
          <w:szCs w:val="24"/>
        </w:rPr>
      </w:pPr>
      <w:r w:rsidRPr="009962F0">
        <w:rPr>
          <w:rFonts w:ascii="Times New Roman" w:hAnsi="Times New Roman" w:cs="Times New Roman"/>
          <w:noProof/>
          <w:sz w:val="24"/>
          <w:szCs w:val="24"/>
          <w:lang w:eastAsia="id-ID"/>
        </w:rPr>
        <w:t>Data Obyektif</w:t>
      </w:r>
    </w:p>
    <w:p w14:paraId="7548716B" w14:textId="77777777" w:rsidR="003B074A" w:rsidRPr="009962F0" w:rsidRDefault="003B074A" w:rsidP="003B074A">
      <w:pPr>
        <w:pStyle w:val="ListParagraph"/>
        <w:numPr>
          <w:ilvl w:val="0"/>
          <w:numId w:val="3"/>
        </w:numPr>
        <w:spacing w:after="160" w:line="480" w:lineRule="auto"/>
        <w:jc w:val="both"/>
        <w:rPr>
          <w:rStyle w:val="Hyperlink"/>
          <w:rFonts w:ascii="Times New Roman" w:hAnsi="Times New Roman" w:cs="Times New Roman"/>
          <w:sz w:val="24"/>
          <w:szCs w:val="24"/>
        </w:rPr>
      </w:pPr>
      <w:r w:rsidRPr="009962F0">
        <w:rPr>
          <w:rStyle w:val="Hyperlink"/>
          <w:rFonts w:ascii="Times New Roman" w:hAnsi="Times New Roman" w:cs="Times New Roman"/>
          <w:sz w:val="24"/>
          <w:szCs w:val="24"/>
        </w:rPr>
        <w:t>Pemeriksaan Umum</w:t>
      </w:r>
    </w:p>
    <w:p w14:paraId="7733FD1F" w14:textId="77777777" w:rsidR="003B074A" w:rsidRPr="009962F0" w:rsidRDefault="003B074A" w:rsidP="003B074A">
      <w:pPr>
        <w:pStyle w:val="ListParagraph"/>
        <w:spacing w:after="160" w:line="480" w:lineRule="auto"/>
        <w:ind w:left="2970" w:hanging="1890"/>
        <w:jc w:val="both"/>
        <w:rPr>
          <w:rStyle w:val="Hyperlink"/>
          <w:rFonts w:ascii="Times New Roman" w:hAnsi="Times New Roman" w:cs="Times New Roman"/>
          <w:sz w:val="24"/>
          <w:szCs w:val="24"/>
        </w:rPr>
      </w:pPr>
      <w:r w:rsidRPr="009962F0">
        <w:rPr>
          <w:rStyle w:val="Hyperlink"/>
          <w:rFonts w:ascii="Times New Roman" w:hAnsi="Times New Roman" w:cs="Times New Roman"/>
          <w:sz w:val="24"/>
          <w:szCs w:val="24"/>
        </w:rPr>
        <w:t>Keadaan Umum : Baik, jika pasien memeperlihatkan respon yang baik terhadap lingkungan dan orang lain, serta fisik pasien tidak mengalami ketergantungan dalam berjalan.</w:t>
      </w:r>
    </w:p>
    <w:p w14:paraId="208273CB" w14:textId="77777777" w:rsidR="003B074A" w:rsidRPr="009962F0" w:rsidRDefault="003B074A" w:rsidP="003B074A">
      <w:pPr>
        <w:pStyle w:val="ListParagraph"/>
        <w:spacing w:after="160" w:line="480" w:lineRule="auto"/>
        <w:ind w:left="2970"/>
        <w:jc w:val="both"/>
        <w:rPr>
          <w:rStyle w:val="Hyperlink"/>
          <w:rFonts w:ascii="Times New Roman" w:hAnsi="Times New Roman" w:cs="Times New Roman"/>
          <w:sz w:val="24"/>
          <w:szCs w:val="24"/>
        </w:rPr>
      </w:pPr>
      <w:r w:rsidRPr="009962F0">
        <w:rPr>
          <w:rStyle w:val="Hyperlink"/>
          <w:rFonts w:ascii="Times New Roman" w:hAnsi="Times New Roman" w:cs="Times New Roman"/>
          <w:sz w:val="24"/>
          <w:szCs w:val="24"/>
        </w:rPr>
        <w:t>Lemah, jika ia kurang atau tidak memberikan respon yang baik terhadap lingkungan dan orang lain dan pasien sudah tidak mampu berjalan sendiri (Sulistyawati,2014)</w:t>
      </w:r>
    </w:p>
    <w:p w14:paraId="47A0EB04" w14:textId="77777777" w:rsidR="003B074A" w:rsidRPr="009962F0" w:rsidRDefault="003B074A" w:rsidP="003B074A">
      <w:pPr>
        <w:spacing w:after="160" w:line="480" w:lineRule="auto"/>
        <w:ind w:left="2970" w:hanging="1890"/>
        <w:jc w:val="both"/>
        <w:rPr>
          <w:rFonts w:ascii="Times New Roman" w:hAnsi="Times New Roman" w:cs="Times New Roman"/>
          <w:sz w:val="24"/>
          <w:szCs w:val="24"/>
        </w:rPr>
      </w:pPr>
      <w:r w:rsidRPr="009962F0">
        <w:rPr>
          <w:rFonts w:ascii="Times New Roman" w:hAnsi="Times New Roman" w:cs="Times New Roman"/>
          <w:sz w:val="24"/>
          <w:szCs w:val="24"/>
        </w:rPr>
        <w:t xml:space="preserve">Kesadaran : </w:t>
      </w:r>
      <w:r w:rsidRPr="009962F0">
        <w:rPr>
          <w:rFonts w:ascii="Times New Roman" w:hAnsi="Times New Roman" w:cs="Times New Roman"/>
          <w:sz w:val="24"/>
          <w:szCs w:val="24"/>
        </w:rPr>
        <w:tab/>
        <w:t>Tingkat kesadaran mulai dari composmentis (kesadaran maksimal) sampai dengan koma (pasien dalam keadaan tidak sadar)</w:t>
      </w:r>
    </w:p>
    <w:p w14:paraId="0364E21B" w14:textId="77777777" w:rsidR="003B074A" w:rsidRPr="009962F0" w:rsidRDefault="003B074A" w:rsidP="003B074A">
      <w:pPr>
        <w:pStyle w:val="ListParagraph"/>
        <w:numPr>
          <w:ilvl w:val="0"/>
          <w:numId w:val="3"/>
        </w:numPr>
        <w:tabs>
          <w:tab w:val="left" w:pos="1418"/>
          <w:tab w:val="left" w:pos="1985"/>
        </w:tabs>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Pemeriksaan Antropometri</w:t>
      </w:r>
    </w:p>
    <w:p w14:paraId="5042DDA1" w14:textId="77777777" w:rsidR="003B074A" w:rsidRPr="009962F0" w:rsidRDefault="003B074A" w:rsidP="003B074A">
      <w:pPr>
        <w:pStyle w:val="ListParagraph"/>
        <w:numPr>
          <w:ilvl w:val="0"/>
          <w:numId w:val="4"/>
        </w:numPr>
        <w:tabs>
          <w:tab w:val="left" w:pos="1418"/>
          <w:tab w:val="left" w:pos="2430"/>
          <w:tab w:val="left" w:pos="3544"/>
        </w:tabs>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Tinggi Badan</w:t>
      </w:r>
    </w:p>
    <w:p w14:paraId="303D4FB1" w14:textId="77777777" w:rsidR="003B074A" w:rsidRPr="009962F0" w:rsidRDefault="003B074A" w:rsidP="003B074A">
      <w:pPr>
        <w:pStyle w:val="ListParagraph"/>
        <w:tabs>
          <w:tab w:val="left" w:pos="1418"/>
          <w:tab w:val="left" w:pos="2430"/>
          <w:tab w:val="left" w:pos="3544"/>
        </w:tabs>
        <w:spacing w:after="0" w:line="480" w:lineRule="auto"/>
        <w:ind w:left="144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lastRenderedPageBreak/>
        <w:t>Ibu hamil dengan tinggi badan kurang dari 145 cm tergolong resiko tinggi. Normalnya &gt;145 cm, jika  kurang dari 145 cm kemungkinan panggul sempit (Romaulli,2011: 172-173)</w:t>
      </w:r>
    </w:p>
    <w:p w14:paraId="3B2709D9" w14:textId="77777777" w:rsidR="003B074A" w:rsidRPr="009962F0" w:rsidRDefault="003B074A" w:rsidP="003B074A">
      <w:pPr>
        <w:pStyle w:val="ListParagraph"/>
        <w:numPr>
          <w:ilvl w:val="0"/>
          <w:numId w:val="4"/>
        </w:numPr>
        <w:tabs>
          <w:tab w:val="left" w:pos="3544"/>
        </w:tabs>
        <w:spacing w:after="0" w:line="480" w:lineRule="auto"/>
        <w:jc w:val="both"/>
        <w:rPr>
          <w:rFonts w:ascii="Times New Roman" w:hAnsi="Times New Roman" w:cs="Times New Roman"/>
          <w:sz w:val="24"/>
          <w:szCs w:val="24"/>
          <w:lang w:val="id-ID"/>
        </w:rPr>
      </w:pPr>
      <w:r w:rsidRPr="009962F0">
        <w:rPr>
          <w:rFonts w:ascii="Times New Roman" w:eastAsia="Times New Roman" w:hAnsi="Times New Roman" w:cs="Times New Roman"/>
          <w:sz w:val="24"/>
          <w:szCs w:val="24"/>
          <w:lang w:eastAsia="id-ID"/>
        </w:rPr>
        <w:t>Berat badan</w:t>
      </w:r>
    </w:p>
    <w:p w14:paraId="63B1ADC9" w14:textId="77777777" w:rsidR="003B074A" w:rsidRPr="009962F0" w:rsidRDefault="003B074A" w:rsidP="003B074A">
      <w:pPr>
        <w:pStyle w:val="ListParagraph"/>
        <w:tabs>
          <w:tab w:val="left" w:pos="3544"/>
        </w:tabs>
        <w:spacing w:after="0" w:line="480" w:lineRule="auto"/>
        <w:ind w:left="1440"/>
        <w:jc w:val="both"/>
        <w:rPr>
          <w:rFonts w:ascii="Times New Roman" w:hAnsi="Times New Roman" w:cs="Times New Roman"/>
          <w:sz w:val="24"/>
          <w:szCs w:val="24"/>
          <w:lang w:val="id-ID"/>
        </w:rPr>
      </w:pPr>
      <w:r w:rsidRPr="009962F0">
        <w:rPr>
          <w:rFonts w:ascii="Times New Roman" w:hAnsi="Times New Roman" w:cs="Times New Roman"/>
          <w:sz w:val="24"/>
          <w:szCs w:val="24"/>
        </w:rPr>
        <w:t>Berat badan merupakan indikator tunggal yang terbaik untuk menilai keadaan gizi seseorang. Ibu hamil trimester III kenaikan berat badan normal adalah 0,5 kg setiap minggu (Kusmiyati, 2011). Cara yang dipakai untuk menentukan berat badan menurut tinggi badan adalah menggunakan indeks massa tubuh (IMT) dengan rumus berat badan (kg) dibagi tinggi badan (m) pangkat 2. Nilai IMT mempunyai rentang berikut</w:t>
      </w:r>
      <w:r w:rsidRPr="009962F0">
        <w:rPr>
          <w:rFonts w:ascii="Times New Roman" w:hAnsi="Times New Roman" w:cs="Times New Roman"/>
          <w:sz w:val="24"/>
          <w:szCs w:val="24"/>
          <w:lang w:val="id-ID"/>
        </w:rPr>
        <w:t xml:space="preserve"> :</w:t>
      </w:r>
    </w:p>
    <w:p w14:paraId="3264DDB3" w14:textId="77777777" w:rsidR="003B074A" w:rsidRPr="009962F0" w:rsidRDefault="003B074A" w:rsidP="003B074A">
      <w:pPr>
        <w:pStyle w:val="ListParagraph"/>
        <w:tabs>
          <w:tab w:val="left" w:pos="3544"/>
        </w:tabs>
        <w:spacing w:after="0" w:line="480" w:lineRule="auto"/>
        <w:ind w:left="1440"/>
        <w:jc w:val="both"/>
        <w:rPr>
          <w:rFonts w:ascii="Times New Roman" w:hAnsi="Times New Roman" w:cs="Times New Roman"/>
          <w:sz w:val="24"/>
          <w:szCs w:val="24"/>
          <w:lang w:val="id-ID"/>
        </w:rPr>
      </w:pPr>
    </w:p>
    <w:p w14:paraId="6299E229" w14:textId="77777777" w:rsidR="003B074A" w:rsidRPr="009962F0" w:rsidRDefault="003B074A" w:rsidP="003B074A">
      <w:pPr>
        <w:pStyle w:val="ListParagraph"/>
        <w:tabs>
          <w:tab w:val="left" w:pos="3969"/>
        </w:tabs>
        <w:spacing w:after="0" w:line="480" w:lineRule="auto"/>
        <w:ind w:left="3969" w:hanging="2409"/>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abel 2.1 tabel kenaikan BB sesuai IMT (Indeks Masa Tubuh)</w:t>
      </w:r>
    </w:p>
    <w:tbl>
      <w:tblPr>
        <w:tblStyle w:val="TableGrid"/>
        <w:tblW w:w="0" w:type="auto"/>
        <w:tblInd w:w="1596" w:type="dxa"/>
        <w:tblLook w:val="04A0" w:firstRow="1" w:lastRow="0" w:firstColumn="1" w:lastColumn="0" w:noHBand="0" w:noVBand="1"/>
      </w:tblPr>
      <w:tblGrid>
        <w:gridCol w:w="2198"/>
        <w:gridCol w:w="1843"/>
        <w:gridCol w:w="2409"/>
      </w:tblGrid>
      <w:tr w:rsidR="003B074A" w:rsidRPr="009962F0" w14:paraId="3D7518E5" w14:textId="77777777" w:rsidTr="00A43FFC">
        <w:tc>
          <w:tcPr>
            <w:tcW w:w="2198" w:type="dxa"/>
          </w:tcPr>
          <w:p w14:paraId="44861955"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riteria</w:t>
            </w:r>
          </w:p>
        </w:tc>
        <w:tc>
          <w:tcPr>
            <w:tcW w:w="1843" w:type="dxa"/>
          </w:tcPr>
          <w:p w14:paraId="6786B4EF"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IMT</w:t>
            </w:r>
          </w:p>
        </w:tc>
        <w:tc>
          <w:tcPr>
            <w:tcW w:w="2409" w:type="dxa"/>
          </w:tcPr>
          <w:p w14:paraId="35D8139C"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enaikan BB yang dianjurkan</w:t>
            </w:r>
          </w:p>
        </w:tc>
      </w:tr>
      <w:tr w:rsidR="003B074A" w:rsidRPr="009962F0" w14:paraId="2D0FA037" w14:textId="77777777" w:rsidTr="00A43FFC">
        <w:tc>
          <w:tcPr>
            <w:tcW w:w="2198" w:type="dxa"/>
          </w:tcPr>
          <w:p w14:paraId="5048DF22"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Berat badan kurang (under weight)</w:t>
            </w:r>
          </w:p>
        </w:tc>
        <w:tc>
          <w:tcPr>
            <w:tcW w:w="1843" w:type="dxa"/>
          </w:tcPr>
          <w:p w14:paraId="16A5024E"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gt;19,8</w:t>
            </w:r>
          </w:p>
        </w:tc>
        <w:tc>
          <w:tcPr>
            <w:tcW w:w="2409" w:type="dxa"/>
          </w:tcPr>
          <w:p w14:paraId="535633D7"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12,5-18 Kg</w:t>
            </w:r>
          </w:p>
        </w:tc>
      </w:tr>
      <w:tr w:rsidR="003B074A" w:rsidRPr="009962F0" w14:paraId="7ACB250F" w14:textId="77777777" w:rsidTr="00A43FFC">
        <w:tc>
          <w:tcPr>
            <w:tcW w:w="2198" w:type="dxa"/>
          </w:tcPr>
          <w:p w14:paraId="4B82210A"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Berat badan normal(Normal weight)</w:t>
            </w:r>
          </w:p>
        </w:tc>
        <w:tc>
          <w:tcPr>
            <w:tcW w:w="1843" w:type="dxa"/>
          </w:tcPr>
          <w:p w14:paraId="5A3A6C46"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19,8-26,0</w:t>
            </w:r>
          </w:p>
        </w:tc>
        <w:tc>
          <w:tcPr>
            <w:tcW w:w="2409" w:type="dxa"/>
          </w:tcPr>
          <w:p w14:paraId="0E58AC00"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11,5-16 Kg</w:t>
            </w:r>
          </w:p>
        </w:tc>
      </w:tr>
      <w:tr w:rsidR="003B074A" w:rsidRPr="009962F0" w14:paraId="1181A0E7" w14:textId="77777777" w:rsidTr="00A43FFC">
        <w:tc>
          <w:tcPr>
            <w:tcW w:w="2198" w:type="dxa"/>
          </w:tcPr>
          <w:p w14:paraId="5E599EF8"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lastRenderedPageBreak/>
              <w:t>Berat badan lebih (Over weight)</w:t>
            </w:r>
          </w:p>
        </w:tc>
        <w:tc>
          <w:tcPr>
            <w:tcW w:w="1843" w:type="dxa"/>
          </w:tcPr>
          <w:p w14:paraId="2F3466F0"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26,0-29,0</w:t>
            </w:r>
          </w:p>
        </w:tc>
        <w:tc>
          <w:tcPr>
            <w:tcW w:w="2409" w:type="dxa"/>
          </w:tcPr>
          <w:p w14:paraId="085DCCAC"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7-11,5Kg</w:t>
            </w:r>
          </w:p>
        </w:tc>
      </w:tr>
      <w:tr w:rsidR="003B074A" w:rsidRPr="009962F0" w14:paraId="1FF08A69" w14:textId="77777777" w:rsidTr="00A43FFC">
        <w:tc>
          <w:tcPr>
            <w:tcW w:w="2198" w:type="dxa"/>
          </w:tcPr>
          <w:p w14:paraId="35067D29"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Obesitas</w:t>
            </w:r>
          </w:p>
        </w:tc>
        <w:tc>
          <w:tcPr>
            <w:tcW w:w="1843" w:type="dxa"/>
          </w:tcPr>
          <w:p w14:paraId="54FC4D0F"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gt;29,0</w:t>
            </w:r>
          </w:p>
        </w:tc>
        <w:tc>
          <w:tcPr>
            <w:tcW w:w="2409" w:type="dxa"/>
          </w:tcPr>
          <w:p w14:paraId="6E251702" w14:textId="77777777" w:rsidR="003B074A" w:rsidRPr="009962F0" w:rsidRDefault="003B074A" w:rsidP="00A43FFC">
            <w:pPr>
              <w:pStyle w:val="ListParagraph"/>
              <w:tabs>
                <w:tab w:val="left" w:pos="3969"/>
              </w:tabs>
              <w:spacing w:line="480" w:lineRule="auto"/>
              <w:ind w:left="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lt;6,8 Kg</w:t>
            </w:r>
          </w:p>
        </w:tc>
      </w:tr>
    </w:tbl>
    <w:p w14:paraId="69FA9A29" w14:textId="77777777" w:rsidR="003B074A" w:rsidRPr="009962F0" w:rsidRDefault="003B074A" w:rsidP="003B074A">
      <w:pPr>
        <w:pStyle w:val="ListParagraph"/>
        <w:tabs>
          <w:tab w:val="left" w:pos="3969"/>
        </w:tabs>
        <w:spacing w:after="0" w:line="480" w:lineRule="auto"/>
        <w:ind w:left="3969" w:hanging="2409"/>
        <w:jc w:val="both"/>
        <w:rPr>
          <w:rFonts w:ascii="Times New Roman" w:hAnsi="Times New Roman" w:cs="Times New Roman"/>
          <w:sz w:val="24"/>
          <w:szCs w:val="24"/>
        </w:rPr>
      </w:pPr>
      <w:r w:rsidRPr="009962F0">
        <w:rPr>
          <w:rFonts w:ascii="Times New Roman" w:hAnsi="Times New Roman" w:cs="Times New Roman"/>
          <w:sz w:val="24"/>
          <w:szCs w:val="24"/>
        </w:rPr>
        <w:t>Sumber : Dewi dan Tri, 2011</w:t>
      </w:r>
    </w:p>
    <w:p w14:paraId="4DF903B1" w14:textId="77777777" w:rsidR="003B074A" w:rsidRPr="009962F0" w:rsidRDefault="003B074A" w:rsidP="003B074A">
      <w:pPr>
        <w:pStyle w:val="ListParagraph"/>
        <w:tabs>
          <w:tab w:val="left" w:pos="3969"/>
        </w:tabs>
        <w:spacing w:after="0" w:line="480" w:lineRule="auto"/>
        <w:ind w:left="3969" w:hanging="2409"/>
        <w:jc w:val="both"/>
        <w:rPr>
          <w:rFonts w:ascii="Times New Roman" w:hAnsi="Times New Roman" w:cs="Times New Roman"/>
          <w:sz w:val="24"/>
          <w:szCs w:val="24"/>
          <w:lang w:val="id-ID"/>
        </w:rPr>
      </w:pPr>
    </w:p>
    <w:p w14:paraId="650F6D3F" w14:textId="77777777" w:rsidR="003B074A" w:rsidRPr="009962F0" w:rsidRDefault="003B074A" w:rsidP="003B074A">
      <w:pPr>
        <w:pStyle w:val="ListParagraph"/>
        <w:numPr>
          <w:ilvl w:val="0"/>
          <w:numId w:val="4"/>
        </w:numPr>
        <w:tabs>
          <w:tab w:val="left" w:pos="1985"/>
        </w:tabs>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 xml:space="preserve">LILA </w:t>
      </w:r>
      <w:r w:rsidRPr="009962F0">
        <w:rPr>
          <w:rFonts w:ascii="Times New Roman" w:eastAsia="Times New Roman" w:hAnsi="Times New Roman" w:cs="Times New Roman"/>
          <w:sz w:val="24"/>
          <w:szCs w:val="24"/>
          <w:lang w:eastAsia="id-ID"/>
        </w:rPr>
        <w:tab/>
        <w:t xml:space="preserve">: batas minimal LILA ibu hamil adalah 23,5 cm </w:t>
      </w:r>
    </w:p>
    <w:p w14:paraId="1BDF02D3" w14:textId="77777777" w:rsidR="003B074A" w:rsidRPr="009962F0" w:rsidRDefault="003B074A" w:rsidP="003B074A">
      <w:pPr>
        <w:tabs>
          <w:tab w:val="left" w:pos="1418"/>
          <w:tab w:val="left" w:pos="1985"/>
        </w:tabs>
        <w:spacing w:after="0" w:line="480" w:lineRule="auto"/>
        <w:jc w:val="both"/>
        <w:rPr>
          <w:rFonts w:ascii="Times New Roman" w:eastAsia="Times New Roman" w:hAnsi="Times New Roman" w:cs="Times New Roman"/>
          <w:sz w:val="24"/>
          <w:szCs w:val="24"/>
          <w:lang w:eastAsia="id-ID"/>
        </w:rPr>
      </w:pPr>
    </w:p>
    <w:p w14:paraId="557C1292" w14:textId="77777777" w:rsidR="003B074A" w:rsidRPr="009962F0" w:rsidRDefault="003B074A" w:rsidP="003B074A">
      <w:pPr>
        <w:pStyle w:val="ListParagraph"/>
        <w:numPr>
          <w:ilvl w:val="0"/>
          <w:numId w:val="4"/>
        </w:numPr>
        <w:spacing w:after="160" w:line="480" w:lineRule="auto"/>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Tanda-tanda vital</w:t>
      </w:r>
      <w:r w:rsidRPr="009962F0">
        <w:rPr>
          <w:rFonts w:ascii="Times New Roman" w:hAnsi="Times New Roman" w:cs="Times New Roman"/>
          <w:noProof/>
          <w:sz w:val="24"/>
          <w:szCs w:val="24"/>
          <w:lang w:eastAsia="id-ID"/>
        </w:rPr>
        <w:tab/>
        <w:t xml:space="preserve">: </w:t>
      </w:r>
    </w:p>
    <w:p w14:paraId="13E1548B" w14:textId="77777777" w:rsidR="003B074A" w:rsidRPr="009962F0" w:rsidRDefault="003B074A" w:rsidP="003B074A">
      <w:pPr>
        <w:spacing w:after="160" w:line="480" w:lineRule="auto"/>
        <w:ind w:left="3240" w:hanging="180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Tekanan darah : Tekanan darah nomal orang dewasa sehat adalah  100/60 sampai 140/90 mmHg, tetapi bervariasi tergantung usia dan variabel lainnya. WHO menetapkan hipertensi jika tekanan sistolik 160 mmHg dan tekanan diastolik 95 mmHg. </w:t>
      </w:r>
    </w:p>
    <w:p w14:paraId="46750262" w14:textId="77777777" w:rsidR="003B074A" w:rsidRPr="009962F0" w:rsidRDefault="003B074A" w:rsidP="003B074A">
      <w:pPr>
        <w:pStyle w:val="ListParagraph"/>
        <w:tabs>
          <w:tab w:val="left" w:pos="3240"/>
        </w:tabs>
        <w:spacing w:after="160" w:line="480" w:lineRule="auto"/>
        <w:ind w:left="3240" w:hanging="171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Nadi                 : </w:t>
      </w:r>
      <w:r w:rsidRPr="009962F0">
        <w:rPr>
          <w:rFonts w:ascii="Times New Roman" w:hAnsi="Times New Roman" w:cs="Times New Roman"/>
          <w:noProof/>
          <w:sz w:val="24"/>
          <w:szCs w:val="24"/>
          <w:lang w:eastAsia="id-ID"/>
        </w:rPr>
        <w:tab/>
        <w:t>Pada wanita dewasa sehat yang tidak hamil memiliki kisaran denyut jantung 70 denyut permenit dengan rentang normal 60-100 denyut permenit. Namun selama kehamilan nadi akan meningkat 15-20 per menit</w:t>
      </w:r>
    </w:p>
    <w:p w14:paraId="11E931B0" w14:textId="77777777" w:rsidR="003B074A" w:rsidRPr="009962F0" w:rsidRDefault="003B074A" w:rsidP="003B074A">
      <w:pPr>
        <w:pStyle w:val="ListParagraph"/>
        <w:tabs>
          <w:tab w:val="left" w:pos="3420"/>
        </w:tabs>
        <w:spacing w:after="160" w:line="480" w:lineRule="auto"/>
        <w:ind w:left="3240" w:hanging="171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Suhu                : </w:t>
      </w:r>
      <w:r w:rsidRPr="009962F0">
        <w:rPr>
          <w:rFonts w:ascii="Times New Roman" w:hAnsi="Times New Roman" w:cs="Times New Roman"/>
          <w:noProof/>
          <w:sz w:val="24"/>
          <w:szCs w:val="24"/>
          <w:lang w:eastAsia="id-ID"/>
        </w:rPr>
        <w:tab/>
        <w:t>Nilai normal untuk suhu per aksila pada orang dewas yaitu 36,5-37,5 C</w:t>
      </w:r>
    </w:p>
    <w:p w14:paraId="3A23D660" w14:textId="77777777" w:rsidR="003B074A" w:rsidRPr="009962F0" w:rsidRDefault="003B074A" w:rsidP="003B074A">
      <w:pPr>
        <w:pStyle w:val="ListParagraph"/>
        <w:tabs>
          <w:tab w:val="left" w:pos="3420"/>
        </w:tabs>
        <w:spacing w:after="160" w:line="480" w:lineRule="auto"/>
        <w:ind w:left="3240" w:hanging="1710"/>
        <w:jc w:val="both"/>
        <w:rPr>
          <w:rFonts w:ascii="Times New Roman" w:hAnsi="Times New Roman" w:cs="Times New Roman"/>
          <w:noProof/>
          <w:sz w:val="24"/>
          <w:szCs w:val="24"/>
          <w:lang w:eastAsia="id-ID"/>
        </w:rPr>
      </w:pPr>
      <w:r w:rsidRPr="009962F0">
        <w:rPr>
          <w:rFonts w:ascii="Times New Roman" w:hAnsi="Times New Roman" w:cs="Times New Roman"/>
          <w:i/>
          <w:iCs/>
          <w:noProof/>
          <w:sz w:val="24"/>
          <w:szCs w:val="24"/>
          <w:lang w:eastAsia="id-ID"/>
        </w:rPr>
        <w:lastRenderedPageBreak/>
        <w:t>Respiration rate</w:t>
      </w:r>
      <w:r w:rsidRPr="009962F0">
        <w:rPr>
          <w:rFonts w:ascii="Times New Roman" w:hAnsi="Times New Roman" w:cs="Times New Roman"/>
          <w:noProof/>
          <w:sz w:val="24"/>
          <w:szCs w:val="24"/>
          <w:lang w:eastAsia="id-ID"/>
        </w:rPr>
        <w:t xml:space="preserve"> : Pernapasan orang dewasa normal adalah 16-20     kali/menit</w:t>
      </w:r>
    </w:p>
    <w:p w14:paraId="0BE3E583" w14:textId="77777777" w:rsidR="003B074A" w:rsidRPr="009962F0" w:rsidRDefault="003B074A" w:rsidP="003B074A">
      <w:pPr>
        <w:pStyle w:val="ListParagraph"/>
        <w:numPr>
          <w:ilvl w:val="0"/>
          <w:numId w:val="3"/>
        </w:numPr>
        <w:spacing w:after="160" w:line="480" w:lineRule="auto"/>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Pemeriksaan Fisik</w:t>
      </w:r>
    </w:p>
    <w:p w14:paraId="40E894C0" w14:textId="77777777" w:rsidR="003B074A" w:rsidRPr="009962F0" w:rsidRDefault="003B074A" w:rsidP="003B074A">
      <w:pPr>
        <w:pStyle w:val="ListParagraph"/>
        <w:numPr>
          <w:ilvl w:val="0"/>
          <w:numId w:val="5"/>
        </w:numPr>
        <w:spacing w:after="160" w:line="480" w:lineRule="auto"/>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Pemeriksaan inspeksi</w:t>
      </w:r>
    </w:p>
    <w:p w14:paraId="359F7280" w14:textId="77777777" w:rsidR="003B074A" w:rsidRPr="009962F0" w:rsidRDefault="003B074A" w:rsidP="003B074A">
      <w:pPr>
        <w:pStyle w:val="ListParagraph"/>
        <w:spacing w:after="160" w:line="480" w:lineRule="auto"/>
        <w:ind w:left="2880" w:hanging="153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Muka           : </w:t>
      </w:r>
      <w:r w:rsidRPr="009962F0">
        <w:rPr>
          <w:rFonts w:ascii="Times New Roman" w:hAnsi="Times New Roman" w:cs="Times New Roman"/>
          <w:noProof/>
          <w:sz w:val="24"/>
          <w:szCs w:val="24"/>
          <w:lang w:eastAsia="id-ID"/>
        </w:rPr>
        <w:tab/>
        <w:t>Muka bengkak/oedem tanda preeklamsi,terdapat cloasma gravidarum atau tidak. Muka pucat tanda anemia (Romauli,2011)</w:t>
      </w:r>
    </w:p>
    <w:p w14:paraId="40F86FCB" w14:textId="77777777" w:rsidR="003B074A" w:rsidRPr="009962F0" w:rsidRDefault="003B074A" w:rsidP="003B074A">
      <w:pPr>
        <w:pStyle w:val="ListParagraph"/>
        <w:tabs>
          <w:tab w:val="left" w:pos="2880"/>
        </w:tabs>
        <w:spacing w:after="160" w:line="480" w:lineRule="auto"/>
        <w:ind w:left="2880" w:hanging="153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Mata            : </w:t>
      </w:r>
      <w:r w:rsidRPr="009962F0">
        <w:rPr>
          <w:rFonts w:ascii="Times New Roman" w:hAnsi="Times New Roman" w:cs="Times New Roman"/>
          <w:noProof/>
          <w:sz w:val="24"/>
          <w:szCs w:val="24"/>
          <w:lang w:eastAsia="id-ID"/>
        </w:rPr>
        <w:tab/>
        <w:t>Pemeriksaan sklera bertujuan untuk menilai warna yang dalam keadaan normal berwarna putih. Pemeriksaan konjungtiva yang normal berwarna merah muda. Selain itu, perlu dilakukan pengkajian terhadap pandangan mata yang kabur terhadap suatu benda untuk mendeteksi kemungkinan terjadinya preeklamsia (Erina,2018).</w:t>
      </w:r>
    </w:p>
    <w:p w14:paraId="15E589AD" w14:textId="77777777" w:rsidR="003B074A" w:rsidRPr="009962F0" w:rsidRDefault="003B074A" w:rsidP="003B074A">
      <w:pPr>
        <w:pStyle w:val="ListParagraph"/>
        <w:spacing w:after="160" w:line="480" w:lineRule="auto"/>
        <w:ind w:left="2880" w:hanging="144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Mulut         : </w:t>
      </w:r>
      <w:r w:rsidRPr="009962F0">
        <w:rPr>
          <w:rFonts w:ascii="Times New Roman" w:hAnsi="Times New Roman" w:cs="Times New Roman"/>
          <w:noProof/>
          <w:sz w:val="24"/>
          <w:szCs w:val="24"/>
          <w:lang w:eastAsia="id-ID"/>
        </w:rPr>
        <w:tab/>
        <w:t>Untuk mengkaji kelembapan mulut dan mengecek ada tidaknya stomatitis (Erina,2018)</w:t>
      </w:r>
    </w:p>
    <w:p w14:paraId="21DF7DE7" w14:textId="77777777" w:rsidR="003B074A" w:rsidRPr="009962F0" w:rsidRDefault="003B074A" w:rsidP="003B074A">
      <w:pPr>
        <w:pStyle w:val="ListParagraph"/>
        <w:spacing w:after="160" w:line="480" w:lineRule="auto"/>
        <w:ind w:left="2880" w:hanging="144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Gigi            : </w:t>
      </w:r>
      <w:r w:rsidRPr="009962F0">
        <w:rPr>
          <w:rFonts w:ascii="Times New Roman" w:hAnsi="Times New Roman" w:cs="Times New Roman"/>
          <w:noProof/>
          <w:sz w:val="24"/>
          <w:szCs w:val="24"/>
          <w:lang w:eastAsia="id-ID"/>
        </w:rPr>
        <w:tab/>
        <w:t>Ada tidaknya karies atau tidak, karena jika terdapat karies terdapat kemungkinan bakteri dapat masuk ke tubuh ibu melalui gigi yang berlubang dan sebagai indikator ibu kurang kalsium.</w:t>
      </w:r>
    </w:p>
    <w:p w14:paraId="15EDC868" w14:textId="77777777" w:rsidR="003B074A" w:rsidRPr="009962F0" w:rsidRDefault="003B074A" w:rsidP="003B074A">
      <w:pPr>
        <w:pStyle w:val="ListParagraph"/>
        <w:spacing w:after="160" w:line="480" w:lineRule="auto"/>
        <w:ind w:left="2880" w:hanging="144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Leher          :   </w:t>
      </w:r>
      <w:r w:rsidRPr="009962F0">
        <w:rPr>
          <w:rFonts w:ascii="Times New Roman" w:hAnsi="Times New Roman" w:cs="Times New Roman"/>
          <w:noProof/>
          <w:sz w:val="24"/>
          <w:szCs w:val="24"/>
          <w:lang w:eastAsia="id-ID"/>
        </w:rPr>
        <w:tab/>
        <w:t>Dalam keadaan normal kelenjar tiroid tidak terlihat dan hampir tidak teraba, sedangkan kelenjar getah bening bisa teraba seperti kacang kecil (Erina,2018)</w:t>
      </w:r>
    </w:p>
    <w:p w14:paraId="5E2E0E2E" w14:textId="77777777" w:rsidR="003B074A" w:rsidRPr="009962F0" w:rsidRDefault="003B074A" w:rsidP="003B074A">
      <w:pPr>
        <w:pStyle w:val="ListParagraph"/>
        <w:tabs>
          <w:tab w:val="left" w:pos="2790"/>
        </w:tabs>
        <w:spacing w:after="160" w:line="480" w:lineRule="auto"/>
        <w:ind w:left="2880" w:hanging="144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lastRenderedPageBreak/>
        <w:t xml:space="preserve">Payudara      : </w:t>
      </w:r>
      <w:r w:rsidRPr="009962F0">
        <w:rPr>
          <w:rFonts w:ascii="Times New Roman" w:hAnsi="Times New Roman" w:cs="Times New Roman"/>
          <w:noProof/>
          <w:sz w:val="24"/>
          <w:szCs w:val="24"/>
          <w:lang w:eastAsia="id-ID"/>
        </w:rPr>
        <w:tab/>
        <w:t>Mengetahui ada tidaknya benjolan atau massa pada payudara. Memeriksa bentuk, ukuran simetris atau tidak. Putting susu menonjol, datar atau masuk ke dalam (Romauli,2011)</w:t>
      </w:r>
    </w:p>
    <w:p w14:paraId="27E2D0BB" w14:textId="77777777" w:rsidR="003B074A" w:rsidRPr="009962F0" w:rsidRDefault="003B074A" w:rsidP="003B074A">
      <w:pPr>
        <w:pStyle w:val="ListParagraph"/>
        <w:tabs>
          <w:tab w:val="left" w:pos="2880"/>
        </w:tabs>
        <w:spacing w:after="160" w:line="480" w:lineRule="auto"/>
        <w:ind w:left="2880" w:hanging="144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Abdomen     :</w:t>
      </w:r>
      <w:r w:rsidRPr="009962F0">
        <w:rPr>
          <w:rFonts w:ascii="Times New Roman" w:hAnsi="Times New Roman" w:cs="Times New Roman"/>
          <w:noProof/>
          <w:sz w:val="24"/>
          <w:szCs w:val="24"/>
          <w:lang w:eastAsia="id-ID"/>
        </w:rPr>
        <w:tab/>
      </w:r>
      <w:r w:rsidRPr="009962F0">
        <w:rPr>
          <w:rFonts w:ascii="Times New Roman" w:hAnsi="Times New Roman" w:cs="Times New Roman"/>
          <w:sz w:val="24"/>
          <w:szCs w:val="24"/>
        </w:rPr>
        <w:t>Untuk mengetahui ada bekas operasi atau tidak, adanya linea, striae atau tidak (Nursalam, 2009).</w:t>
      </w:r>
    </w:p>
    <w:p w14:paraId="436E5D7D" w14:textId="77777777" w:rsidR="003B074A" w:rsidRPr="009962F0" w:rsidRDefault="003B074A" w:rsidP="003B074A">
      <w:pPr>
        <w:pStyle w:val="ListParagraph"/>
        <w:tabs>
          <w:tab w:val="left" w:pos="2970"/>
        </w:tabs>
        <w:spacing w:after="160" w:line="480" w:lineRule="auto"/>
        <w:ind w:left="2880" w:hanging="144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Genetalia     : </w:t>
      </w:r>
      <w:r w:rsidRPr="009962F0">
        <w:rPr>
          <w:rFonts w:ascii="Times New Roman" w:hAnsi="Times New Roman" w:cs="Times New Roman"/>
          <w:noProof/>
          <w:sz w:val="24"/>
          <w:szCs w:val="24"/>
          <w:lang w:eastAsia="id-ID"/>
        </w:rPr>
        <w:tab/>
        <w:t>Lihat ada tidakya varises pada vulva,luka,cairan yang keluar dan ada tidaknya condyloma akuminata (Romauli,2011)</w:t>
      </w:r>
    </w:p>
    <w:p w14:paraId="7C057027" w14:textId="77777777" w:rsidR="003B074A" w:rsidRPr="009962F0" w:rsidRDefault="003B074A" w:rsidP="003B074A">
      <w:pPr>
        <w:pStyle w:val="ListParagraph"/>
        <w:spacing w:after="160" w:line="480" w:lineRule="auto"/>
        <w:ind w:left="2880" w:hanging="144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Ekstremitas  : </w:t>
      </w:r>
      <w:r w:rsidRPr="009962F0">
        <w:rPr>
          <w:rFonts w:ascii="Times New Roman" w:hAnsi="Times New Roman" w:cs="Times New Roman"/>
          <w:noProof/>
          <w:sz w:val="24"/>
          <w:szCs w:val="24"/>
          <w:lang w:eastAsia="id-ID"/>
        </w:rPr>
        <w:tab/>
        <w:t>adanya oedema pada ektremitas atas atau bawah dapat dicurigai adanya hipertensi hingga adanya preeklamsi (Romauli,2011)</w:t>
      </w:r>
    </w:p>
    <w:p w14:paraId="77AC9003" w14:textId="77777777" w:rsidR="003B074A" w:rsidRPr="009962F0" w:rsidRDefault="003B074A" w:rsidP="003B074A">
      <w:pPr>
        <w:pStyle w:val="ListParagraph"/>
        <w:numPr>
          <w:ilvl w:val="0"/>
          <w:numId w:val="5"/>
        </w:numPr>
        <w:spacing w:after="160" w:line="480" w:lineRule="auto"/>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Pemeriksaan Palpasi</w:t>
      </w:r>
    </w:p>
    <w:p w14:paraId="321DA912" w14:textId="77777777" w:rsidR="003B074A" w:rsidRPr="009962F0" w:rsidRDefault="003B074A" w:rsidP="003B074A">
      <w:pPr>
        <w:pStyle w:val="ListParagraph"/>
        <w:spacing w:after="160" w:line="480" w:lineRule="auto"/>
        <w:ind w:left="1440"/>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Palpasi adalah pemeriksaan yang dilakukan dengan cara meraba.</w:t>
      </w:r>
    </w:p>
    <w:p w14:paraId="36EBD342" w14:textId="77777777" w:rsidR="003B074A" w:rsidRPr="009962F0" w:rsidRDefault="003B074A" w:rsidP="003B074A">
      <w:pPr>
        <w:pStyle w:val="ListParagraph"/>
        <w:spacing w:after="0" w:line="480" w:lineRule="auto"/>
        <w:ind w:left="2250" w:hanging="810"/>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 xml:space="preserve">Leher : Tidak teraba bendungan vena jugularis. Jika ada ini berpengaruh pada saat persalinan terutama saat meneran.Hal ini dapat menambah tekanan pada jantung. Potensi gagal jantung Tidak teraba pembesaran kelenjar tyroid.jika ada potensial terjadi kelahiran premature, lahir mati, kretinisme dan keguguran Tidak teraba pembesaran kelenjar limfe, jika ada kemungkinan terjadi infeksi oleh berbagai penyakit misal TBC, radang akut dikepala (Romauli, 2011) </w:t>
      </w:r>
    </w:p>
    <w:p w14:paraId="10145BE7" w14:textId="77777777" w:rsidR="003B074A" w:rsidRPr="009962F0" w:rsidRDefault="003B074A" w:rsidP="003B074A">
      <w:pPr>
        <w:pStyle w:val="ListParagraph"/>
        <w:tabs>
          <w:tab w:val="left" w:pos="2070"/>
        </w:tabs>
        <w:spacing w:after="0" w:line="480" w:lineRule="auto"/>
        <w:ind w:left="2250" w:hanging="810"/>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lang w:eastAsia="id-ID"/>
        </w:rPr>
        <w:lastRenderedPageBreak/>
        <w:t>Dada : Adanya benjolan pada payudara waspadai adanya kanker payudara dan menghambat laktasi. Kolostrum mulai diproduksi pada usia kehamilan 12 minggu tapi mulai keluar pada usia 20 minggu (Romauli, 2011).</w:t>
      </w:r>
    </w:p>
    <w:p w14:paraId="781666FC" w14:textId="77777777" w:rsidR="003B074A" w:rsidRPr="009962F0" w:rsidRDefault="003B074A" w:rsidP="003B074A">
      <w:pPr>
        <w:pStyle w:val="ListParagraph"/>
        <w:spacing w:after="0" w:line="480" w:lineRule="auto"/>
        <w:ind w:left="135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 xml:space="preserve">Abdomen </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xml:space="preserve">: </w:t>
      </w:r>
    </w:p>
    <w:p w14:paraId="0E79C8FC" w14:textId="77777777" w:rsidR="003B074A" w:rsidRPr="009962F0" w:rsidRDefault="003B074A" w:rsidP="003B074A">
      <w:pPr>
        <w:tabs>
          <w:tab w:val="left" w:pos="1980"/>
        </w:tabs>
        <w:spacing w:after="0" w:line="480" w:lineRule="auto"/>
        <w:ind w:left="2700" w:hanging="135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i/>
          <w:iCs/>
          <w:sz w:val="24"/>
          <w:szCs w:val="24"/>
          <w:lang w:eastAsia="id-ID"/>
        </w:rPr>
        <w:t>Leopold 1</w:t>
      </w:r>
      <w:r w:rsidRPr="009962F0">
        <w:rPr>
          <w:rFonts w:ascii="Times New Roman" w:eastAsia="Times New Roman" w:hAnsi="Times New Roman" w:cs="Times New Roman"/>
          <w:sz w:val="24"/>
          <w:szCs w:val="24"/>
          <w:lang w:eastAsia="id-ID"/>
        </w:rPr>
        <w:t xml:space="preserve"> : </w:t>
      </w:r>
      <w:r w:rsidRPr="009962F0">
        <w:rPr>
          <w:rFonts w:ascii="Times New Roman" w:eastAsia="Times New Roman" w:hAnsi="Times New Roman" w:cs="Times New Roman"/>
          <w:sz w:val="24"/>
          <w:szCs w:val="24"/>
          <w:lang w:eastAsia="id-ID"/>
        </w:rPr>
        <w:tab/>
        <w:t>Palpasi fundus uteri untuk menentukan tinggi fundus uteri dengan dua telapak tangan dan menentukan apa yang terdapat pada fundus uteri (kepala atau bokong janin) dan untuk mengetahui usia kehamilan berdasarkan TFU.</w:t>
      </w:r>
    </w:p>
    <w:p w14:paraId="712033B3" w14:textId="77777777" w:rsidR="003B074A" w:rsidRPr="009962F0" w:rsidRDefault="003B074A" w:rsidP="003B074A">
      <w:pPr>
        <w:tabs>
          <w:tab w:val="left" w:pos="1980"/>
        </w:tabs>
        <w:spacing w:after="0" w:line="480" w:lineRule="auto"/>
        <w:ind w:left="2700" w:hanging="1350"/>
        <w:jc w:val="both"/>
        <w:rPr>
          <w:rFonts w:ascii="Times New Roman" w:eastAsia="Times New Roman" w:hAnsi="Times New Roman" w:cs="Times New Roman"/>
          <w:sz w:val="24"/>
          <w:szCs w:val="24"/>
          <w:lang w:eastAsia="id-ID"/>
        </w:rPr>
      </w:pPr>
    </w:p>
    <w:p w14:paraId="7B6C5728" w14:textId="77777777" w:rsidR="003B074A" w:rsidRPr="009962F0" w:rsidRDefault="003B074A" w:rsidP="003B074A">
      <w:pPr>
        <w:spacing w:after="0" w:line="480" w:lineRule="auto"/>
        <w:ind w:left="2145" w:firstLine="55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 xml:space="preserve">Tabel 2.2 TFU terhadap usia kehamilan </w:t>
      </w:r>
    </w:p>
    <w:tbl>
      <w:tblPr>
        <w:tblStyle w:val="TableGrid"/>
        <w:tblpPr w:leftFromText="180" w:rightFromText="180" w:vertAnchor="page" w:horzAnchor="margin" w:tblpXSpec="right" w:tblpY="5460"/>
        <w:tblW w:w="0" w:type="auto"/>
        <w:tblLook w:val="04A0" w:firstRow="1" w:lastRow="0" w:firstColumn="1" w:lastColumn="0" w:noHBand="0" w:noVBand="1"/>
      </w:tblPr>
      <w:tblGrid>
        <w:gridCol w:w="1905"/>
        <w:gridCol w:w="2410"/>
        <w:gridCol w:w="2233"/>
      </w:tblGrid>
      <w:tr w:rsidR="003B074A" w:rsidRPr="009962F0" w14:paraId="4E144208" w14:textId="77777777" w:rsidTr="00A43FFC">
        <w:tc>
          <w:tcPr>
            <w:tcW w:w="1905" w:type="dxa"/>
            <w:vAlign w:val="center"/>
          </w:tcPr>
          <w:p w14:paraId="06588090" w14:textId="77777777" w:rsidR="003B074A" w:rsidRPr="009962F0" w:rsidRDefault="003B074A" w:rsidP="00A43FFC">
            <w:pPr>
              <w:spacing w:line="480" w:lineRule="auto"/>
              <w:jc w:val="center"/>
              <w:rPr>
                <w:rFonts w:ascii="Times New Roman" w:hAnsi="Times New Roman" w:cs="Times New Roman"/>
                <w:sz w:val="24"/>
                <w:szCs w:val="24"/>
                <w:lang w:val="id-ID"/>
              </w:rPr>
            </w:pPr>
            <w:r w:rsidRPr="009962F0">
              <w:rPr>
                <w:rFonts w:ascii="Times New Roman" w:hAnsi="Times New Roman" w:cs="Times New Roman"/>
                <w:sz w:val="24"/>
                <w:szCs w:val="24"/>
                <w:lang w:val="id-ID"/>
              </w:rPr>
              <w:lastRenderedPageBreak/>
              <w:t>Usia kehamilan</w:t>
            </w:r>
          </w:p>
        </w:tc>
        <w:tc>
          <w:tcPr>
            <w:tcW w:w="2410" w:type="dxa"/>
            <w:vAlign w:val="center"/>
          </w:tcPr>
          <w:p w14:paraId="0C48BE80" w14:textId="77777777" w:rsidR="003B074A" w:rsidRPr="009962F0" w:rsidRDefault="003B074A" w:rsidP="00A43FFC">
            <w:pPr>
              <w:spacing w:line="480" w:lineRule="auto"/>
              <w:jc w:val="center"/>
              <w:rPr>
                <w:rFonts w:ascii="Times New Roman" w:hAnsi="Times New Roman" w:cs="Times New Roman"/>
                <w:sz w:val="24"/>
                <w:szCs w:val="24"/>
                <w:lang w:val="id-ID"/>
              </w:rPr>
            </w:pPr>
            <w:r w:rsidRPr="009962F0">
              <w:rPr>
                <w:rFonts w:ascii="Times New Roman" w:hAnsi="Times New Roman" w:cs="Times New Roman"/>
                <w:sz w:val="24"/>
                <w:szCs w:val="24"/>
                <w:lang w:val="id-ID"/>
              </w:rPr>
              <w:t>TFU</w:t>
            </w:r>
          </w:p>
        </w:tc>
        <w:tc>
          <w:tcPr>
            <w:tcW w:w="2233" w:type="dxa"/>
            <w:vAlign w:val="center"/>
          </w:tcPr>
          <w:p w14:paraId="5DC0F217" w14:textId="77777777" w:rsidR="003B074A" w:rsidRPr="009962F0" w:rsidRDefault="003B074A" w:rsidP="00A43FFC">
            <w:pPr>
              <w:spacing w:line="480" w:lineRule="auto"/>
              <w:jc w:val="center"/>
              <w:rPr>
                <w:rFonts w:ascii="Times New Roman" w:hAnsi="Times New Roman" w:cs="Times New Roman"/>
                <w:sz w:val="24"/>
                <w:szCs w:val="24"/>
                <w:lang w:val="id-ID"/>
              </w:rPr>
            </w:pPr>
            <w:r w:rsidRPr="009962F0">
              <w:rPr>
                <w:rFonts w:ascii="Times New Roman" w:hAnsi="Times New Roman" w:cs="Times New Roman"/>
                <w:sz w:val="24"/>
                <w:szCs w:val="24"/>
                <w:lang w:val="id-ID"/>
              </w:rPr>
              <w:t>TFU dalam cm</w:t>
            </w:r>
          </w:p>
        </w:tc>
      </w:tr>
      <w:tr w:rsidR="003B074A" w:rsidRPr="009962F0" w14:paraId="272A77B1" w14:textId="77777777" w:rsidTr="00A43FFC">
        <w:tc>
          <w:tcPr>
            <w:tcW w:w="1905" w:type="dxa"/>
            <w:vAlign w:val="center"/>
          </w:tcPr>
          <w:p w14:paraId="7A361966"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ehamilan 28 minggu</w:t>
            </w:r>
          </w:p>
        </w:tc>
        <w:tc>
          <w:tcPr>
            <w:tcW w:w="2410" w:type="dxa"/>
            <w:vAlign w:val="center"/>
          </w:tcPr>
          <w:p w14:paraId="08795EDC"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FU 3 jari diatas pusat</w:t>
            </w:r>
          </w:p>
        </w:tc>
        <w:tc>
          <w:tcPr>
            <w:tcW w:w="2233" w:type="dxa"/>
          </w:tcPr>
          <w:p w14:paraId="3338DAB1"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26,7 cm diatas simfisis</w:t>
            </w:r>
          </w:p>
        </w:tc>
      </w:tr>
      <w:tr w:rsidR="003B074A" w:rsidRPr="009962F0" w14:paraId="4D9920D5" w14:textId="77777777" w:rsidTr="00A43FFC">
        <w:tc>
          <w:tcPr>
            <w:tcW w:w="1905" w:type="dxa"/>
            <w:vAlign w:val="center"/>
          </w:tcPr>
          <w:p w14:paraId="233E8E67"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ehamilan 32 minggu</w:t>
            </w:r>
          </w:p>
        </w:tc>
        <w:tc>
          <w:tcPr>
            <w:tcW w:w="2410" w:type="dxa"/>
            <w:vAlign w:val="center"/>
          </w:tcPr>
          <w:p w14:paraId="31E9DBBD"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FU petengahan pusat dengan procesus xyfoideus (px)</w:t>
            </w:r>
          </w:p>
        </w:tc>
        <w:tc>
          <w:tcPr>
            <w:tcW w:w="2233" w:type="dxa"/>
          </w:tcPr>
          <w:p w14:paraId="739F9EB9"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29,5-30 cm diatas simfisis</w:t>
            </w:r>
          </w:p>
        </w:tc>
      </w:tr>
      <w:tr w:rsidR="003B074A" w:rsidRPr="009962F0" w14:paraId="1422CEEA" w14:textId="77777777" w:rsidTr="00A43FFC">
        <w:tc>
          <w:tcPr>
            <w:tcW w:w="1905" w:type="dxa"/>
            <w:vAlign w:val="center"/>
          </w:tcPr>
          <w:p w14:paraId="068D6E83"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ehamilan 36 minggu</w:t>
            </w:r>
          </w:p>
        </w:tc>
        <w:tc>
          <w:tcPr>
            <w:tcW w:w="2410" w:type="dxa"/>
            <w:vAlign w:val="center"/>
          </w:tcPr>
          <w:p w14:paraId="7AD556FA"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FU 3 jar di bawah procesus xyfoideus (px)</w:t>
            </w:r>
          </w:p>
        </w:tc>
        <w:tc>
          <w:tcPr>
            <w:tcW w:w="2233" w:type="dxa"/>
          </w:tcPr>
          <w:p w14:paraId="6576A848"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32 cm diatas simfisis</w:t>
            </w:r>
          </w:p>
        </w:tc>
      </w:tr>
      <w:tr w:rsidR="003B074A" w:rsidRPr="009962F0" w14:paraId="7BFE5CD4" w14:textId="77777777" w:rsidTr="00A43FFC">
        <w:tc>
          <w:tcPr>
            <w:tcW w:w="1905" w:type="dxa"/>
            <w:vAlign w:val="center"/>
          </w:tcPr>
          <w:p w14:paraId="1668AB0C"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ehamilan 40 minggu</w:t>
            </w:r>
          </w:p>
        </w:tc>
        <w:tc>
          <w:tcPr>
            <w:tcW w:w="2410" w:type="dxa"/>
            <w:vAlign w:val="center"/>
          </w:tcPr>
          <w:p w14:paraId="48769C23"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FU pertengahan pusat dan procesus xyfoideus (px)</w:t>
            </w:r>
          </w:p>
        </w:tc>
        <w:tc>
          <w:tcPr>
            <w:tcW w:w="2233" w:type="dxa"/>
          </w:tcPr>
          <w:p w14:paraId="0950CE13" w14:textId="77777777" w:rsidR="003B074A" w:rsidRPr="009962F0" w:rsidRDefault="003B074A" w:rsidP="00A43FFC">
            <w:pPr>
              <w:spacing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37,7 cm diatas simfisis</w:t>
            </w:r>
          </w:p>
        </w:tc>
      </w:tr>
    </w:tbl>
    <w:p w14:paraId="683C3E7A" w14:textId="77777777" w:rsidR="003B074A" w:rsidRPr="009962F0" w:rsidRDefault="003B074A" w:rsidP="003B074A">
      <w:pPr>
        <w:spacing w:after="0" w:line="480" w:lineRule="auto"/>
        <w:ind w:left="160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 xml:space="preserve">Sumber : </w:t>
      </w:r>
      <w:r w:rsidRPr="009962F0">
        <w:rPr>
          <w:rFonts w:ascii="Times New Roman" w:hAnsi="Times New Roman" w:cs="Times New Roman"/>
          <w:sz w:val="24"/>
          <w:szCs w:val="24"/>
        </w:rPr>
        <w:t>Sulistyawati, 2014</w:t>
      </w:r>
    </w:p>
    <w:p w14:paraId="6A35CC1F" w14:textId="77777777" w:rsidR="003B074A" w:rsidRPr="009962F0" w:rsidRDefault="003B074A" w:rsidP="003B074A">
      <w:pPr>
        <w:spacing w:after="0" w:line="480" w:lineRule="auto"/>
        <w:ind w:left="1605"/>
        <w:jc w:val="both"/>
        <w:rPr>
          <w:rFonts w:ascii="Times New Roman" w:hAnsi="Times New Roman" w:cs="Times New Roman"/>
          <w:sz w:val="24"/>
          <w:szCs w:val="24"/>
          <w:lang w:val="id-ID"/>
        </w:rPr>
      </w:pPr>
    </w:p>
    <w:p w14:paraId="2CE4C07E" w14:textId="77777777" w:rsidR="003B074A" w:rsidRPr="009962F0" w:rsidRDefault="003B074A" w:rsidP="003B074A">
      <w:pPr>
        <w:spacing w:after="0" w:line="480" w:lineRule="auto"/>
        <w:ind w:left="160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anda kepala</w:t>
      </w:r>
      <w:r w:rsidRPr="009962F0">
        <w:rPr>
          <w:rFonts w:ascii="Times New Roman" w:hAnsi="Times New Roman" w:cs="Times New Roman"/>
          <w:sz w:val="24"/>
          <w:szCs w:val="24"/>
          <w:lang w:val="id-ID"/>
        </w:rPr>
        <w:tab/>
        <w:t>: keras, bundar, melenting</w:t>
      </w:r>
    </w:p>
    <w:p w14:paraId="5EB96595" w14:textId="77777777" w:rsidR="003B074A" w:rsidRPr="009962F0" w:rsidRDefault="003B074A" w:rsidP="003B074A">
      <w:pPr>
        <w:spacing w:after="0" w:line="480" w:lineRule="auto"/>
        <w:ind w:left="160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anda bokong</w:t>
      </w:r>
      <w:r w:rsidRPr="009962F0">
        <w:rPr>
          <w:rFonts w:ascii="Times New Roman" w:hAnsi="Times New Roman" w:cs="Times New Roman"/>
          <w:sz w:val="24"/>
          <w:szCs w:val="24"/>
          <w:lang w:val="id-ID"/>
        </w:rPr>
        <w:tab/>
        <w:t>: lunak, kurang bundar, kurang melenting.</w:t>
      </w:r>
    </w:p>
    <w:p w14:paraId="097AEDBC" w14:textId="77777777" w:rsidR="003B074A" w:rsidRPr="009962F0" w:rsidRDefault="003B074A" w:rsidP="003B074A">
      <w:pPr>
        <w:spacing w:after="0" w:line="480" w:lineRule="auto"/>
        <w:ind w:left="160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FU dapat digunakan untuk memperkirakan tafsiran berat janin dan usia kehamilan.</w:t>
      </w:r>
    </w:p>
    <w:p w14:paraId="4BFEE84A" w14:textId="77777777" w:rsidR="003B074A" w:rsidRPr="009962F0" w:rsidRDefault="003B074A" w:rsidP="003B074A">
      <w:pPr>
        <w:pStyle w:val="Default"/>
        <w:spacing w:line="480" w:lineRule="auto"/>
        <w:ind w:left="885" w:firstLine="720"/>
        <w:jc w:val="both"/>
        <w:rPr>
          <w:color w:val="auto"/>
        </w:rPr>
      </w:pPr>
      <w:r w:rsidRPr="009962F0">
        <w:t>Menghitung tafsiran berat janin menurut Johnson</w:t>
      </w:r>
    </w:p>
    <w:p w14:paraId="0D22320F" w14:textId="77777777" w:rsidR="003B074A" w:rsidRPr="009962F0" w:rsidRDefault="003B074A" w:rsidP="003B074A">
      <w:pPr>
        <w:spacing w:after="0" w:line="480" w:lineRule="auto"/>
        <w:ind w:left="1605"/>
        <w:jc w:val="both"/>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53379421" wp14:editId="163AA961">
                <wp:simplePos x="0" y="0"/>
                <wp:positionH relativeFrom="column">
                  <wp:posOffset>1533525</wp:posOffset>
                </wp:positionH>
                <wp:positionV relativeFrom="paragraph">
                  <wp:posOffset>13970</wp:posOffset>
                </wp:positionV>
                <wp:extent cx="2933700" cy="260985"/>
                <wp:effectExtent l="0" t="0" r="19050" b="2476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33700" cy="260985"/>
                        </a:xfrm>
                        <a:prstGeom prst="rect">
                          <a:avLst/>
                        </a:prstGeom>
                        <a:solidFill>
                          <a:sysClr val="window" lastClr="FFFFFF"/>
                        </a:solidFill>
                        <a:ln w="12700" cap="flat" cmpd="sng" algn="ctr">
                          <a:solidFill>
                            <a:sysClr val="windowText" lastClr="000000"/>
                          </a:solidFill>
                          <a:prstDash val="solid"/>
                        </a:ln>
                        <a:effectLst/>
                      </wps:spPr>
                      <wps:txbx>
                        <w:txbxContent>
                          <w:p w14:paraId="712D5F28" w14:textId="77777777" w:rsidR="003B074A" w:rsidRDefault="003B074A" w:rsidP="003B074A">
                            <w:pPr>
                              <w:tabs>
                                <w:tab w:val="left" w:pos="2268"/>
                                <w:tab w:val="left" w:pos="2410"/>
                              </w:tabs>
                              <w:spacing w:after="0" w:line="240" w:lineRule="auto"/>
                              <w:jc w:val="center"/>
                              <w:rPr>
                                <w:rFonts w:eastAsia="Times New Roman"/>
                                <w:szCs w:val="24"/>
                                <w:lang w:eastAsia="id-ID"/>
                              </w:rPr>
                            </w:pPr>
                            <w:r>
                              <w:rPr>
                                <w:rFonts w:eastAsia="Times New Roman"/>
                                <w:szCs w:val="24"/>
                                <w:lang w:eastAsia="id-ID"/>
                              </w:rPr>
                              <w:t>tinggi fundus (cm) - n(12 atau 11) x 155</w:t>
                            </w:r>
                          </w:p>
                          <w:p w14:paraId="74A87691" w14:textId="77777777" w:rsidR="003B074A" w:rsidRDefault="003B074A" w:rsidP="003B074A">
                            <w:pPr>
                              <w:tabs>
                                <w:tab w:val="left" w:pos="2268"/>
                                <w:tab w:val="left" w:pos="2410"/>
                              </w:tabs>
                              <w:spacing w:after="0" w:line="240" w:lineRule="auto"/>
                              <w:ind w:left="1843"/>
                              <w:jc w:val="both"/>
                              <w:rPr>
                                <w:rFonts w:eastAsia="Times New Roman"/>
                                <w:szCs w:val="24"/>
                                <w:lang w:eastAsia="id-ID"/>
                              </w:rPr>
                            </w:pPr>
                            <w:r>
                              <w:rPr>
                                <w:rFonts w:eastAsia="Times New Roman"/>
                                <w:szCs w:val="24"/>
                                <w:lang w:eastAsia="id-ID"/>
                              </w:rPr>
                              <w:tab/>
                            </w:r>
                            <w:r>
                              <w:rPr>
                                <w:rFonts w:eastAsia="Times New Roman"/>
                                <w:szCs w:val="24"/>
                                <w:lang w:eastAsia="id-ID"/>
                              </w:rPr>
                              <w:tab/>
                            </w:r>
                            <w:r>
                              <w:rPr>
                                <w:rFonts w:eastAsia="Times New Roman"/>
                                <w:szCs w:val="24"/>
                                <w:lang w:eastAsia="id-ID"/>
                              </w:rPr>
                              <w:tab/>
                            </w:r>
                          </w:p>
                          <w:p w14:paraId="7DD98E62" w14:textId="77777777" w:rsidR="003B074A" w:rsidRDefault="003B074A" w:rsidP="003B074A"/>
                          <w:p w14:paraId="1E385398" w14:textId="77777777" w:rsidR="003B074A" w:rsidRDefault="003B074A" w:rsidP="003B07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3379421" id="Rectangle 8" o:spid="_x0000_s1026" style="position:absolute;left:0;text-align:left;margin-left:120.75pt;margin-top:1.1pt;width:231pt;height:20.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" fillcolor="window" strokecolor="windowText" strokeweight="1pt">
                <v:path arrowok="t"/>
                <v:textbox>
                  <w:txbxContent>
                    <w:p w14:paraId="712D5F28" w14:textId="77777777" w:rsidR="003B074A" w:rsidRDefault="003B074A" w:rsidP="003B074A">
                      <w:pPr>
                        <w:tabs>
                          <w:tab w:val="left" w:pos="2268"/>
                          <w:tab w:val="left" w:pos="2410"/>
                        </w:tabs>
                        <w:spacing w:after="0" w:line="240" w:lineRule="auto"/>
                        <w:jc w:val="center"/>
                        <w:rPr>
                          <w:rFonts w:eastAsia="Times New Roman"/>
                          <w:szCs w:val="24"/>
                          <w:lang w:eastAsia="id-ID"/>
                        </w:rPr>
                      </w:pPr>
                      <w:r>
                        <w:rPr>
                          <w:rFonts w:eastAsia="Times New Roman"/>
                          <w:szCs w:val="24"/>
                          <w:lang w:eastAsia="id-ID"/>
                        </w:rPr>
                        <w:t>tinggi fundus (cm) - n(12 atau 11) x 155</w:t>
                      </w:r>
                    </w:p>
                    <w:p w14:paraId="74A87691" w14:textId="77777777" w:rsidR="003B074A" w:rsidRDefault="003B074A" w:rsidP="003B074A">
                      <w:pPr>
                        <w:tabs>
                          <w:tab w:val="left" w:pos="2268"/>
                          <w:tab w:val="left" w:pos="2410"/>
                        </w:tabs>
                        <w:spacing w:after="0" w:line="240" w:lineRule="auto"/>
                        <w:ind w:left="1843"/>
                        <w:jc w:val="both"/>
                        <w:rPr>
                          <w:rFonts w:eastAsia="Times New Roman"/>
                          <w:szCs w:val="24"/>
                          <w:lang w:eastAsia="id-ID"/>
                        </w:rPr>
                      </w:pPr>
                      <w:r>
                        <w:rPr>
                          <w:rFonts w:eastAsia="Times New Roman"/>
                          <w:szCs w:val="24"/>
                          <w:lang w:eastAsia="id-ID"/>
                        </w:rPr>
                        <w:tab/>
                      </w:r>
                      <w:r>
                        <w:rPr>
                          <w:rFonts w:eastAsia="Times New Roman"/>
                          <w:szCs w:val="24"/>
                          <w:lang w:eastAsia="id-ID"/>
                        </w:rPr>
                        <w:tab/>
                      </w:r>
                      <w:r>
                        <w:rPr>
                          <w:rFonts w:eastAsia="Times New Roman"/>
                          <w:szCs w:val="24"/>
                          <w:lang w:eastAsia="id-ID"/>
                        </w:rPr>
                        <w:tab/>
                      </w:r>
                    </w:p>
                    <w:p w14:paraId="7DD98E62" w14:textId="77777777" w:rsidR="003B074A" w:rsidRDefault="003B074A" w:rsidP="003B074A"/>
                    <w:p w14:paraId="1E385398" w14:textId="77777777" w:rsidR="003B074A" w:rsidRDefault="003B074A" w:rsidP="003B074A">
                      <w:pPr>
                        <w:jc w:val="center"/>
                      </w:pPr>
                    </w:p>
                  </w:txbxContent>
                </v:textbox>
              </v:rect>
            </w:pict>
          </mc:Fallback>
        </mc:AlternateContent>
      </w:r>
      <w:r w:rsidRPr="009962F0">
        <w:rPr>
          <w:rFonts w:ascii="Times New Roman" w:hAnsi="Times New Roman" w:cs="Times New Roman"/>
          <w:sz w:val="24"/>
          <w:szCs w:val="24"/>
          <w:lang w:val="id-ID"/>
        </w:rPr>
        <w:t xml:space="preserve">TBJ =  </w:t>
      </w:r>
    </w:p>
    <w:p w14:paraId="73E70E63" w14:textId="77777777" w:rsidR="003B074A" w:rsidRPr="009962F0" w:rsidRDefault="003B074A" w:rsidP="003B074A">
      <w:pPr>
        <w:spacing w:after="0" w:line="480" w:lineRule="auto"/>
        <w:jc w:val="both"/>
        <w:rPr>
          <w:rFonts w:ascii="Times New Roman" w:hAnsi="Times New Roman" w:cs="Times New Roman"/>
          <w:sz w:val="24"/>
          <w:szCs w:val="24"/>
          <w:lang w:val="id-ID"/>
        </w:rPr>
      </w:pPr>
    </w:p>
    <w:p w14:paraId="021FDADD" w14:textId="77777777" w:rsidR="003B074A" w:rsidRPr="00380A7E" w:rsidRDefault="003B074A" w:rsidP="003B074A">
      <w:pPr>
        <w:spacing w:after="0" w:line="480" w:lineRule="auto"/>
        <w:ind w:left="160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lastRenderedPageBreak/>
        <w:t>n= 12 jika kepala bayi sudah masuk PAP atau 11 jika kepala bayi belum masuk PAP</w:t>
      </w:r>
    </w:p>
    <w:p w14:paraId="1B1BFD2B" w14:textId="77777777" w:rsidR="003B074A" w:rsidRPr="009962F0" w:rsidRDefault="003B074A" w:rsidP="003B074A">
      <w:pPr>
        <w:tabs>
          <w:tab w:val="left" w:pos="1980"/>
        </w:tabs>
        <w:spacing w:after="0" w:line="480" w:lineRule="auto"/>
        <w:ind w:left="2700" w:hanging="1350"/>
        <w:jc w:val="both"/>
        <w:rPr>
          <w:rFonts w:ascii="Times New Roman" w:hAnsi="Times New Roman" w:cs="Times New Roman"/>
          <w:sz w:val="24"/>
          <w:szCs w:val="24"/>
        </w:rPr>
      </w:pPr>
      <w:r w:rsidRPr="009962F0">
        <w:rPr>
          <w:rFonts w:ascii="Times New Roman" w:eastAsia="Times New Roman" w:hAnsi="Times New Roman" w:cs="Times New Roman"/>
          <w:i/>
          <w:iCs/>
          <w:sz w:val="24"/>
          <w:szCs w:val="24"/>
          <w:lang w:eastAsia="id-ID"/>
        </w:rPr>
        <w:t xml:space="preserve">Leopold II : </w:t>
      </w:r>
      <w:r w:rsidRPr="009962F0">
        <w:rPr>
          <w:rFonts w:ascii="Times New Roman" w:eastAsia="Times New Roman" w:hAnsi="Times New Roman" w:cs="Times New Roman"/>
          <w:i/>
          <w:iCs/>
          <w:sz w:val="24"/>
          <w:szCs w:val="24"/>
          <w:lang w:eastAsia="id-ID"/>
        </w:rPr>
        <w:tab/>
      </w:r>
      <w:r w:rsidRPr="009962F0">
        <w:rPr>
          <w:rFonts w:ascii="Times New Roman" w:hAnsi="Times New Roman" w:cs="Times New Roman"/>
          <w:sz w:val="24"/>
          <w:szCs w:val="24"/>
        </w:rPr>
        <w:t>Palpasi bagian lateral uterus untuk menentukan punggung janin, punggung merupakan bagian yang keras dan rata.</w:t>
      </w:r>
    </w:p>
    <w:p w14:paraId="1BCC2CE6" w14:textId="77777777" w:rsidR="003B074A" w:rsidRPr="009962F0" w:rsidRDefault="003B074A" w:rsidP="003B074A">
      <w:pPr>
        <w:tabs>
          <w:tab w:val="left" w:pos="1980"/>
        </w:tabs>
        <w:spacing w:after="0" w:line="480" w:lineRule="auto"/>
        <w:ind w:left="2700" w:hanging="1350"/>
        <w:jc w:val="both"/>
        <w:rPr>
          <w:rFonts w:ascii="Times New Roman" w:eastAsia="Times New Roman" w:hAnsi="Times New Roman" w:cs="Times New Roman"/>
          <w:sz w:val="24"/>
          <w:szCs w:val="24"/>
        </w:rPr>
      </w:pPr>
      <w:r w:rsidRPr="009962F0">
        <w:rPr>
          <w:rFonts w:ascii="Times New Roman" w:eastAsia="Times New Roman" w:hAnsi="Times New Roman" w:cs="Times New Roman"/>
          <w:i/>
          <w:iCs/>
          <w:sz w:val="24"/>
          <w:szCs w:val="24"/>
          <w:lang w:eastAsia="id-ID"/>
        </w:rPr>
        <w:t>Leopold III :</w:t>
      </w:r>
      <w:r w:rsidRPr="009962F0">
        <w:rPr>
          <w:rFonts w:ascii="Times New Roman" w:eastAsia="Times New Roman" w:hAnsi="Times New Roman" w:cs="Times New Roman"/>
          <w:sz w:val="24"/>
          <w:szCs w:val="24"/>
        </w:rPr>
        <w:t xml:space="preserve"> </w:t>
      </w:r>
      <w:r w:rsidRPr="009962F0">
        <w:rPr>
          <w:rFonts w:ascii="Times New Roman" w:eastAsia="Times New Roman" w:hAnsi="Times New Roman" w:cs="Times New Roman"/>
          <w:sz w:val="24"/>
          <w:szCs w:val="24"/>
        </w:rPr>
        <w:tab/>
        <w:t>Normal pada bagian bawah janin teraba bagian yang bulat, keras dan melenting (kepala janin).</w:t>
      </w:r>
    </w:p>
    <w:p w14:paraId="02E3289C" w14:textId="77777777" w:rsidR="003B074A" w:rsidRPr="00380A7E" w:rsidRDefault="003B074A" w:rsidP="003B074A">
      <w:pPr>
        <w:tabs>
          <w:tab w:val="left" w:pos="1980"/>
        </w:tabs>
        <w:spacing w:after="0" w:line="480" w:lineRule="auto"/>
        <w:ind w:left="2700" w:hanging="1350"/>
        <w:jc w:val="both"/>
        <w:rPr>
          <w:rFonts w:ascii="Times New Roman" w:eastAsia="Times New Roman" w:hAnsi="Times New Roman" w:cs="Times New Roman"/>
          <w:sz w:val="24"/>
          <w:szCs w:val="24"/>
        </w:rPr>
      </w:pPr>
      <w:r w:rsidRPr="009962F0">
        <w:rPr>
          <w:rFonts w:ascii="Times New Roman" w:eastAsia="Times New Roman" w:hAnsi="Times New Roman" w:cs="Times New Roman"/>
          <w:i/>
          <w:iCs/>
          <w:sz w:val="24"/>
          <w:szCs w:val="24"/>
          <w:lang w:eastAsia="id-ID"/>
        </w:rPr>
        <w:t>Leopold IV :</w:t>
      </w:r>
      <w:r w:rsidRPr="009962F0">
        <w:rPr>
          <w:rFonts w:ascii="Times New Roman" w:eastAsia="Times New Roman" w:hAnsi="Times New Roman" w:cs="Times New Roman"/>
          <w:sz w:val="24"/>
          <w:szCs w:val="24"/>
        </w:rPr>
        <w:t xml:space="preserve"> Untuk mengetahui seberapa jauh bagian terendah janin sudah masuk PAP (Romauli, 2011). Jika jari-jari tangan masih bisa bertemu (konvergen), dan belum masuk PAP. Jika posisi jari-jari tangan sejajar berarti kepala sudah masuk rongga panggul. Jika jari kedua tangan menjauh (divergen) berarti ukuran kepala sudah melewati PAP.</w:t>
      </w:r>
    </w:p>
    <w:p w14:paraId="5F998CDC" w14:textId="77777777" w:rsidR="003B074A" w:rsidRPr="009962F0" w:rsidRDefault="003B074A" w:rsidP="003B074A">
      <w:pPr>
        <w:pStyle w:val="ListParagraph"/>
        <w:numPr>
          <w:ilvl w:val="0"/>
          <w:numId w:val="5"/>
        </w:numPr>
        <w:spacing w:after="160" w:line="480" w:lineRule="auto"/>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Pemeriksaan Auskultasi</w:t>
      </w:r>
    </w:p>
    <w:p w14:paraId="20BDC9DD" w14:textId="77777777" w:rsidR="003B074A" w:rsidRPr="009962F0" w:rsidRDefault="003B074A" w:rsidP="003B074A">
      <w:pPr>
        <w:pStyle w:val="ListParagraph"/>
        <w:tabs>
          <w:tab w:val="left" w:pos="2520"/>
        </w:tabs>
        <w:spacing w:after="160" w:line="480" w:lineRule="auto"/>
        <w:ind w:left="2610" w:hanging="1170"/>
        <w:jc w:val="both"/>
        <w:rPr>
          <w:rFonts w:ascii="Times New Roman" w:hAnsi="Times New Roman" w:cs="Times New Roman"/>
          <w:noProof/>
          <w:sz w:val="24"/>
          <w:szCs w:val="24"/>
          <w:lang w:eastAsia="id-ID"/>
        </w:rPr>
      </w:pPr>
      <w:r w:rsidRPr="009962F0">
        <w:rPr>
          <w:rFonts w:ascii="Times New Roman" w:eastAsia="Times New Roman" w:hAnsi="Times New Roman" w:cs="Times New Roman"/>
          <w:sz w:val="24"/>
          <w:szCs w:val="24"/>
          <w:lang w:eastAsia="id-ID"/>
        </w:rPr>
        <w:t>Dada    :</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Adanya ronkhi atau wheezing perlu dicurigai adanya asma atau TBC yang dapat memperberat kehamilan (Romauli, ).</w:t>
      </w:r>
    </w:p>
    <w:p w14:paraId="2BF5EA05" w14:textId="77777777" w:rsidR="003B074A" w:rsidRPr="009962F0" w:rsidRDefault="003B074A" w:rsidP="003B074A">
      <w:pPr>
        <w:pStyle w:val="ListParagraph"/>
        <w:spacing w:after="0" w:line="480" w:lineRule="auto"/>
        <w:ind w:left="2700" w:hanging="126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bdomen : DJJ (+) dihitung selama 1 menit penuh, normal 120-160x/menit, teratur dan reguler (Romauli, 2011).</w:t>
      </w:r>
    </w:p>
    <w:p w14:paraId="141F8747" w14:textId="77777777" w:rsidR="003B074A" w:rsidRPr="009962F0" w:rsidRDefault="003B074A" w:rsidP="003B074A">
      <w:pPr>
        <w:pStyle w:val="ListParagraph"/>
        <w:numPr>
          <w:ilvl w:val="0"/>
          <w:numId w:val="5"/>
        </w:numPr>
        <w:spacing w:after="160" w:line="480" w:lineRule="auto"/>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Pemeriksaan Perkusi </w:t>
      </w:r>
    </w:p>
    <w:p w14:paraId="189570E2" w14:textId="77777777" w:rsidR="003B074A" w:rsidRPr="009962F0" w:rsidRDefault="003B074A" w:rsidP="003B074A">
      <w:pPr>
        <w:spacing w:line="480" w:lineRule="auto"/>
        <w:ind w:left="2880" w:hanging="1500"/>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eflek patella : Tungkai bawah akan bergerak sedikit ketika tendon diketuk. Bila gerakannya berlebihan dan cepat, maka hal ini mungkin merupakan preeklamsia.</w:t>
      </w:r>
    </w:p>
    <w:p w14:paraId="38184985" w14:textId="77777777" w:rsidR="003B074A" w:rsidRPr="009962F0" w:rsidRDefault="003B074A" w:rsidP="003B074A">
      <w:pPr>
        <w:pStyle w:val="ListParagraph"/>
        <w:numPr>
          <w:ilvl w:val="0"/>
          <w:numId w:val="3"/>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bCs/>
          <w:iCs/>
          <w:sz w:val="24"/>
          <w:szCs w:val="24"/>
          <w:lang w:eastAsia="id-ID"/>
        </w:rPr>
        <w:lastRenderedPageBreak/>
        <w:t>Pemeriksaan Penunjang</w:t>
      </w:r>
    </w:p>
    <w:p w14:paraId="16C94EBB" w14:textId="77777777" w:rsidR="003B074A" w:rsidRPr="009962F0" w:rsidRDefault="003B074A" w:rsidP="003B074A">
      <w:pPr>
        <w:pStyle w:val="ListParagraph"/>
        <w:numPr>
          <w:ilvl w:val="0"/>
          <w:numId w:val="19"/>
        </w:numPr>
        <w:tabs>
          <w:tab w:val="left" w:pos="1350"/>
        </w:tabs>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Pemeriksaan Laboratorium</w:t>
      </w:r>
    </w:p>
    <w:p w14:paraId="43DE267D" w14:textId="77777777" w:rsidR="003B074A" w:rsidRPr="009962F0" w:rsidRDefault="003B074A" w:rsidP="003B074A">
      <w:pPr>
        <w:pStyle w:val="ListParagraph"/>
        <w:tabs>
          <w:tab w:val="left" w:pos="1350"/>
        </w:tabs>
        <w:spacing w:after="0" w:line="480" w:lineRule="auto"/>
        <w:ind w:left="1854"/>
        <w:jc w:val="both"/>
        <w:rPr>
          <w:rFonts w:ascii="Times New Roman" w:eastAsia="Times New Roman" w:hAnsi="Times New Roman" w:cs="Times New Roman"/>
          <w:sz w:val="24"/>
          <w:szCs w:val="24"/>
          <w:lang w:eastAsia="id-ID"/>
        </w:rPr>
      </w:pPr>
      <w:r w:rsidRPr="009962F0">
        <w:rPr>
          <w:rFonts w:ascii="Times New Roman" w:hAnsi="Times New Roman" w:cs="Times New Roman"/>
          <w:sz w:val="24"/>
          <w:szCs w:val="24"/>
        </w:rPr>
        <w:t xml:space="preserve">HB = mengetahui kadar HB pada ibu hamil </w:t>
      </w:r>
      <w:r w:rsidRPr="009962F0">
        <w:rPr>
          <w:rFonts w:ascii="Times New Roman" w:hAnsi="Times New Roman" w:cs="Times New Roman"/>
          <w:sz w:val="24"/>
          <w:szCs w:val="24"/>
        </w:rPr>
        <w:sym w:font="Symbol" w:char="00AE"/>
      </w:r>
      <w:r w:rsidRPr="009962F0">
        <w:rPr>
          <w:rFonts w:ascii="Times New Roman" w:hAnsi="Times New Roman" w:cs="Times New Roman"/>
          <w:sz w:val="24"/>
          <w:szCs w:val="24"/>
        </w:rPr>
        <w:t xml:space="preserve"> deteksi anemia gravidarum</w:t>
      </w:r>
    </w:p>
    <w:p w14:paraId="3C7758FC" w14:textId="77777777" w:rsidR="003B074A" w:rsidRPr="009962F0" w:rsidRDefault="003B074A" w:rsidP="003B074A">
      <w:pPr>
        <w:pStyle w:val="ListParagraph"/>
        <w:tabs>
          <w:tab w:val="left" w:pos="1843"/>
        </w:tabs>
        <w:spacing w:after="0" w:line="480" w:lineRule="auto"/>
        <w:ind w:left="1843"/>
        <w:jc w:val="both"/>
        <w:rPr>
          <w:rFonts w:ascii="Times New Roman" w:hAnsi="Times New Roman" w:cs="Times New Roman"/>
          <w:sz w:val="24"/>
          <w:szCs w:val="24"/>
        </w:rPr>
      </w:pPr>
      <w:r w:rsidRPr="009962F0">
        <w:rPr>
          <w:rFonts w:ascii="Times New Roman" w:hAnsi="Times New Roman" w:cs="Times New Roman"/>
          <w:sz w:val="24"/>
          <w:szCs w:val="24"/>
        </w:rPr>
        <w:t>Kadar HB</w:t>
      </w:r>
    </w:p>
    <w:p w14:paraId="499D91A4" w14:textId="77777777" w:rsidR="003B074A" w:rsidRPr="009962F0" w:rsidRDefault="003B074A" w:rsidP="003B074A">
      <w:pPr>
        <w:pStyle w:val="ListParagraph"/>
        <w:tabs>
          <w:tab w:val="left" w:pos="1843"/>
        </w:tabs>
        <w:spacing w:after="0" w:line="480" w:lineRule="auto"/>
        <w:ind w:left="1843"/>
        <w:jc w:val="both"/>
        <w:rPr>
          <w:rFonts w:ascii="Times New Roman" w:hAnsi="Times New Roman" w:cs="Times New Roman"/>
          <w:sz w:val="24"/>
          <w:szCs w:val="24"/>
        </w:rPr>
      </w:pPr>
      <w:r w:rsidRPr="009962F0">
        <w:rPr>
          <w:rFonts w:ascii="Times New Roman" w:hAnsi="Times New Roman" w:cs="Times New Roman"/>
          <w:sz w:val="24"/>
          <w:szCs w:val="24"/>
        </w:rPr>
        <w:t>Anemia ringan</w:t>
      </w:r>
      <w:r w:rsidRPr="009962F0">
        <w:rPr>
          <w:rFonts w:ascii="Times New Roman" w:hAnsi="Times New Roman" w:cs="Times New Roman"/>
          <w:sz w:val="24"/>
          <w:szCs w:val="24"/>
        </w:rPr>
        <w:tab/>
        <w:t>: &gt; 10 - &lt;11 gr %</w:t>
      </w:r>
    </w:p>
    <w:p w14:paraId="3CE90F1A" w14:textId="77777777" w:rsidR="003B074A" w:rsidRPr="009962F0" w:rsidRDefault="003B074A" w:rsidP="003B074A">
      <w:pPr>
        <w:pStyle w:val="ListParagraph"/>
        <w:tabs>
          <w:tab w:val="left" w:pos="1843"/>
        </w:tabs>
        <w:spacing w:after="0" w:line="480" w:lineRule="auto"/>
        <w:ind w:left="1843"/>
        <w:jc w:val="both"/>
        <w:rPr>
          <w:rFonts w:ascii="Times New Roman" w:hAnsi="Times New Roman" w:cs="Times New Roman"/>
          <w:sz w:val="24"/>
          <w:szCs w:val="24"/>
        </w:rPr>
      </w:pPr>
      <w:r w:rsidRPr="009962F0">
        <w:rPr>
          <w:rFonts w:ascii="Times New Roman" w:hAnsi="Times New Roman" w:cs="Times New Roman"/>
          <w:sz w:val="24"/>
          <w:szCs w:val="24"/>
        </w:rPr>
        <w:t>Anemia sedang</w:t>
      </w:r>
      <w:r w:rsidRPr="009962F0">
        <w:rPr>
          <w:rFonts w:ascii="Times New Roman" w:hAnsi="Times New Roman" w:cs="Times New Roman"/>
          <w:sz w:val="24"/>
          <w:szCs w:val="24"/>
        </w:rPr>
        <w:tab/>
        <w:t>: ≥ 7 – 10 gr %</w:t>
      </w:r>
    </w:p>
    <w:p w14:paraId="53F54012" w14:textId="77777777" w:rsidR="003B074A" w:rsidRPr="009962F0" w:rsidRDefault="003B074A" w:rsidP="003B074A">
      <w:pPr>
        <w:pStyle w:val="ListParagraph"/>
        <w:tabs>
          <w:tab w:val="left" w:pos="1843"/>
        </w:tabs>
        <w:spacing w:after="0" w:line="480" w:lineRule="auto"/>
        <w:ind w:left="1843"/>
        <w:jc w:val="both"/>
        <w:rPr>
          <w:rFonts w:ascii="Times New Roman" w:hAnsi="Times New Roman" w:cs="Times New Roman"/>
          <w:sz w:val="24"/>
          <w:szCs w:val="24"/>
        </w:rPr>
      </w:pPr>
      <w:r w:rsidRPr="009962F0">
        <w:rPr>
          <w:rFonts w:ascii="Times New Roman" w:hAnsi="Times New Roman" w:cs="Times New Roman"/>
          <w:sz w:val="24"/>
          <w:szCs w:val="24"/>
        </w:rPr>
        <w:t>Anemia berat</w:t>
      </w:r>
      <w:r w:rsidRPr="009962F0">
        <w:rPr>
          <w:rFonts w:ascii="Times New Roman" w:hAnsi="Times New Roman" w:cs="Times New Roman"/>
          <w:sz w:val="24"/>
          <w:szCs w:val="24"/>
        </w:rPr>
        <w:tab/>
        <w:t>: &lt; 7 gr %</w:t>
      </w:r>
    </w:p>
    <w:p w14:paraId="02A7D466" w14:textId="77777777" w:rsidR="003B074A" w:rsidRPr="009962F0" w:rsidRDefault="003B074A" w:rsidP="003B074A">
      <w:pPr>
        <w:pStyle w:val="ListParagraph"/>
        <w:tabs>
          <w:tab w:val="left" w:pos="1350"/>
        </w:tabs>
        <w:spacing w:after="0" w:line="480" w:lineRule="auto"/>
        <w:ind w:left="1854"/>
        <w:jc w:val="both"/>
        <w:rPr>
          <w:rFonts w:ascii="Times New Roman" w:eastAsia="Times New Roman" w:hAnsi="Times New Roman" w:cs="Times New Roman"/>
          <w:sz w:val="24"/>
          <w:szCs w:val="24"/>
          <w:lang w:eastAsia="id-ID"/>
        </w:rPr>
      </w:pPr>
      <w:r w:rsidRPr="009962F0">
        <w:rPr>
          <w:rFonts w:ascii="Times New Roman" w:hAnsi="Times New Roman" w:cs="Times New Roman"/>
          <w:sz w:val="24"/>
          <w:szCs w:val="24"/>
        </w:rPr>
        <w:t>Albumin</w:t>
      </w:r>
      <w:r w:rsidRPr="009962F0">
        <w:rPr>
          <w:rFonts w:ascii="Times New Roman" w:hAnsi="Times New Roman" w:cs="Times New Roman"/>
          <w:sz w:val="24"/>
          <w:szCs w:val="24"/>
        </w:rPr>
        <w:tab/>
        <w:t xml:space="preserve">= kadar protein urine </w:t>
      </w:r>
      <w:r w:rsidRPr="009962F0">
        <w:rPr>
          <w:rFonts w:ascii="Times New Roman" w:hAnsi="Times New Roman" w:cs="Times New Roman"/>
          <w:sz w:val="24"/>
          <w:szCs w:val="24"/>
        </w:rPr>
        <w:tab/>
      </w:r>
      <w:r w:rsidRPr="009962F0">
        <w:rPr>
          <w:rFonts w:ascii="Times New Roman" w:hAnsi="Times New Roman" w:cs="Times New Roman"/>
          <w:sz w:val="24"/>
          <w:szCs w:val="24"/>
        </w:rPr>
        <w:sym w:font="Symbol" w:char="00AE"/>
      </w:r>
      <w:r w:rsidRPr="009962F0">
        <w:rPr>
          <w:rFonts w:ascii="Times New Roman" w:hAnsi="Times New Roman" w:cs="Times New Roman"/>
          <w:sz w:val="24"/>
          <w:szCs w:val="24"/>
        </w:rPr>
        <w:t>deteksi pre eklamsia</w:t>
      </w:r>
    </w:p>
    <w:p w14:paraId="7B8C0912" w14:textId="77777777" w:rsidR="003B074A" w:rsidRPr="009962F0" w:rsidRDefault="003B074A" w:rsidP="003B074A">
      <w:pPr>
        <w:pStyle w:val="ListParagraph"/>
        <w:spacing w:after="0" w:line="480" w:lineRule="auto"/>
        <w:ind w:left="1854"/>
        <w:jc w:val="both"/>
        <w:rPr>
          <w:rFonts w:ascii="Times New Roman" w:hAnsi="Times New Roman" w:cs="Times New Roman"/>
          <w:sz w:val="24"/>
          <w:szCs w:val="24"/>
        </w:rPr>
      </w:pPr>
      <w:r w:rsidRPr="009962F0">
        <w:rPr>
          <w:rFonts w:ascii="Times New Roman" w:hAnsi="Times New Roman" w:cs="Times New Roman"/>
          <w:sz w:val="24"/>
          <w:szCs w:val="24"/>
        </w:rPr>
        <w:t>Reduksi</w:t>
      </w:r>
      <w:r w:rsidRPr="009962F0">
        <w:rPr>
          <w:rFonts w:ascii="Times New Roman" w:hAnsi="Times New Roman" w:cs="Times New Roman"/>
          <w:sz w:val="24"/>
          <w:szCs w:val="24"/>
        </w:rPr>
        <w:tab/>
        <w:t xml:space="preserve">= kadar glukosa urine </w:t>
      </w:r>
      <w:r w:rsidRPr="009962F0">
        <w:rPr>
          <w:rFonts w:ascii="Times New Roman" w:hAnsi="Times New Roman" w:cs="Times New Roman"/>
          <w:sz w:val="24"/>
          <w:szCs w:val="24"/>
        </w:rPr>
        <w:tab/>
      </w:r>
      <w:r w:rsidRPr="009962F0">
        <w:rPr>
          <w:rFonts w:ascii="Times New Roman" w:hAnsi="Times New Roman" w:cs="Times New Roman"/>
          <w:sz w:val="24"/>
          <w:szCs w:val="24"/>
        </w:rPr>
        <w:sym w:font="Symbol" w:char="00AE"/>
      </w:r>
      <w:r w:rsidRPr="009962F0">
        <w:rPr>
          <w:rFonts w:ascii="Times New Roman" w:hAnsi="Times New Roman" w:cs="Times New Roman"/>
          <w:sz w:val="24"/>
          <w:szCs w:val="24"/>
        </w:rPr>
        <w:t>deteksi diabetes mellitus gravidarum</w:t>
      </w:r>
    </w:p>
    <w:p w14:paraId="4644E456" w14:textId="77777777" w:rsidR="003B074A" w:rsidRPr="009962F0" w:rsidRDefault="003B074A" w:rsidP="003B074A">
      <w:pPr>
        <w:pStyle w:val="ListParagraph"/>
        <w:spacing w:after="0"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Wanita yang memiliiki Hb kurang dari 10 gr/ 100ml baru disebut menderita anemia dalam kehamilan. Pemeriksaan Hb minimal dikalukan dua kali selama kehamilan yaitu pada trimester I dan III. Sedangkan pemeriksaan Hbs Ag digunakan untuk mengetahui apakah ibu menderita hepatitis atau tidak</w:t>
      </w:r>
    </w:p>
    <w:p w14:paraId="5BF89E44" w14:textId="77777777" w:rsidR="003B074A" w:rsidRPr="009962F0" w:rsidRDefault="003B074A" w:rsidP="003B074A">
      <w:pPr>
        <w:spacing w:after="0" w:line="480" w:lineRule="auto"/>
        <w:ind w:left="1440"/>
        <w:jc w:val="both"/>
        <w:rPr>
          <w:rFonts w:ascii="Times New Roman" w:eastAsia="Times New Roman" w:hAnsi="Times New Roman" w:cs="Times New Roman"/>
          <w:sz w:val="24"/>
          <w:szCs w:val="24"/>
          <w:lang w:eastAsia="id-ID"/>
        </w:rPr>
      </w:pPr>
      <w:r w:rsidRPr="009962F0">
        <w:rPr>
          <w:rFonts w:ascii="Times New Roman" w:hAnsi="Times New Roman" w:cs="Times New Roman"/>
          <w:sz w:val="24"/>
          <w:szCs w:val="24"/>
        </w:rPr>
        <w:t>Golongan darah</w:t>
      </w:r>
      <w:r w:rsidRPr="009962F0">
        <w:rPr>
          <w:rFonts w:ascii="Times New Roman" w:hAnsi="Times New Roman" w:cs="Times New Roman"/>
          <w:sz w:val="24"/>
          <w:szCs w:val="24"/>
        </w:rPr>
        <w:tab/>
        <w:t xml:space="preserve">: </w:t>
      </w:r>
      <w:r w:rsidRPr="009962F0">
        <w:rPr>
          <w:rFonts w:ascii="Times New Roman" w:eastAsia="Times New Roman" w:hAnsi="Times New Roman" w:cs="Times New Roman"/>
          <w:sz w:val="24"/>
          <w:szCs w:val="24"/>
          <w:lang w:eastAsia="id-ID"/>
        </w:rPr>
        <w:t>Untuk mempersiapka calon pendonor darah jika sewaktu-waktu diperlukan karena adanya situasi kegawatdaruratan (Erina, 2018 : 104)</w:t>
      </w:r>
    </w:p>
    <w:p w14:paraId="6BDC8D89" w14:textId="77777777" w:rsidR="003B074A" w:rsidRPr="009962F0" w:rsidRDefault="003B074A" w:rsidP="003B074A">
      <w:pPr>
        <w:pStyle w:val="ListParagraph"/>
        <w:numPr>
          <w:ilvl w:val="0"/>
          <w:numId w:val="6"/>
        </w:numPr>
        <w:spacing w:after="0" w:line="480" w:lineRule="auto"/>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lang w:eastAsia="id-ID"/>
        </w:rPr>
        <w:t>Pemeriksaan USG</w:t>
      </w:r>
    </w:p>
    <w:p w14:paraId="072EC41F" w14:textId="77777777" w:rsidR="003B074A" w:rsidRPr="009962F0" w:rsidRDefault="003B074A" w:rsidP="003B074A">
      <w:pPr>
        <w:pStyle w:val="ListParagraph"/>
        <w:spacing w:after="0" w:line="480" w:lineRule="auto"/>
        <w:ind w:left="144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egunaannya :</w:t>
      </w:r>
    </w:p>
    <w:p w14:paraId="28269CC6" w14:textId="77777777" w:rsidR="003B074A" w:rsidRPr="009962F0" w:rsidRDefault="003B074A" w:rsidP="003B074A">
      <w:pPr>
        <w:pStyle w:val="ListParagraph"/>
        <w:spacing w:after="0" w:line="480" w:lineRule="auto"/>
        <w:ind w:left="144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lastRenderedPageBreak/>
        <w:t>- Diagnosis dan konfirmasi awal kehamilan</w:t>
      </w:r>
    </w:p>
    <w:p w14:paraId="6C5924A7" w14:textId="77777777" w:rsidR="003B074A" w:rsidRPr="009962F0" w:rsidRDefault="003B074A" w:rsidP="003B074A">
      <w:pPr>
        <w:pStyle w:val="ListParagraph"/>
        <w:spacing w:after="0" w:line="480" w:lineRule="auto"/>
        <w:ind w:left="144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 Penentuan umur gestasi dan penafsiran ukuran fetal</w:t>
      </w:r>
    </w:p>
    <w:p w14:paraId="32E01ADF" w14:textId="77777777" w:rsidR="003B074A" w:rsidRPr="009962F0" w:rsidRDefault="003B074A" w:rsidP="003B074A">
      <w:pPr>
        <w:pStyle w:val="ListParagraph"/>
        <w:spacing w:after="0" w:line="480" w:lineRule="auto"/>
        <w:ind w:left="144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 Mengetahui posisi plasenta</w:t>
      </w:r>
    </w:p>
    <w:p w14:paraId="5A73AEC2" w14:textId="77777777" w:rsidR="003B074A" w:rsidRPr="009962F0" w:rsidRDefault="003B074A" w:rsidP="003B074A">
      <w:pPr>
        <w:pStyle w:val="ListParagraph"/>
        <w:spacing w:after="0" w:line="480" w:lineRule="auto"/>
        <w:ind w:left="144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 Mengetahui adanya IUFD</w:t>
      </w:r>
    </w:p>
    <w:p w14:paraId="230428D6" w14:textId="77777777" w:rsidR="003B074A" w:rsidRPr="009962F0" w:rsidRDefault="003B074A" w:rsidP="003B074A">
      <w:pPr>
        <w:pStyle w:val="ListParagraph"/>
        <w:spacing w:after="0" w:line="480" w:lineRule="auto"/>
        <w:ind w:left="1440"/>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lang w:eastAsia="id-ID"/>
        </w:rPr>
        <w:t>- Mengetahui pergerakan janin dan detak jantung janin</w:t>
      </w:r>
    </w:p>
    <w:p w14:paraId="719F63D8" w14:textId="77777777" w:rsidR="003B074A" w:rsidRPr="009962F0" w:rsidRDefault="003B074A" w:rsidP="003B074A">
      <w:pPr>
        <w:spacing w:after="0" w:line="480" w:lineRule="auto"/>
        <w:ind w:left="720" w:firstLine="720"/>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lang w:eastAsia="id-ID"/>
        </w:rPr>
        <w:t>(Nugroho, 2014)</w:t>
      </w:r>
    </w:p>
    <w:p w14:paraId="0AC647F6" w14:textId="77777777" w:rsidR="003B074A" w:rsidRPr="009962F0" w:rsidRDefault="003B074A" w:rsidP="003B074A">
      <w:pPr>
        <w:spacing w:after="0" w:line="480" w:lineRule="auto"/>
        <w:ind w:left="1134"/>
        <w:jc w:val="both"/>
        <w:rPr>
          <w:rFonts w:ascii="Times New Roman" w:eastAsia="Times New Roman" w:hAnsi="Times New Roman" w:cs="Times New Roman"/>
          <w:sz w:val="24"/>
          <w:szCs w:val="24"/>
        </w:rPr>
      </w:pPr>
    </w:p>
    <w:p w14:paraId="73C370D2" w14:textId="77777777" w:rsidR="003B074A" w:rsidRPr="009962F0" w:rsidRDefault="003B074A" w:rsidP="003B074A">
      <w:pPr>
        <w:pStyle w:val="ListParagraph"/>
        <w:numPr>
          <w:ilvl w:val="2"/>
          <w:numId w:val="7"/>
        </w:numPr>
        <w:spacing w:after="160"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Identifikasi Diagnosa Dan Masalah</w:t>
      </w:r>
    </w:p>
    <w:p w14:paraId="2BCC1AEE" w14:textId="77777777" w:rsidR="003B074A" w:rsidRPr="009962F0" w:rsidRDefault="003B074A" w:rsidP="003B074A">
      <w:pPr>
        <w:pStyle w:val="ListParagraph"/>
        <w:spacing w:line="480" w:lineRule="auto"/>
        <w:jc w:val="both"/>
        <w:rPr>
          <w:rFonts w:ascii="Times New Roman" w:hAnsi="Times New Roman" w:cs="Times New Roman"/>
          <w:sz w:val="24"/>
          <w:szCs w:val="24"/>
        </w:rPr>
      </w:pPr>
      <w:r w:rsidRPr="009962F0">
        <w:rPr>
          <w:rFonts w:ascii="Times New Roman" w:hAnsi="Times New Roman" w:cs="Times New Roman"/>
          <w:sz w:val="24"/>
          <w:szCs w:val="24"/>
        </w:rPr>
        <w:t xml:space="preserve">1) Diagnosa Kebidanan </w:t>
      </w:r>
      <w:r w:rsidRPr="009962F0">
        <w:rPr>
          <w:rFonts w:ascii="Times New Roman" w:hAnsi="Times New Roman" w:cs="Times New Roman"/>
          <w:sz w:val="24"/>
          <w:szCs w:val="24"/>
        </w:rPr>
        <w:tab/>
        <w:t>: G … P ….Ab …usia kehamilan dalam… minggu Tunggal/ Hidup/ Intrauteri, presentasi … (kepala/bokong) keadaan ibu dan janin … (baik/tidak)</w:t>
      </w:r>
      <w:r w:rsidRPr="009962F0">
        <w:rPr>
          <w:rFonts w:ascii="Times New Roman" w:hAnsi="Times New Roman" w:cs="Times New Roman"/>
          <w:noProof/>
          <w:sz w:val="24"/>
          <w:szCs w:val="24"/>
          <w:lang w:eastAsia="id-ID"/>
        </w:rPr>
        <w:t>.</w:t>
      </w:r>
    </w:p>
    <w:p w14:paraId="5031F301" w14:textId="77777777" w:rsidR="003B074A" w:rsidRPr="009962F0" w:rsidRDefault="003B074A" w:rsidP="003B074A">
      <w:pPr>
        <w:pStyle w:val="ListParagraph"/>
        <w:spacing w:line="480" w:lineRule="auto"/>
        <w:jc w:val="both"/>
        <w:rPr>
          <w:rFonts w:ascii="Times New Roman" w:hAnsi="Times New Roman" w:cs="Times New Roman"/>
          <w:noProof/>
          <w:sz w:val="24"/>
          <w:szCs w:val="24"/>
          <w:lang w:eastAsia="id-ID"/>
        </w:rPr>
      </w:pPr>
      <w:r w:rsidRPr="009962F0">
        <w:rPr>
          <w:rFonts w:ascii="Times New Roman" w:hAnsi="Times New Roman" w:cs="Times New Roman"/>
          <w:noProof/>
          <w:sz w:val="24"/>
          <w:szCs w:val="24"/>
          <w:lang w:eastAsia="id-ID"/>
        </w:rPr>
        <w:t xml:space="preserve">2) Data </w:t>
      </w:r>
      <w:r w:rsidRPr="009962F0">
        <w:rPr>
          <w:rFonts w:ascii="Times New Roman" w:eastAsia="Times New Roman" w:hAnsi="Times New Roman" w:cs="Times New Roman"/>
          <w:sz w:val="24"/>
          <w:szCs w:val="24"/>
          <w:lang w:eastAsia="id-ID"/>
        </w:rPr>
        <w:t>Subyektif</w:t>
      </w:r>
      <w:r w:rsidRPr="009962F0">
        <w:rPr>
          <w:rFonts w:ascii="Times New Roman" w:eastAsia="Times New Roman" w:hAnsi="Times New Roman" w:cs="Times New Roman"/>
          <w:sz w:val="24"/>
          <w:szCs w:val="24"/>
          <w:lang w:eastAsia="id-ID"/>
        </w:rPr>
        <w:tab/>
        <w:t xml:space="preserve">: </w:t>
      </w:r>
    </w:p>
    <w:p w14:paraId="27443F56" w14:textId="77777777" w:rsidR="003B074A" w:rsidRPr="009962F0" w:rsidRDefault="003B074A" w:rsidP="003B074A">
      <w:pPr>
        <w:pStyle w:val="ListParagraph"/>
        <w:spacing w:after="0" w:line="480" w:lineRule="auto"/>
        <w:ind w:left="2160" w:hanging="144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3) Data Obyektif</w:t>
      </w:r>
      <w:r w:rsidRPr="009962F0">
        <w:rPr>
          <w:rFonts w:ascii="Times New Roman" w:eastAsia="Times New Roman" w:hAnsi="Times New Roman" w:cs="Times New Roman"/>
          <w:sz w:val="24"/>
          <w:szCs w:val="24"/>
          <w:lang w:eastAsia="id-ID"/>
        </w:rPr>
        <w:tab/>
        <w:t xml:space="preserve">: </w:t>
      </w:r>
    </w:p>
    <w:p w14:paraId="003E9525" w14:textId="77777777" w:rsidR="003B074A" w:rsidRPr="009962F0" w:rsidRDefault="003B074A" w:rsidP="003B074A">
      <w:pPr>
        <w:pStyle w:val="ListParagraph"/>
        <w:numPr>
          <w:ilvl w:val="0"/>
          <w:numId w:val="39"/>
        </w:numPr>
        <w:spacing w:after="0" w:line="480" w:lineRule="auto"/>
        <w:ind w:left="126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eadaan Umum</w:t>
      </w:r>
      <w:r w:rsidRPr="009962F0">
        <w:rPr>
          <w:rFonts w:ascii="Times New Roman" w:eastAsia="Times New Roman" w:hAnsi="Times New Roman" w:cs="Times New Roman"/>
          <w:sz w:val="24"/>
          <w:szCs w:val="24"/>
          <w:lang w:eastAsia="id-ID"/>
        </w:rPr>
        <w:tab/>
        <w:t>: Baik/tidak</w:t>
      </w:r>
    </w:p>
    <w:p w14:paraId="7BEC6A2E" w14:textId="77777777" w:rsidR="003B074A" w:rsidRPr="009962F0" w:rsidRDefault="003B074A" w:rsidP="003B074A">
      <w:pPr>
        <w:pStyle w:val="ListParagraph"/>
        <w:numPr>
          <w:ilvl w:val="0"/>
          <w:numId w:val="39"/>
        </w:numPr>
        <w:spacing w:after="0" w:line="480" w:lineRule="auto"/>
        <w:ind w:left="126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esadaran</w:t>
      </w:r>
      <w:r w:rsidRPr="009962F0">
        <w:rPr>
          <w:rFonts w:ascii="Times New Roman" w:eastAsia="Times New Roman" w:hAnsi="Times New Roman" w:cs="Times New Roman"/>
          <w:sz w:val="24"/>
          <w:szCs w:val="24"/>
          <w:lang w:eastAsia="id-ID"/>
        </w:rPr>
        <w:tab/>
        <w:t>: Composmentis/apatis/letargis/somnolen</w:t>
      </w:r>
    </w:p>
    <w:p w14:paraId="37B25A54" w14:textId="77777777" w:rsidR="003B074A" w:rsidRPr="009962F0" w:rsidRDefault="003B074A" w:rsidP="003B074A">
      <w:pPr>
        <w:pStyle w:val="ListParagraph"/>
        <w:numPr>
          <w:ilvl w:val="0"/>
          <w:numId w:val="39"/>
        </w:numPr>
        <w:spacing w:after="0" w:line="480" w:lineRule="auto"/>
        <w:ind w:left="126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TB</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gt;145cm</w:t>
      </w:r>
    </w:p>
    <w:p w14:paraId="504014DE" w14:textId="77777777" w:rsidR="003B074A" w:rsidRPr="009962F0" w:rsidRDefault="003B074A" w:rsidP="003B074A">
      <w:pPr>
        <w:pStyle w:val="ListParagraph"/>
        <w:numPr>
          <w:ilvl w:val="0"/>
          <w:numId w:val="39"/>
        </w:numPr>
        <w:spacing w:after="0" w:line="480" w:lineRule="auto"/>
        <w:ind w:left="126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BB hamil</w:t>
      </w:r>
      <w:r w:rsidRPr="009962F0">
        <w:rPr>
          <w:rFonts w:ascii="Times New Roman" w:eastAsia="Times New Roman" w:hAnsi="Times New Roman" w:cs="Times New Roman"/>
          <w:sz w:val="24"/>
          <w:szCs w:val="24"/>
          <w:lang w:eastAsia="id-ID"/>
        </w:rPr>
        <w:tab/>
        <w:t>: ……. Kg</w:t>
      </w:r>
    </w:p>
    <w:p w14:paraId="456D6602" w14:textId="77777777" w:rsidR="003B074A" w:rsidRPr="009962F0" w:rsidRDefault="003B074A" w:rsidP="003B074A">
      <w:pPr>
        <w:pStyle w:val="ListParagraph"/>
        <w:numPr>
          <w:ilvl w:val="0"/>
          <w:numId w:val="39"/>
        </w:numPr>
        <w:spacing w:after="0" w:line="480" w:lineRule="auto"/>
        <w:ind w:left="126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LILA</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 Cm</w:t>
      </w:r>
    </w:p>
    <w:p w14:paraId="10EF4102" w14:textId="77777777" w:rsidR="003B074A" w:rsidRPr="009962F0" w:rsidRDefault="003B074A" w:rsidP="003B074A">
      <w:pPr>
        <w:pStyle w:val="ListParagraph"/>
        <w:numPr>
          <w:ilvl w:val="0"/>
          <w:numId w:val="39"/>
        </w:numPr>
        <w:spacing w:after="0" w:line="480" w:lineRule="auto"/>
        <w:ind w:left="126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TD</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100/60-140/90mmHg</w:t>
      </w:r>
    </w:p>
    <w:p w14:paraId="459D9AE1" w14:textId="77777777" w:rsidR="003B074A" w:rsidRPr="009962F0" w:rsidRDefault="003B074A" w:rsidP="003B074A">
      <w:pPr>
        <w:pStyle w:val="ListParagraph"/>
        <w:numPr>
          <w:ilvl w:val="0"/>
          <w:numId w:val="39"/>
        </w:numPr>
        <w:spacing w:after="0" w:line="480" w:lineRule="auto"/>
        <w:ind w:left="126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Nadi</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60-100x/menita</w:t>
      </w:r>
    </w:p>
    <w:p w14:paraId="4A4B8992" w14:textId="77777777" w:rsidR="003B074A" w:rsidRPr="009962F0" w:rsidRDefault="003B074A" w:rsidP="003B074A">
      <w:pPr>
        <w:pStyle w:val="ListParagraph"/>
        <w:numPr>
          <w:ilvl w:val="0"/>
          <w:numId w:val="39"/>
        </w:numPr>
        <w:spacing w:after="0" w:line="480" w:lineRule="auto"/>
        <w:ind w:left="126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R</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16-20x/menit</w:t>
      </w:r>
    </w:p>
    <w:p w14:paraId="4EE98C17" w14:textId="77777777" w:rsidR="003B074A" w:rsidRPr="009962F0" w:rsidRDefault="003B074A" w:rsidP="003B074A">
      <w:pPr>
        <w:pStyle w:val="ListParagraph"/>
        <w:numPr>
          <w:ilvl w:val="0"/>
          <w:numId w:val="39"/>
        </w:numPr>
        <w:spacing w:after="0" w:line="480" w:lineRule="auto"/>
        <w:ind w:left="126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Suhu</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xml:space="preserve">: </w:t>
      </w:r>
      <w:r w:rsidRPr="009962F0">
        <w:rPr>
          <w:rFonts w:ascii="Times New Roman" w:hAnsi="Times New Roman" w:cs="Times New Roman"/>
          <w:noProof/>
          <w:sz w:val="24"/>
          <w:szCs w:val="24"/>
          <w:lang w:eastAsia="id-ID"/>
        </w:rPr>
        <w:t xml:space="preserve">36,5-37,5 </w:t>
      </w:r>
    </w:p>
    <w:p w14:paraId="70B03754" w14:textId="77777777" w:rsidR="003B074A" w:rsidRPr="009962F0" w:rsidRDefault="003B074A" w:rsidP="003B074A">
      <w:pPr>
        <w:pStyle w:val="ListParagraph"/>
        <w:spacing w:after="0" w:line="480" w:lineRule="auto"/>
        <w:ind w:left="99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lastRenderedPageBreak/>
        <w:t>j)  TP</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w:t>
      </w:r>
    </w:p>
    <w:p w14:paraId="33477DB7" w14:textId="77777777" w:rsidR="003B074A" w:rsidRPr="009962F0" w:rsidRDefault="003B074A" w:rsidP="003B074A">
      <w:pPr>
        <w:pStyle w:val="ListParagraph"/>
        <w:spacing w:after="0" w:line="480" w:lineRule="auto"/>
        <w:ind w:left="126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 Pemeriksaan Abdomen</w:t>
      </w:r>
    </w:p>
    <w:p w14:paraId="58AE940B" w14:textId="77777777" w:rsidR="003B074A" w:rsidRPr="009962F0" w:rsidRDefault="003B074A" w:rsidP="003B074A">
      <w:pPr>
        <w:pStyle w:val="ListParagraph"/>
        <w:spacing w:after="0" w:line="480" w:lineRule="auto"/>
        <w:ind w:left="2880" w:hanging="180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 xml:space="preserve">Leopold I : </w:t>
      </w:r>
      <w:r w:rsidRPr="009962F0">
        <w:rPr>
          <w:rFonts w:ascii="Times New Roman" w:eastAsia="Times New Roman" w:hAnsi="Times New Roman" w:cs="Times New Roman"/>
          <w:sz w:val="24"/>
          <w:szCs w:val="24"/>
          <w:lang w:eastAsia="id-ID"/>
        </w:rPr>
        <w:tab/>
        <w:t>untuk menentukan tinggi fundus uteri, menentukkan bagian apa yang terdapat dalam fundus. Sifat kepala ialah keras, bundar dan melenting. Sifat bokong lunak, kurang bundar dan kurang melenting. Pada letak lintang fundus uteri kosong.</w:t>
      </w:r>
    </w:p>
    <w:p w14:paraId="3C725D89" w14:textId="77777777" w:rsidR="003B074A" w:rsidRPr="009962F0" w:rsidRDefault="003B074A" w:rsidP="003B074A">
      <w:pPr>
        <w:pStyle w:val="ListParagraph"/>
        <w:spacing w:after="0" w:line="480" w:lineRule="auto"/>
        <w:ind w:left="2880" w:hanging="1800"/>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lang w:eastAsia="id-ID"/>
        </w:rPr>
        <w:t xml:space="preserve">Leopold II : </w:t>
      </w:r>
      <w:r w:rsidRPr="009962F0">
        <w:rPr>
          <w:rFonts w:ascii="Times New Roman" w:eastAsia="Times New Roman" w:hAnsi="Times New Roman" w:cs="Times New Roman"/>
          <w:sz w:val="24"/>
          <w:szCs w:val="24"/>
          <w:lang w:eastAsia="id-ID"/>
        </w:rPr>
        <w:tab/>
        <w:t>untuk menentukan dimana letaknya punggung anak  dan dimana letaknya bagian-bagian.</w:t>
      </w:r>
    </w:p>
    <w:p w14:paraId="0A7B2E0F" w14:textId="77777777" w:rsidR="003B074A" w:rsidRPr="009962F0" w:rsidRDefault="003B074A" w:rsidP="003B074A">
      <w:pPr>
        <w:pStyle w:val="ListParagraph"/>
        <w:spacing w:after="0" w:line="480" w:lineRule="auto"/>
        <w:ind w:left="2880" w:hanging="1800"/>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lang w:eastAsia="id-ID"/>
        </w:rPr>
        <w:t xml:space="preserve">Leopold III : </w:t>
      </w:r>
      <w:r w:rsidRPr="009962F0">
        <w:rPr>
          <w:rFonts w:ascii="Times New Roman" w:eastAsia="Times New Roman" w:hAnsi="Times New Roman" w:cs="Times New Roman"/>
          <w:sz w:val="24"/>
          <w:szCs w:val="24"/>
          <w:lang w:eastAsia="id-ID"/>
        </w:rPr>
        <w:tab/>
        <w:t>menentukan bagian terbawah janin dan menentukanapakah bagian terbawah tersebut sudah masuk PAP atau masih dapat di gerakkan</w:t>
      </w:r>
    </w:p>
    <w:p w14:paraId="32A2AE65" w14:textId="77777777" w:rsidR="003B074A" w:rsidRPr="009962F0" w:rsidRDefault="003B074A" w:rsidP="003B074A">
      <w:pPr>
        <w:pStyle w:val="ListParagraph"/>
        <w:spacing w:after="0" w:line="480" w:lineRule="auto"/>
        <w:ind w:left="2880" w:hanging="1800"/>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lang w:eastAsia="id-ID"/>
        </w:rPr>
        <w:t xml:space="preserve">Leopold IV : </w:t>
      </w:r>
      <w:r w:rsidRPr="009962F0">
        <w:rPr>
          <w:rFonts w:ascii="Times New Roman" w:eastAsia="Times New Roman" w:hAnsi="Times New Roman" w:cs="Times New Roman"/>
          <w:sz w:val="24"/>
          <w:szCs w:val="24"/>
          <w:lang w:eastAsia="id-ID"/>
        </w:rPr>
        <w:tab/>
        <w:t>menentukan konvergen(kedua jari jari pemeriksa menyatu yang berarti bagian terendah janin belum masuk</w:t>
      </w:r>
      <w:r w:rsidRPr="009962F0">
        <w:rPr>
          <w:rFonts w:ascii="Times New Roman" w:eastAsia="Times New Roman" w:hAnsi="Times New Roman" w:cs="Times New Roman"/>
          <w:sz w:val="24"/>
          <w:szCs w:val="24"/>
          <w:lang w:eastAsia="id-ID"/>
        </w:rPr>
        <w:tab/>
        <w:t>panggu) atau divergen (kedua jari-jari pemeriksa tidak menyatu yang berarti bagian terendah janin sudah masuk panggul) serta seberapa jauh bagian terbawah janin masuk ke PAP.</w:t>
      </w:r>
    </w:p>
    <w:p w14:paraId="26093455" w14:textId="77777777" w:rsidR="003B074A" w:rsidRPr="009962F0" w:rsidRDefault="003B074A" w:rsidP="003B074A">
      <w:pPr>
        <w:pStyle w:val="ListParagraph"/>
        <w:spacing w:after="0" w:line="480" w:lineRule="auto"/>
        <w:ind w:left="1800"/>
        <w:jc w:val="both"/>
        <w:rPr>
          <w:rFonts w:ascii="Times New Roman" w:eastAsia="Times New Roman" w:hAnsi="Times New Roman" w:cs="Times New Roman"/>
          <w:sz w:val="24"/>
          <w:szCs w:val="24"/>
          <w:lang w:eastAsia="id-ID"/>
        </w:rPr>
      </w:pPr>
    </w:p>
    <w:p w14:paraId="4A2959F9" w14:textId="77777777" w:rsidR="003B074A" w:rsidRPr="009962F0" w:rsidRDefault="003B074A" w:rsidP="003B074A">
      <w:pPr>
        <w:spacing w:after="0" w:line="480" w:lineRule="auto"/>
        <w:ind w:left="2790" w:hanging="180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 xml:space="preserve">m) DJJ : </w:t>
      </w:r>
      <w:r w:rsidRPr="009962F0">
        <w:rPr>
          <w:rFonts w:ascii="Times New Roman" w:eastAsia="Times New Roman" w:hAnsi="Times New Roman" w:cs="Times New Roman"/>
          <w:sz w:val="24"/>
          <w:szCs w:val="24"/>
          <w:lang w:eastAsia="id-ID"/>
        </w:rPr>
        <w:tab/>
        <w:t>120-160 x/menit</w:t>
      </w:r>
    </w:p>
    <w:p w14:paraId="2F6D8F08" w14:textId="77777777" w:rsidR="003B074A" w:rsidRPr="009962F0" w:rsidRDefault="003B074A" w:rsidP="003B074A">
      <w:pPr>
        <w:spacing w:after="0" w:line="480" w:lineRule="auto"/>
        <w:ind w:left="2880" w:hanging="189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rPr>
        <w:t>n) Pemeriksaan Penunjang</w:t>
      </w:r>
    </w:p>
    <w:p w14:paraId="1914FD20" w14:textId="77777777" w:rsidR="003B074A" w:rsidRPr="009962F0" w:rsidRDefault="003B074A" w:rsidP="003B074A">
      <w:pPr>
        <w:numPr>
          <w:ilvl w:val="0"/>
          <w:numId w:val="9"/>
        </w:numPr>
        <w:spacing w:after="0" w:line="480" w:lineRule="auto"/>
        <w:ind w:left="2552"/>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HB</w:t>
      </w:r>
    </w:p>
    <w:p w14:paraId="553F7896" w14:textId="77777777" w:rsidR="003B074A" w:rsidRPr="009962F0" w:rsidRDefault="003B074A" w:rsidP="003B074A">
      <w:pPr>
        <w:numPr>
          <w:ilvl w:val="0"/>
          <w:numId w:val="9"/>
        </w:numPr>
        <w:spacing w:after="0" w:line="480" w:lineRule="auto"/>
        <w:ind w:left="2552"/>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lastRenderedPageBreak/>
        <w:t>Urine Reduksi</w:t>
      </w:r>
    </w:p>
    <w:p w14:paraId="7F01E2A9" w14:textId="77777777" w:rsidR="003B074A" w:rsidRPr="009962F0" w:rsidRDefault="003B074A" w:rsidP="003B074A">
      <w:pPr>
        <w:numPr>
          <w:ilvl w:val="0"/>
          <w:numId w:val="9"/>
        </w:numPr>
        <w:spacing w:after="0" w:line="480" w:lineRule="auto"/>
        <w:ind w:left="2552"/>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Urine Albumin</w:t>
      </w:r>
    </w:p>
    <w:p w14:paraId="06617B3D" w14:textId="77777777" w:rsidR="003B074A" w:rsidRPr="009962F0" w:rsidRDefault="003B074A" w:rsidP="003B074A">
      <w:pPr>
        <w:numPr>
          <w:ilvl w:val="0"/>
          <w:numId w:val="9"/>
        </w:numPr>
        <w:spacing w:after="0" w:line="480" w:lineRule="auto"/>
        <w:ind w:left="2552"/>
        <w:jc w:val="both"/>
        <w:rPr>
          <w:rFonts w:ascii="Times New Roman" w:eastAsia="Times New Roman" w:hAnsi="Times New Roman" w:cs="Times New Roman"/>
          <w:sz w:val="24"/>
          <w:szCs w:val="24"/>
        </w:rPr>
      </w:pPr>
    </w:p>
    <w:p w14:paraId="64C180CA" w14:textId="77777777" w:rsidR="003B074A" w:rsidRPr="009962F0" w:rsidRDefault="003B074A" w:rsidP="003B074A">
      <w:pPr>
        <w:spacing w:after="0" w:line="480" w:lineRule="auto"/>
        <w:ind w:left="709"/>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Masalah</w:t>
      </w:r>
      <w:r w:rsidRPr="009962F0">
        <w:rPr>
          <w:rFonts w:ascii="Times New Roman" w:eastAsia="Times New Roman" w:hAnsi="Times New Roman" w:cs="Times New Roman"/>
          <w:sz w:val="24"/>
          <w:szCs w:val="24"/>
        </w:rPr>
        <w:tab/>
        <w:t xml:space="preserve">: </w:t>
      </w:r>
    </w:p>
    <w:p w14:paraId="6E76B6F9" w14:textId="77777777" w:rsidR="003B074A" w:rsidRPr="009962F0" w:rsidRDefault="003B074A" w:rsidP="003B074A">
      <w:pPr>
        <w:pStyle w:val="ListParagraph"/>
        <w:numPr>
          <w:ilvl w:val="1"/>
          <w:numId w:val="8"/>
        </w:numPr>
        <w:spacing w:after="0" w:line="480" w:lineRule="auto"/>
        <w:ind w:left="993" w:hanging="284"/>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Peningkatan frekuensi berkemih</w:t>
      </w:r>
    </w:p>
    <w:p w14:paraId="5B565662" w14:textId="77777777" w:rsidR="003B074A" w:rsidRPr="009962F0" w:rsidRDefault="003B074A" w:rsidP="003B074A">
      <w:pPr>
        <w:pStyle w:val="ListParagraph"/>
        <w:spacing w:after="0" w:line="480" w:lineRule="auto"/>
        <w:ind w:left="2160" w:hanging="1167"/>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Subyektif</w:t>
      </w:r>
      <w:r w:rsidRPr="009962F0">
        <w:rPr>
          <w:rFonts w:ascii="Times New Roman" w:eastAsia="Times New Roman" w:hAnsi="Times New Roman" w:cs="Times New Roman"/>
          <w:sz w:val="24"/>
          <w:szCs w:val="24"/>
        </w:rPr>
        <w:tab/>
        <w:t>: Ibu mengatakan sering buang air kecil dan keinginan untuk kembali buang air kecil kembali terasa</w:t>
      </w:r>
    </w:p>
    <w:p w14:paraId="1A3CC50C"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Obyektif</w:t>
      </w:r>
      <w:r w:rsidRPr="009962F0">
        <w:rPr>
          <w:rFonts w:ascii="Times New Roman" w:eastAsia="Times New Roman" w:hAnsi="Times New Roman" w:cs="Times New Roman"/>
          <w:sz w:val="24"/>
          <w:szCs w:val="24"/>
        </w:rPr>
        <w:tab/>
        <w:t>: Kandung kemih teraba penuh</w:t>
      </w:r>
    </w:p>
    <w:p w14:paraId="28600FDD" w14:textId="77777777" w:rsidR="003B074A" w:rsidRPr="009962F0" w:rsidRDefault="003B074A" w:rsidP="003B074A">
      <w:pPr>
        <w:pStyle w:val="ListParagraph"/>
        <w:numPr>
          <w:ilvl w:val="1"/>
          <w:numId w:val="8"/>
        </w:numPr>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Sakit punggung atas dan bawah</w:t>
      </w:r>
    </w:p>
    <w:p w14:paraId="084D5519"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Subyektif</w:t>
      </w:r>
      <w:r w:rsidRPr="009962F0">
        <w:rPr>
          <w:rFonts w:ascii="Times New Roman" w:eastAsia="Times New Roman" w:hAnsi="Times New Roman" w:cs="Times New Roman"/>
          <w:sz w:val="24"/>
          <w:szCs w:val="24"/>
        </w:rPr>
        <w:tab/>
        <w:t>: Ibu mengatakan punggung atas dan bawah terasa nyeri</w:t>
      </w:r>
    </w:p>
    <w:p w14:paraId="19C66252" w14:textId="77777777" w:rsidR="003B074A" w:rsidRPr="009962F0" w:rsidRDefault="003B074A" w:rsidP="003B074A">
      <w:pPr>
        <w:pStyle w:val="ListParagraph"/>
        <w:spacing w:after="0" w:line="480" w:lineRule="auto"/>
        <w:ind w:left="2160" w:hanging="1167"/>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Obyektif</w:t>
      </w:r>
      <w:r w:rsidRPr="009962F0">
        <w:rPr>
          <w:rFonts w:ascii="Times New Roman" w:eastAsia="Times New Roman" w:hAnsi="Times New Roman" w:cs="Times New Roman"/>
          <w:sz w:val="24"/>
          <w:szCs w:val="24"/>
        </w:rPr>
        <w:tab/>
        <w:t>: Ketika berdiri terlihat postur tubuh ibu condong ke belakang (lordosis)</w:t>
      </w:r>
    </w:p>
    <w:p w14:paraId="6AB6AD24" w14:textId="77777777" w:rsidR="003B074A" w:rsidRPr="009962F0" w:rsidRDefault="003B074A" w:rsidP="003B074A">
      <w:pPr>
        <w:pStyle w:val="ListParagraph"/>
        <w:numPr>
          <w:ilvl w:val="1"/>
          <w:numId w:val="8"/>
        </w:numPr>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Hiperventilasi dan sesak nafas</w:t>
      </w:r>
    </w:p>
    <w:p w14:paraId="7D1D379C"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Subyektif</w:t>
      </w:r>
      <w:r w:rsidRPr="009962F0">
        <w:rPr>
          <w:rFonts w:ascii="Times New Roman" w:eastAsia="Times New Roman" w:hAnsi="Times New Roman" w:cs="Times New Roman"/>
          <w:sz w:val="24"/>
          <w:szCs w:val="24"/>
        </w:rPr>
        <w:tab/>
        <w:t>: Ibu mengatakan merasa sesak terutama pada saat tidur</w:t>
      </w:r>
    </w:p>
    <w:p w14:paraId="64EB4D56" w14:textId="77777777" w:rsidR="003B074A" w:rsidRPr="009962F0" w:rsidRDefault="003B074A" w:rsidP="003B074A">
      <w:pPr>
        <w:pStyle w:val="ListParagraph"/>
        <w:spacing w:after="0" w:line="480" w:lineRule="auto"/>
        <w:ind w:left="2160" w:hanging="1167"/>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Obyektif</w:t>
      </w:r>
      <w:r w:rsidRPr="009962F0">
        <w:rPr>
          <w:rFonts w:ascii="Times New Roman" w:eastAsia="Times New Roman" w:hAnsi="Times New Roman" w:cs="Times New Roman"/>
          <w:sz w:val="24"/>
          <w:szCs w:val="24"/>
        </w:rPr>
        <w:tab/>
        <w:t xml:space="preserve">: </w:t>
      </w:r>
      <w:r w:rsidRPr="009962F0">
        <w:rPr>
          <w:rFonts w:ascii="Times New Roman" w:eastAsia="Times New Roman" w:hAnsi="Times New Roman" w:cs="Times New Roman"/>
          <w:i/>
          <w:sz w:val="24"/>
          <w:szCs w:val="24"/>
        </w:rPr>
        <w:t xml:space="preserve">Respiration Rate </w:t>
      </w:r>
      <w:r w:rsidRPr="009962F0">
        <w:rPr>
          <w:rFonts w:ascii="Times New Roman" w:eastAsia="Times New Roman" w:hAnsi="Times New Roman" w:cs="Times New Roman"/>
          <w:sz w:val="24"/>
          <w:szCs w:val="24"/>
        </w:rPr>
        <w:t>(Pernafasan) meningkat, nafas ibu tampak cepat, pendek dan dalam</w:t>
      </w:r>
    </w:p>
    <w:p w14:paraId="3202CB36" w14:textId="77777777" w:rsidR="003B074A" w:rsidRPr="009962F0" w:rsidRDefault="003B074A" w:rsidP="003B074A">
      <w:pPr>
        <w:pStyle w:val="ListParagraph"/>
        <w:numPr>
          <w:ilvl w:val="1"/>
          <w:numId w:val="8"/>
        </w:numPr>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Edema dependen</w:t>
      </w:r>
    </w:p>
    <w:p w14:paraId="303AB0D5"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Subyektif</w:t>
      </w:r>
      <w:r w:rsidRPr="009962F0">
        <w:rPr>
          <w:rFonts w:ascii="Times New Roman" w:eastAsia="Times New Roman" w:hAnsi="Times New Roman" w:cs="Times New Roman"/>
          <w:sz w:val="24"/>
          <w:szCs w:val="24"/>
        </w:rPr>
        <w:tab/>
        <w:t>: Ibu mengatakan kakinya bengkak</w:t>
      </w:r>
    </w:p>
    <w:p w14:paraId="569EA987"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Obyektif</w:t>
      </w:r>
      <w:r w:rsidRPr="009962F0">
        <w:rPr>
          <w:rFonts w:ascii="Times New Roman" w:eastAsia="Times New Roman" w:hAnsi="Times New Roman" w:cs="Times New Roman"/>
          <w:sz w:val="24"/>
          <w:szCs w:val="24"/>
        </w:rPr>
        <w:tab/>
        <w:t>: Tampak oedem pada ekstremitas bawah +/+</w:t>
      </w:r>
    </w:p>
    <w:p w14:paraId="1FDA8B31" w14:textId="77777777" w:rsidR="003B074A" w:rsidRPr="009962F0" w:rsidRDefault="003B074A" w:rsidP="003B074A">
      <w:pPr>
        <w:pStyle w:val="ListParagraph"/>
        <w:numPr>
          <w:ilvl w:val="1"/>
          <w:numId w:val="8"/>
        </w:numPr>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Kram tungkai</w:t>
      </w:r>
    </w:p>
    <w:p w14:paraId="1E1AA6E7"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Subyektif</w:t>
      </w:r>
      <w:r w:rsidRPr="009962F0">
        <w:rPr>
          <w:rFonts w:ascii="Times New Roman" w:eastAsia="Times New Roman" w:hAnsi="Times New Roman" w:cs="Times New Roman"/>
          <w:sz w:val="24"/>
          <w:szCs w:val="24"/>
        </w:rPr>
        <w:tab/>
        <w:t>: Ibu mengatakan kram pada kaki bagian bawah</w:t>
      </w:r>
    </w:p>
    <w:p w14:paraId="7F81A60F"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Obyektif</w:t>
      </w:r>
      <w:r w:rsidRPr="009962F0">
        <w:rPr>
          <w:rFonts w:ascii="Times New Roman" w:eastAsia="Times New Roman" w:hAnsi="Times New Roman" w:cs="Times New Roman"/>
          <w:sz w:val="24"/>
          <w:szCs w:val="24"/>
        </w:rPr>
        <w:tab/>
        <w:t>: Perkusi reflek patella +/+</w:t>
      </w:r>
    </w:p>
    <w:p w14:paraId="2BCC8BDB" w14:textId="77777777" w:rsidR="003B074A" w:rsidRPr="009962F0" w:rsidRDefault="003B074A" w:rsidP="003B074A">
      <w:pPr>
        <w:pStyle w:val="ListParagraph"/>
        <w:numPr>
          <w:ilvl w:val="1"/>
          <w:numId w:val="8"/>
        </w:numPr>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lastRenderedPageBreak/>
        <w:t>Konstipasi</w:t>
      </w:r>
    </w:p>
    <w:p w14:paraId="611E1484"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Subyektif</w:t>
      </w:r>
      <w:r w:rsidRPr="009962F0">
        <w:rPr>
          <w:rFonts w:ascii="Times New Roman" w:eastAsia="Times New Roman" w:hAnsi="Times New Roman" w:cs="Times New Roman"/>
          <w:sz w:val="24"/>
          <w:szCs w:val="24"/>
        </w:rPr>
        <w:tab/>
        <w:t>: Ibu mengatakan sulit BAB</w:t>
      </w:r>
    </w:p>
    <w:p w14:paraId="5A06027D"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Obyektif</w:t>
      </w:r>
      <w:r w:rsidRPr="009962F0">
        <w:rPr>
          <w:rFonts w:ascii="Times New Roman" w:eastAsia="Times New Roman" w:hAnsi="Times New Roman" w:cs="Times New Roman"/>
          <w:sz w:val="24"/>
          <w:szCs w:val="24"/>
        </w:rPr>
        <w:tab/>
        <w:t>: Pada palpasi teraba massa tinja (skibala)</w:t>
      </w:r>
    </w:p>
    <w:p w14:paraId="339A5CE3" w14:textId="77777777" w:rsidR="003B074A" w:rsidRPr="009962F0" w:rsidRDefault="003B074A" w:rsidP="003B074A">
      <w:pPr>
        <w:pStyle w:val="ListParagraph"/>
        <w:numPr>
          <w:ilvl w:val="1"/>
          <w:numId w:val="8"/>
        </w:numPr>
        <w:spacing w:after="0" w:line="480" w:lineRule="auto"/>
        <w:ind w:left="993" w:hanging="426"/>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Kesemutan dan baal pada jari</w:t>
      </w:r>
    </w:p>
    <w:p w14:paraId="43EA4462"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Subyektif</w:t>
      </w:r>
      <w:r w:rsidRPr="009962F0">
        <w:rPr>
          <w:rFonts w:ascii="Times New Roman" w:eastAsia="Times New Roman" w:hAnsi="Times New Roman" w:cs="Times New Roman"/>
          <w:sz w:val="24"/>
          <w:szCs w:val="24"/>
        </w:rPr>
        <w:tab/>
        <w:t>: Ibu mengatakan pada jari-jari terasa kesemutan</w:t>
      </w:r>
    </w:p>
    <w:p w14:paraId="0D4E4E3A" w14:textId="77777777" w:rsidR="003B074A" w:rsidRPr="009962F0" w:rsidRDefault="003B074A" w:rsidP="003B074A">
      <w:pPr>
        <w:spacing w:after="0" w:line="480" w:lineRule="auto"/>
        <w:ind w:left="2160" w:hanging="1167"/>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Obyektif</w:t>
      </w:r>
      <w:r w:rsidRPr="009962F0">
        <w:rPr>
          <w:rFonts w:ascii="Times New Roman" w:eastAsia="Times New Roman" w:hAnsi="Times New Roman" w:cs="Times New Roman"/>
          <w:sz w:val="24"/>
          <w:szCs w:val="24"/>
        </w:rPr>
        <w:tab/>
        <w:t>: Wajah ibu menyeringai saat terasa kesemutan pada jari-jari.</w:t>
      </w:r>
    </w:p>
    <w:p w14:paraId="101BCCC2" w14:textId="77777777" w:rsidR="003B074A" w:rsidRPr="009962F0" w:rsidRDefault="003B074A" w:rsidP="003B074A">
      <w:pPr>
        <w:pStyle w:val="ListParagraph"/>
        <w:numPr>
          <w:ilvl w:val="1"/>
          <w:numId w:val="8"/>
        </w:numPr>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 xml:space="preserve">Insomnia </w:t>
      </w:r>
    </w:p>
    <w:p w14:paraId="158ADF1C"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Subyektif</w:t>
      </w:r>
      <w:r w:rsidRPr="009962F0">
        <w:rPr>
          <w:rFonts w:ascii="Times New Roman" w:eastAsia="Times New Roman" w:hAnsi="Times New Roman" w:cs="Times New Roman"/>
          <w:sz w:val="24"/>
          <w:szCs w:val="24"/>
        </w:rPr>
        <w:tab/>
        <w:t>: Ibu mengatakan susah tidur</w:t>
      </w:r>
    </w:p>
    <w:p w14:paraId="0B9DE43B" w14:textId="77777777" w:rsidR="003B074A" w:rsidRPr="009962F0" w:rsidRDefault="003B074A" w:rsidP="003B074A">
      <w:pPr>
        <w:pStyle w:val="ListParagraph"/>
        <w:spacing w:after="0" w:line="480" w:lineRule="auto"/>
        <w:ind w:left="2160" w:hanging="1167"/>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Obyektif</w:t>
      </w:r>
      <w:r w:rsidRPr="009962F0">
        <w:rPr>
          <w:rFonts w:ascii="Times New Roman" w:eastAsia="Times New Roman" w:hAnsi="Times New Roman" w:cs="Times New Roman"/>
          <w:sz w:val="24"/>
          <w:szCs w:val="24"/>
        </w:rPr>
        <w:tab/>
        <w:t>: Terdapat lingkaran hitam dibawah mata, wajah ibu tidak terlihat segar</w:t>
      </w:r>
    </w:p>
    <w:p w14:paraId="4349619B" w14:textId="77777777" w:rsidR="003B074A" w:rsidRPr="009962F0" w:rsidRDefault="003B074A" w:rsidP="003B074A">
      <w:pPr>
        <w:pStyle w:val="ListParagraph"/>
        <w:numPr>
          <w:ilvl w:val="1"/>
          <w:numId w:val="8"/>
        </w:numPr>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Hemoroid</w:t>
      </w:r>
    </w:p>
    <w:p w14:paraId="71325DA8"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Subyektif</w:t>
      </w:r>
      <w:r w:rsidRPr="009962F0">
        <w:rPr>
          <w:rFonts w:ascii="Times New Roman" w:eastAsia="Times New Roman" w:hAnsi="Times New Roman" w:cs="Times New Roman"/>
          <w:sz w:val="24"/>
          <w:szCs w:val="24"/>
        </w:rPr>
        <w:tab/>
        <w:t>: Ibu mengatakan memilik ambeien</w:t>
      </w:r>
    </w:p>
    <w:p w14:paraId="343FFAE1"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Obyektif</w:t>
      </w:r>
      <w:r w:rsidRPr="009962F0">
        <w:rPr>
          <w:rFonts w:ascii="Times New Roman" w:eastAsia="Times New Roman" w:hAnsi="Times New Roman" w:cs="Times New Roman"/>
          <w:sz w:val="24"/>
          <w:szCs w:val="24"/>
        </w:rPr>
        <w:tab/>
        <w:t>: Nampak/tidak Nampak adanya benjolan pada anus.</w:t>
      </w:r>
    </w:p>
    <w:p w14:paraId="15886587" w14:textId="77777777" w:rsidR="003B074A" w:rsidRPr="009962F0" w:rsidRDefault="003B074A" w:rsidP="003B074A">
      <w:pPr>
        <w:pStyle w:val="ListParagraph"/>
        <w:numPr>
          <w:ilvl w:val="2"/>
          <w:numId w:val="7"/>
        </w:numPr>
        <w:spacing w:after="160"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Diagnosa Atau Masalah Potensial</w:t>
      </w:r>
    </w:p>
    <w:p w14:paraId="2CABB314" w14:textId="77777777" w:rsidR="003B074A" w:rsidRPr="009962F0" w:rsidRDefault="003B074A" w:rsidP="003B074A">
      <w:pPr>
        <w:pStyle w:val="ListParagraph"/>
        <w:spacing w:after="0" w:line="480" w:lineRule="auto"/>
        <w:ind w:firstLine="720"/>
        <w:jc w:val="both"/>
        <w:rPr>
          <w:rFonts w:ascii="Times New Roman" w:hAnsi="Times New Roman" w:cs="Times New Roman"/>
          <w:sz w:val="24"/>
          <w:szCs w:val="24"/>
        </w:rPr>
      </w:pPr>
      <w:r w:rsidRPr="009962F0">
        <w:rPr>
          <w:rFonts w:ascii="Times New Roman" w:hAnsi="Times New Roman" w:cs="Times New Roman"/>
          <w:sz w:val="24"/>
          <w:szCs w:val="24"/>
        </w:rPr>
        <w:t>Pada langkah ini kita mengidentifikasi masalah atau diagnosis potensial lain berdasarkan rangkaian masalah dan diagnosis yang telah diidentifikasi. Langkah ini membutuhkan antisipasi, bila memungkinkan dilakukan pencegahan, sambil mengamati klien bidan diharapkan dapat bersiap-siap bila diagnosis/masalah potensial ini benar-benar terjadi. Pada langkah ini penting sekali melakukan asuhan yang aman.</w:t>
      </w:r>
    </w:p>
    <w:p w14:paraId="5201C13C" w14:textId="77777777" w:rsidR="003B074A" w:rsidRPr="009962F0" w:rsidRDefault="003B074A" w:rsidP="003B074A">
      <w:pPr>
        <w:pStyle w:val="ListParagraph"/>
        <w:spacing w:after="0" w:line="480" w:lineRule="auto"/>
        <w:jc w:val="both"/>
        <w:rPr>
          <w:rFonts w:ascii="Times New Roman" w:hAnsi="Times New Roman" w:cs="Times New Roman"/>
          <w:sz w:val="24"/>
          <w:szCs w:val="24"/>
        </w:rPr>
      </w:pPr>
      <w:r w:rsidRPr="009962F0">
        <w:rPr>
          <w:rFonts w:ascii="Times New Roman" w:hAnsi="Times New Roman" w:cs="Times New Roman"/>
          <w:sz w:val="24"/>
          <w:szCs w:val="24"/>
        </w:rPr>
        <w:t>Berikut adalah beberapa diagnosa potensial yang mungkin ditemukan pada pasien selama kehamilan :</w:t>
      </w:r>
    </w:p>
    <w:p w14:paraId="285EF2C4" w14:textId="77777777" w:rsidR="003B074A" w:rsidRPr="009962F0" w:rsidRDefault="003B074A" w:rsidP="003B074A">
      <w:pPr>
        <w:pStyle w:val="ListParagraph"/>
        <w:numPr>
          <w:ilvl w:val="1"/>
          <w:numId w:val="10"/>
        </w:numPr>
        <w:spacing w:after="0" w:line="480" w:lineRule="auto"/>
        <w:ind w:left="993" w:hanging="284"/>
        <w:jc w:val="both"/>
        <w:rPr>
          <w:rFonts w:ascii="Times New Roman" w:hAnsi="Times New Roman" w:cs="Times New Roman"/>
          <w:sz w:val="24"/>
          <w:szCs w:val="24"/>
        </w:rPr>
      </w:pPr>
      <w:r w:rsidRPr="009962F0">
        <w:rPr>
          <w:rFonts w:ascii="Times New Roman" w:hAnsi="Times New Roman" w:cs="Times New Roman"/>
          <w:sz w:val="24"/>
          <w:szCs w:val="24"/>
        </w:rPr>
        <w:lastRenderedPageBreak/>
        <w:t>Perdarahan pervaginam</w:t>
      </w:r>
    </w:p>
    <w:p w14:paraId="5D94061E" w14:textId="77777777" w:rsidR="003B074A" w:rsidRPr="009962F0" w:rsidRDefault="003B074A" w:rsidP="003B074A">
      <w:pPr>
        <w:pStyle w:val="ListParagraph"/>
        <w:numPr>
          <w:ilvl w:val="1"/>
          <w:numId w:val="10"/>
        </w:numPr>
        <w:spacing w:after="0" w:line="480" w:lineRule="auto"/>
        <w:ind w:left="993" w:hanging="284"/>
        <w:jc w:val="both"/>
        <w:rPr>
          <w:rFonts w:ascii="Times New Roman" w:hAnsi="Times New Roman" w:cs="Times New Roman"/>
          <w:sz w:val="24"/>
          <w:szCs w:val="24"/>
        </w:rPr>
      </w:pPr>
      <w:r w:rsidRPr="009962F0">
        <w:rPr>
          <w:rFonts w:ascii="Times New Roman" w:hAnsi="Times New Roman" w:cs="Times New Roman"/>
          <w:sz w:val="24"/>
          <w:szCs w:val="24"/>
        </w:rPr>
        <w:t>IUFD</w:t>
      </w:r>
    </w:p>
    <w:p w14:paraId="12BBA097" w14:textId="77777777" w:rsidR="003B074A" w:rsidRPr="009962F0" w:rsidRDefault="003B074A" w:rsidP="003B074A">
      <w:pPr>
        <w:pStyle w:val="ListParagraph"/>
        <w:numPr>
          <w:ilvl w:val="1"/>
          <w:numId w:val="10"/>
        </w:numPr>
        <w:spacing w:after="0" w:line="480" w:lineRule="auto"/>
        <w:ind w:left="993" w:hanging="284"/>
        <w:jc w:val="both"/>
        <w:rPr>
          <w:rFonts w:ascii="Times New Roman" w:hAnsi="Times New Roman" w:cs="Times New Roman"/>
          <w:sz w:val="24"/>
          <w:szCs w:val="24"/>
        </w:rPr>
      </w:pPr>
      <w:r w:rsidRPr="009962F0">
        <w:rPr>
          <w:rFonts w:ascii="Times New Roman" w:hAnsi="Times New Roman" w:cs="Times New Roman"/>
          <w:sz w:val="24"/>
          <w:szCs w:val="24"/>
        </w:rPr>
        <w:t>Ketuban Pecah Dini</w:t>
      </w:r>
    </w:p>
    <w:p w14:paraId="430C85B7" w14:textId="77777777" w:rsidR="003B074A" w:rsidRPr="009962F0" w:rsidRDefault="003B074A" w:rsidP="003B074A">
      <w:pPr>
        <w:pStyle w:val="ListParagraph"/>
        <w:numPr>
          <w:ilvl w:val="1"/>
          <w:numId w:val="10"/>
        </w:numPr>
        <w:spacing w:after="0" w:line="480" w:lineRule="auto"/>
        <w:ind w:left="993" w:hanging="284"/>
        <w:jc w:val="both"/>
        <w:rPr>
          <w:rFonts w:ascii="Times New Roman" w:hAnsi="Times New Roman" w:cs="Times New Roman"/>
          <w:sz w:val="24"/>
          <w:szCs w:val="24"/>
        </w:rPr>
      </w:pPr>
      <w:r w:rsidRPr="009962F0">
        <w:rPr>
          <w:rFonts w:ascii="Times New Roman" w:hAnsi="Times New Roman" w:cs="Times New Roman"/>
          <w:sz w:val="24"/>
          <w:szCs w:val="24"/>
        </w:rPr>
        <w:t>Persalinan premature</w:t>
      </w:r>
    </w:p>
    <w:p w14:paraId="5272948C" w14:textId="77777777" w:rsidR="003B074A" w:rsidRPr="009962F0" w:rsidRDefault="003B074A" w:rsidP="003B074A">
      <w:pPr>
        <w:pStyle w:val="ListParagraph"/>
        <w:numPr>
          <w:ilvl w:val="1"/>
          <w:numId w:val="10"/>
        </w:numPr>
        <w:spacing w:after="0" w:line="480" w:lineRule="auto"/>
        <w:ind w:left="993" w:hanging="284"/>
        <w:jc w:val="both"/>
        <w:rPr>
          <w:rFonts w:ascii="Times New Roman" w:hAnsi="Times New Roman" w:cs="Times New Roman"/>
          <w:sz w:val="24"/>
          <w:szCs w:val="24"/>
        </w:rPr>
      </w:pPr>
      <w:r w:rsidRPr="009962F0">
        <w:rPr>
          <w:rFonts w:ascii="Times New Roman" w:hAnsi="Times New Roman" w:cs="Times New Roman"/>
          <w:sz w:val="24"/>
          <w:szCs w:val="24"/>
        </w:rPr>
        <w:t>Potensial eklamsi</w:t>
      </w:r>
    </w:p>
    <w:p w14:paraId="10B99B40" w14:textId="77777777" w:rsidR="003B074A" w:rsidRPr="009962F0" w:rsidRDefault="003B074A" w:rsidP="003B074A">
      <w:pPr>
        <w:pStyle w:val="ListParagraph"/>
        <w:numPr>
          <w:ilvl w:val="1"/>
          <w:numId w:val="10"/>
        </w:numPr>
        <w:spacing w:after="0" w:line="480" w:lineRule="auto"/>
        <w:ind w:left="993" w:hanging="284"/>
        <w:jc w:val="both"/>
        <w:rPr>
          <w:rFonts w:ascii="Times New Roman" w:hAnsi="Times New Roman" w:cs="Times New Roman"/>
          <w:sz w:val="24"/>
          <w:szCs w:val="24"/>
        </w:rPr>
      </w:pPr>
      <w:r w:rsidRPr="009962F0">
        <w:rPr>
          <w:rFonts w:ascii="Times New Roman" w:hAnsi="Times New Roman" w:cs="Times New Roman"/>
          <w:sz w:val="24"/>
          <w:szCs w:val="24"/>
        </w:rPr>
        <w:t>Potensial atoni uteri</w:t>
      </w:r>
    </w:p>
    <w:p w14:paraId="3B85984D" w14:textId="77777777" w:rsidR="003B074A" w:rsidRPr="009962F0" w:rsidRDefault="003B074A" w:rsidP="003B074A">
      <w:pPr>
        <w:pStyle w:val="ListParagraph"/>
        <w:numPr>
          <w:ilvl w:val="1"/>
          <w:numId w:val="10"/>
        </w:numPr>
        <w:spacing w:after="0" w:line="480" w:lineRule="auto"/>
        <w:ind w:left="993" w:hanging="284"/>
        <w:jc w:val="both"/>
        <w:rPr>
          <w:rFonts w:ascii="Times New Roman" w:hAnsi="Times New Roman" w:cs="Times New Roman"/>
          <w:sz w:val="24"/>
          <w:szCs w:val="24"/>
        </w:rPr>
      </w:pPr>
      <w:r w:rsidRPr="009962F0">
        <w:rPr>
          <w:rFonts w:ascii="Times New Roman" w:hAnsi="Times New Roman" w:cs="Times New Roman"/>
          <w:sz w:val="24"/>
          <w:szCs w:val="24"/>
        </w:rPr>
        <w:t>Potensial hipertensi karena kehamilan</w:t>
      </w:r>
    </w:p>
    <w:p w14:paraId="0F30A8B4" w14:textId="77777777" w:rsidR="003B074A" w:rsidRPr="009962F0" w:rsidRDefault="003B074A" w:rsidP="003B074A">
      <w:pPr>
        <w:pStyle w:val="ListParagraph"/>
        <w:numPr>
          <w:ilvl w:val="1"/>
          <w:numId w:val="10"/>
        </w:numPr>
        <w:spacing w:after="0" w:line="480" w:lineRule="auto"/>
        <w:ind w:left="993" w:hanging="284"/>
        <w:jc w:val="both"/>
        <w:rPr>
          <w:rFonts w:ascii="Times New Roman" w:hAnsi="Times New Roman" w:cs="Times New Roman"/>
          <w:sz w:val="24"/>
          <w:szCs w:val="24"/>
        </w:rPr>
      </w:pPr>
      <w:r w:rsidRPr="009962F0">
        <w:rPr>
          <w:rFonts w:ascii="Times New Roman" w:hAnsi="Times New Roman" w:cs="Times New Roman"/>
          <w:sz w:val="24"/>
          <w:szCs w:val="24"/>
        </w:rPr>
        <w:t>Hemoragik antepartum</w:t>
      </w:r>
    </w:p>
    <w:p w14:paraId="58C4B5FD" w14:textId="77777777" w:rsidR="003B074A" w:rsidRPr="009962F0" w:rsidRDefault="003B074A" w:rsidP="003B074A">
      <w:pPr>
        <w:pStyle w:val="ListParagraph"/>
        <w:numPr>
          <w:ilvl w:val="1"/>
          <w:numId w:val="10"/>
        </w:numPr>
        <w:spacing w:after="0" w:line="480" w:lineRule="auto"/>
        <w:ind w:left="993" w:hanging="284"/>
        <w:jc w:val="both"/>
        <w:rPr>
          <w:rFonts w:ascii="Times New Roman" w:hAnsi="Times New Roman" w:cs="Times New Roman"/>
          <w:sz w:val="24"/>
          <w:szCs w:val="24"/>
        </w:rPr>
      </w:pPr>
      <w:r w:rsidRPr="009962F0">
        <w:rPr>
          <w:rFonts w:ascii="Times New Roman" w:hAnsi="Times New Roman" w:cs="Times New Roman"/>
          <w:sz w:val="24"/>
          <w:szCs w:val="24"/>
        </w:rPr>
        <w:t>Preeklamsi berat atau ringan</w:t>
      </w:r>
    </w:p>
    <w:p w14:paraId="0D869862" w14:textId="77777777" w:rsidR="003B074A" w:rsidRPr="00380A7E" w:rsidRDefault="003B074A" w:rsidP="003B074A">
      <w:pPr>
        <w:pStyle w:val="ListParagraph"/>
        <w:numPr>
          <w:ilvl w:val="1"/>
          <w:numId w:val="10"/>
        </w:numPr>
        <w:spacing w:after="0" w:line="480" w:lineRule="auto"/>
        <w:ind w:left="993" w:hanging="284"/>
        <w:jc w:val="both"/>
        <w:rPr>
          <w:rFonts w:ascii="Times New Roman" w:hAnsi="Times New Roman" w:cs="Times New Roman"/>
          <w:sz w:val="24"/>
          <w:szCs w:val="24"/>
        </w:rPr>
      </w:pPr>
      <w:r w:rsidRPr="009962F0">
        <w:rPr>
          <w:rFonts w:ascii="Times New Roman" w:hAnsi="Times New Roman" w:cs="Times New Roman"/>
          <w:sz w:val="24"/>
          <w:szCs w:val="24"/>
        </w:rPr>
        <w:t>Letak lintang</w:t>
      </w:r>
    </w:p>
    <w:p w14:paraId="7F90A989" w14:textId="77777777" w:rsidR="003B074A" w:rsidRPr="009962F0" w:rsidRDefault="003B074A" w:rsidP="003B074A">
      <w:pPr>
        <w:pStyle w:val="ListParagraph"/>
        <w:numPr>
          <w:ilvl w:val="2"/>
          <w:numId w:val="7"/>
        </w:numPr>
        <w:spacing w:after="160"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Identifikasi Kebutuhan Segera</w:t>
      </w:r>
    </w:p>
    <w:p w14:paraId="6BC4E6FA" w14:textId="77777777" w:rsidR="003B074A" w:rsidRPr="009962F0" w:rsidRDefault="003B074A" w:rsidP="003B074A">
      <w:pPr>
        <w:pStyle w:val="ListParagraph"/>
        <w:spacing w:line="480" w:lineRule="auto"/>
        <w:ind w:firstLine="720"/>
        <w:jc w:val="both"/>
        <w:rPr>
          <w:rFonts w:ascii="Times New Roman" w:hAnsi="Times New Roman" w:cs="Times New Roman"/>
          <w:sz w:val="24"/>
          <w:szCs w:val="24"/>
        </w:rPr>
      </w:pPr>
      <w:r w:rsidRPr="009962F0">
        <w:rPr>
          <w:rFonts w:ascii="Times New Roman" w:eastAsia="Times New Roman" w:hAnsi="Times New Roman" w:cs="Times New Roman"/>
          <w:sz w:val="24"/>
          <w:szCs w:val="24"/>
        </w:rPr>
        <w:t xml:space="preserve">Menetapkan kebutuhan segera sesuai prioritas masalah atau kebutuhan klien, melakukan konsultasi dan kolaborasi dengan tenaga kesehatan lain berdasarkan kondisi klien. Selain itu perlunya mengidentifikasi tindakan. </w:t>
      </w:r>
    </w:p>
    <w:p w14:paraId="7BDDE88C" w14:textId="77777777" w:rsidR="003B074A" w:rsidRPr="009962F0" w:rsidRDefault="003B074A" w:rsidP="003B074A">
      <w:pPr>
        <w:pStyle w:val="ListParagraph"/>
        <w:numPr>
          <w:ilvl w:val="2"/>
          <w:numId w:val="7"/>
        </w:numPr>
        <w:spacing w:after="160"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Intervensi</w:t>
      </w:r>
    </w:p>
    <w:p w14:paraId="0B2F3A13" w14:textId="77777777" w:rsidR="003B074A" w:rsidRPr="009962F0" w:rsidRDefault="003B074A" w:rsidP="003B074A">
      <w:pPr>
        <w:pStyle w:val="ListParagraph"/>
        <w:spacing w:line="480" w:lineRule="auto"/>
        <w:jc w:val="both"/>
        <w:rPr>
          <w:rFonts w:ascii="Times New Roman" w:hAnsi="Times New Roman" w:cs="Times New Roman"/>
          <w:noProof/>
          <w:sz w:val="24"/>
          <w:szCs w:val="24"/>
          <w:lang w:eastAsia="id-ID"/>
        </w:rPr>
      </w:pPr>
      <w:r w:rsidRPr="009962F0">
        <w:rPr>
          <w:rFonts w:ascii="Times New Roman" w:hAnsi="Times New Roman" w:cs="Times New Roman"/>
          <w:sz w:val="24"/>
          <w:szCs w:val="24"/>
        </w:rPr>
        <w:t>diagnose kebidanan : G P ….Ab …usia kehamilan dalam… minggu Tunggal/Hidup/ Intrauteri, presentasi … (kepala/bokong) keadaan ibu dan janin … (baik/tidak)</w:t>
      </w:r>
      <w:r w:rsidRPr="009962F0">
        <w:rPr>
          <w:rFonts w:ascii="Times New Roman" w:hAnsi="Times New Roman" w:cs="Times New Roman"/>
          <w:noProof/>
          <w:sz w:val="24"/>
          <w:szCs w:val="24"/>
          <w:lang w:eastAsia="id-ID"/>
        </w:rPr>
        <w:t>.</w:t>
      </w:r>
    </w:p>
    <w:p w14:paraId="2DD39E14" w14:textId="77777777" w:rsidR="003B074A" w:rsidRPr="009962F0" w:rsidRDefault="003B074A" w:rsidP="003B074A">
      <w:pPr>
        <w:pStyle w:val="ListParagraph"/>
        <w:tabs>
          <w:tab w:val="left" w:pos="2790"/>
        </w:tabs>
        <w:spacing w:line="480" w:lineRule="auto"/>
        <w:ind w:left="1620" w:hanging="900"/>
        <w:jc w:val="both"/>
        <w:rPr>
          <w:rFonts w:ascii="Times New Roman" w:eastAsia="Times New Roman" w:hAnsi="Times New Roman" w:cs="Times New Roman"/>
          <w:sz w:val="24"/>
          <w:szCs w:val="24"/>
          <w:lang w:eastAsia="id-ID"/>
        </w:rPr>
      </w:pPr>
      <w:r w:rsidRPr="009962F0">
        <w:rPr>
          <w:rFonts w:ascii="Times New Roman" w:hAnsi="Times New Roman" w:cs="Times New Roman"/>
          <w:noProof/>
          <w:sz w:val="24"/>
          <w:szCs w:val="24"/>
          <w:lang w:eastAsia="id-ID"/>
        </w:rPr>
        <w:t xml:space="preserve">Tujuan : </w:t>
      </w:r>
      <w:r w:rsidRPr="009962F0">
        <w:rPr>
          <w:rFonts w:ascii="Times New Roman" w:eastAsia="Times New Roman" w:hAnsi="Times New Roman" w:cs="Times New Roman"/>
          <w:sz w:val="24"/>
          <w:szCs w:val="24"/>
          <w:lang w:eastAsia="id-ID"/>
        </w:rPr>
        <w:t>ibu dan janin dalam keadaan baik, kehamilan dan persalinan berjalan normal tanpa komplikasi.</w:t>
      </w:r>
    </w:p>
    <w:p w14:paraId="2A64416E" w14:textId="77777777" w:rsidR="003B074A" w:rsidRPr="009962F0" w:rsidRDefault="003B074A" w:rsidP="003B074A">
      <w:pPr>
        <w:pStyle w:val="ListParagraph"/>
        <w:spacing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H</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w:t>
      </w:r>
    </w:p>
    <w:p w14:paraId="632EDC78" w14:textId="77777777" w:rsidR="003B074A" w:rsidRPr="009962F0" w:rsidRDefault="003B074A" w:rsidP="003B074A">
      <w:pPr>
        <w:pStyle w:val="ListParagraph"/>
        <w:spacing w:line="480" w:lineRule="auto"/>
        <w:ind w:left="1440" w:firstLine="720"/>
        <w:jc w:val="both"/>
        <w:rPr>
          <w:rFonts w:ascii="Times New Roman" w:hAnsi="Times New Roman" w:cs="Times New Roman"/>
          <w:sz w:val="24"/>
          <w:szCs w:val="24"/>
        </w:rPr>
      </w:pPr>
      <w:r w:rsidRPr="009962F0">
        <w:rPr>
          <w:rFonts w:ascii="Times New Roman" w:eastAsia="Times New Roman" w:hAnsi="Times New Roman" w:cs="Times New Roman"/>
          <w:sz w:val="24"/>
          <w:szCs w:val="24"/>
          <w:lang w:eastAsia="id-ID"/>
        </w:rPr>
        <w:t>Keadaan Umum</w:t>
      </w:r>
      <w:r w:rsidRPr="009962F0">
        <w:rPr>
          <w:rFonts w:ascii="Times New Roman" w:eastAsia="Times New Roman" w:hAnsi="Times New Roman" w:cs="Times New Roman"/>
          <w:sz w:val="24"/>
          <w:szCs w:val="24"/>
          <w:lang w:eastAsia="id-ID"/>
        </w:rPr>
        <w:tab/>
        <w:t>: Baik</w:t>
      </w:r>
    </w:p>
    <w:p w14:paraId="17CCDAB0" w14:textId="77777777" w:rsidR="003B074A" w:rsidRPr="009962F0" w:rsidRDefault="003B074A" w:rsidP="003B074A">
      <w:pPr>
        <w:pStyle w:val="ListParagraph"/>
        <w:tabs>
          <w:tab w:val="left" w:pos="1418"/>
          <w:tab w:val="left" w:pos="1985"/>
        </w:tabs>
        <w:spacing w:after="0" w:line="480" w:lineRule="auto"/>
        <w:ind w:left="144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lastRenderedPageBreak/>
        <w:tab/>
      </w:r>
      <w:r w:rsidRPr="009962F0">
        <w:rPr>
          <w:rFonts w:ascii="Times New Roman" w:eastAsia="Times New Roman" w:hAnsi="Times New Roman" w:cs="Times New Roman"/>
          <w:sz w:val="24"/>
          <w:szCs w:val="24"/>
          <w:lang w:eastAsia="id-ID"/>
        </w:rPr>
        <w:tab/>
        <w:t>Kesadaran</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Composmentis</w:t>
      </w:r>
    </w:p>
    <w:p w14:paraId="28EE456A" w14:textId="77777777" w:rsidR="003B074A" w:rsidRPr="009962F0" w:rsidRDefault="003B074A" w:rsidP="003B074A">
      <w:pPr>
        <w:pStyle w:val="ListParagraph"/>
        <w:tabs>
          <w:tab w:val="left" w:pos="1418"/>
          <w:tab w:val="left" w:pos="1985"/>
        </w:tabs>
        <w:spacing w:after="0" w:line="480" w:lineRule="auto"/>
        <w:ind w:left="144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TB</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gt;145cm</w:t>
      </w:r>
    </w:p>
    <w:p w14:paraId="57E9C52E" w14:textId="77777777" w:rsidR="003B074A" w:rsidRPr="009962F0" w:rsidRDefault="003B074A" w:rsidP="003B074A">
      <w:pPr>
        <w:tabs>
          <w:tab w:val="left" w:pos="1980"/>
          <w:tab w:val="left" w:pos="2127"/>
        </w:tabs>
        <w:spacing w:after="0" w:line="480" w:lineRule="auto"/>
        <w:ind w:hanging="72"/>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BB hamil</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 Kg</w:t>
      </w:r>
    </w:p>
    <w:p w14:paraId="3E3E4F1A" w14:textId="77777777" w:rsidR="003B074A" w:rsidRPr="009962F0" w:rsidRDefault="003B074A" w:rsidP="003B074A">
      <w:pPr>
        <w:tabs>
          <w:tab w:val="left" w:pos="1980"/>
          <w:tab w:val="left" w:pos="2127"/>
        </w:tabs>
        <w:spacing w:after="0" w:line="480" w:lineRule="auto"/>
        <w:ind w:hanging="72"/>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LILA</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gt;23 Cm</w:t>
      </w:r>
    </w:p>
    <w:p w14:paraId="776D66AB" w14:textId="77777777" w:rsidR="003B074A" w:rsidRPr="009962F0" w:rsidRDefault="003B074A" w:rsidP="003B074A">
      <w:pPr>
        <w:tabs>
          <w:tab w:val="left" w:pos="1980"/>
          <w:tab w:val="left" w:pos="2127"/>
        </w:tabs>
        <w:spacing w:after="0" w:line="480" w:lineRule="auto"/>
        <w:ind w:hanging="72"/>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rPr>
        <w:tab/>
      </w:r>
      <w:r w:rsidRPr="009962F0">
        <w:rPr>
          <w:rFonts w:ascii="Times New Roman" w:eastAsia="Times New Roman" w:hAnsi="Times New Roman" w:cs="Times New Roman"/>
          <w:sz w:val="24"/>
          <w:szCs w:val="24"/>
        </w:rPr>
        <w:tab/>
      </w:r>
      <w:r w:rsidRPr="009962F0">
        <w:rPr>
          <w:rFonts w:ascii="Times New Roman" w:eastAsia="Times New Roman" w:hAnsi="Times New Roman" w:cs="Times New Roman"/>
          <w:sz w:val="24"/>
          <w:szCs w:val="24"/>
        </w:rPr>
        <w:tab/>
      </w:r>
      <w:r w:rsidRPr="009962F0">
        <w:rPr>
          <w:rFonts w:ascii="Times New Roman" w:eastAsia="Times New Roman" w:hAnsi="Times New Roman" w:cs="Times New Roman"/>
          <w:sz w:val="24"/>
          <w:szCs w:val="24"/>
          <w:lang w:eastAsia="id-ID"/>
        </w:rPr>
        <w:tab/>
        <w:t>TD</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100/60-140/90mmHg</w:t>
      </w:r>
    </w:p>
    <w:p w14:paraId="3B08A03D" w14:textId="77777777" w:rsidR="003B074A" w:rsidRPr="009962F0" w:rsidRDefault="003B074A" w:rsidP="003B074A">
      <w:pPr>
        <w:tabs>
          <w:tab w:val="left" w:pos="1980"/>
          <w:tab w:val="left" w:pos="2127"/>
        </w:tabs>
        <w:spacing w:after="0" w:line="480" w:lineRule="auto"/>
        <w:ind w:hanging="72"/>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Nadi</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60-100x/menita</w:t>
      </w:r>
    </w:p>
    <w:p w14:paraId="54F81036" w14:textId="77777777" w:rsidR="003B074A" w:rsidRPr="009962F0" w:rsidRDefault="003B074A" w:rsidP="003B074A">
      <w:pPr>
        <w:tabs>
          <w:tab w:val="left" w:pos="1980"/>
          <w:tab w:val="left" w:pos="2127"/>
        </w:tabs>
        <w:spacing w:after="0" w:line="480" w:lineRule="auto"/>
        <w:ind w:hanging="72"/>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RR</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16-20x/menit</w:t>
      </w:r>
    </w:p>
    <w:p w14:paraId="4B92CF78" w14:textId="77777777" w:rsidR="003B074A" w:rsidRPr="009962F0" w:rsidRDefault="003B074A" w:rsidP="003B074A">
      <w:pPr>
        <w:tabs>
          <w:tab w:val="left" w:pos="1980"/>
          <w:tab w:val="left" w:pos="2127"/>
        </w:tabs>
        <w:spacing w:after="0" w:line="480" w:lineRule="auto"/>
        <w:ind w:hanging="72"/>
        <w:jc w:val="both"/>
        <w:rPr>
          <w:rFonts w:ascii="Times New Roman" w:eastAsia="Times New Roman" w:hAnsi="Times New Roman" w:cs="Times New Roman"/>
          <w:sz w:val="24"/>
          <w:szCs w:val="24"/>
        </w:rPr>
      </w:pP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Suhu</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xml:space="preserve">: </w:t>
      </w:r>
      <w:r w:rsidRPr="009962F0">
        <w:rPr>
          <w:rFonts w:ascii="Times New Roman" w:hAnsi="Times New Roman" w:cs="Times New Roman"/>
          <w:noProof/>
          <w:sz w:val="24"/>
          <w:szCs w:val="24"/>
          <w:lang w:eastAsia="id-ID"/>
        </w:rPr>
        <w:t>36,5-37,5 C</w:t>
      </w:r>
    </w:p>
    <w:p w14:paraId="5A2DFEFE" w14:textId="77777777" w:rsidR="003B074A" w:rsidRPr="009962F0" w:rsidRDefault="003B074A" w:rsidP="003B074A">
      <w:pPr>
        <w:tabs>
          <w:tab w:val="left" w:pos="1980"/>
          <w:tab w:val="left" w:pos="2127"/>
        </w:tabs>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TP</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w:t>
      </w:r>
    </w:p>
    <w:p w14:paraId="319C2C4B" w14:textId="77777777" w:rsidR="003B074A" w:rsidRPr="009962F0" w:rsidRDefault="003B074A" w:rsidP="003B074A">
      <w:pPr>
        <w:tabs>
          <w:tab w:val="left" w:pos="1980"/>
          <w:tab w:val="left" w:pos="2127"/>
        </w:tabs>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DJJ</w:t>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r>
      <w:r w:rsidRPr="009962F0">
        <w:rPr>
          <w:rFonts w:ascii="Times New Roman" w:eastAsia="Times New Roman" w:hAnsi="Times New Roman" w:cs="Times New Roman"/>
          <w:sz w:val="24"/>
          <w:szCs w:val="24"/>
          <w:lang w:eastAsia="id-ID"/>
        </w:rPr>
        <w:tab/>
        <w:t>: 120 – 160x/menit</w:t>
      </w:r>
    </w:p>
    <w:p w14:paraId="4F5C00CD" w14:textId="77777777" w:rsidR="003B074A" w:rsidRPr="009962F0" w:rsidRDefault="003B074A" w:rsidP="003B074A">
      <w:pPr>
        <w:pStyle w:val="ListParagraph"/>
        <w:spacing w:after="0" w:line="480" w:lineRule="auto"/>
        <w:ind w:left="2156" w:hanging="1589"/>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Intervensi</w:t>
      </w:r>
      <w:r w:rsidRPr="009962F0">
        <w:rPr>
          <w:rFonts w:ascii="Times New Roman" w:eastAsia="Times New Roman" w:hAnsi="Times New Roman" w:cs="Times New Roman"/>
          <w:sz w:val="24"/>
          <w:szCs w:val="24"/>
          <w:lang w:eastAsia="id-ID"/>
        </w:rPr>
        <w:tab/>
        <w:t>:</w:t>
      </w:r>
    </w:p>
    <w:p w14:paraId="1797A439" w14:textId="77777777" w:rsidR="003B074A" w:rsidRPr="009962F0" w:rsidRDefault="003B074A" w:rsidP="003B074A">
      <w:pPr>
        <w:pStyle w:val="ListParagraph"/>
        <w:numPr>
          <w:ilvl w:val="3"/>
          <w:numId w:val="18"/>
        </w:numPr>
        <w:spacing w:after="0" w:line="480" w:lineRule="auto"/>
        <w:ind w:left="851" w:hanging="284"/>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Berikan informasi tentang perubahan perkemihan sehubungan dengan trimester III</w:t>
      </w:r>
    </w:p>
    <w:p w14:paraId="2F83D9D4" w14:textId="77777777" w:rsidR="003B074A" w:rsidRPr="009962F0" w:rsidRDefault="003B074A" w:rsidP="003B074A">
      <w:pPr>
        <w:pStyle w:val="ListParagraph"/>
        <w:tabs>
          <w:tab w:val="left" w:pos="1890"/>
        </w:tabs>
        <w:spacing w:after="0" w:line="480" w:lineRule="auto"/>
        <w:ind w:left="1260" w:hanging="409"/>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 Pembesaran uterus trimester III menurunkan kapasitas kandung kemih, mengakibatkan sering berkemih.</w:t>
      </w:r>
    </w:p>
    <w:p w14:paraId="7048598D" w14:textId="77777777" w:rsidR="003B074A" w:rsidRPr="009962F0" w:rsidRDefault="003B074A" w:rsidP="003B074A">
      <w:pPr>
        <w:pStyle w:val="ListParagraph"/>
        <w:numPr>
          <w:ilvl w:val="3"/>
          <w:numId w:val="18"/>
        </w:numPr>
        <w:spacing w:after="0" w:line="480" w:lineRule="auto"/>
        <w:ind w:left="851" w:hanging="284"/>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njurkan ibu untuk mengurangi asupan cairan menjelang tidur</w:t>
      </w:r>
    </w:p>
    <w:p w14:paraId="22A077A0" w14:textId="77777777" w:rsidR="003B074A" w:rsidRPr="009962F0" w:rsidRDefault="003B074A" w:rsidP="003B074A">
      <w:pPr>
        <w:spacing w:after="0" w:line="480" w:lineRule="auto"/>
        <w:ind w:left="1260" w:hanging="409"/>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 Dengan mengurangi asupan cairan pada malam hari maka frekuensi   berkemih dapat dikurangi sehingga tidak mengganggu waktu tidur ibu.</w:t>
      </w:r>
    </w:p>
    <w:p w14:paraId="011A0348" w14:textId="77777777" w:rsidR="003B074A" w:rsidRPr="009962F0" w:rsidRDefault="003B074A" w:rsidP="003B074A">
      <w:pPr>
        <w:pStyle w:val="ListParagraph"/>
        <w:numPr>
          <w:ilvl w:val="3"/>
          <w:numId w:val="18"/>
        </w:numPr>
        <w:spacing w:after="0" w:line="480" w:lineRule="auto"/>
        <w:ind w:left="851" w:hanging="284"/>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Jelaskan pada ibu bahwa nyeri pinggang pada trimester III adalah hal yang fisiologis.</w:t>
      </w:r>
    </w:p>
    <w:p w14:paraId="5DFC7F93" w14:textId="77777777" w:rsidR="003B074A" w:rsidRPr="009962F0" w:rsidRDefault="003B074A" w:rsidP="003B074A">
      <w:pPr>
        <w:spacing w:after="0" w:line="480" w:lineRule="auto"/>
        <w:ind w:left="1260" w:hanging="36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lastRenderedPageBreak/>
        <w:t>R/ Nyeri pada pinggang sebagian besar disebabkan karena perubahan sikap badan pada kehamilan lanjut karena titik berat badan berpindah ke depan dibebankan perut yang membesar.</w:t>
      </w:r>
    </w:p>
    <w:p w14:paraId="3AB720DE" w14:textId="77777777" w:rsidR="003B074A" w:rsidRPr="009962F0" w:rsidRDefault="003B074A" w:rsidP="003B074A">
      <w:pPr>
        <w:pStyle w:val="ListParagraph"/>
        <w:spacing w:after="0" w:line="480" w:lineRule="auto"/>
        <w:ind w:left="851"/>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Intervensi Masalah</w:t>
      </w:r>
    </w:p>
    <w:p w14:paraId="1E74AA42" w14:textId="77777777" w:rsidR="003B074A" w:rsidRPr="009962F0" w:rsidRDefault="003B074A" w:rsidP="003B074A">
      <w:pPr>
        <w:pStyle w:val="ListParagraph"/>
        <w:numPr>
          <w:ilvl w:val="1"/>
          <w:numId w:val="11"/>
        </w:numPr>
        <w:spacing w:after="0" w:line="480" w:lineRule="auto"/>
        <w:ind w:left="851" w:hanging="284"/>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Sesak nafas</w:t>
      </w:r>
    </w:p>
    <w:p w14:paraId="7CB475FF" w14:textId="77777777" w:rsidR="003B074A" w:rsidRPr="009962F0" w:rsidRDefault="003B074A" w:rsidP="003B074A">
      <w:pPr>
        <w:pStyle w:val="ListParagraph"/>
        <w:spacing w:after="0" w:line="480" w:lineRule="auto"/>
        <w:ind w:left="851"/>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Tujuan : Ibu mampu beradaptasi dengan sesak nafas</w:t>
      </w:r>
    </w:p>
    <w:p w14:paraId="321FB78A" w14:textId="77777777" w:rsidR="003B074A" w:rsidRPr="009962F0" w:rsidRDefault="003B074A" w:rsidP="003B074A">
      <w:pPr>
        <w:pStyle w:val="ListParagraph"/>
        <w:spacing w:after="0" w:line="480" w:lineRule="auto"/>
        <w:ind w:left="90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H :</w:t>
      </w:r>
      <w:r w:rsidRPr="009962F0">
        <w:rPr>
          <w:rFonts w:ascii="Times New Roman" w:eastAsia="Times New Roman" w:hAnsi="Times New Roman" w:cs="Times New Roman"/>
          <w:sz w:val="24"/>
          <w:szCs w:val="24"/>
          <w:lang w:eastAsia="id-ID"/>
        </w:rPr>
        <w:tab/>
        <w:t xml:space="preserve"> Pernafasan normal yaitu 16-24x/menit</w:t>
      </w:r>
    </w:p>
    <w:p w14:paraId="05D10560" w14:textId="77777777" w:rsidR="003B074A" w:rsidRPr="009962F0" w:rsidRDefault="003B074A" w:rsidP="003B074A">
      <w:pPr>
        <w:pStyle w:val="ListParagraph"/>
        <w:spacing w:after="0" w:line="480" w:lineRule="auto"/>
        <w:ind w:left="851"/>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Intervensi</w:t>
      </w:r>
      <w:r w:rsidRPr="009962F0">
        <w:rPr>
          <w:rFonts w:ascii="Times New Roman" w:eastAsia="Times New Roman" w:hAnsi="Times New Roman" w:cs="Times New Roman"/>
          <w:sz w:val="24"/>
          <w:szCs w:val="24"/>
          <w:lang w:eastAsia="id-ID"/>
        </w:rPr>
        <w:tab/>
        <w:t>:</w:t>
      </w:r>
    </w:p>
    <w:p w14:paraId="3EC7D7FE" w14:textId="77777777" w:rsidR="003B074A" w:rsidRPr="009962F0" w:rsidRDefault="003B074A" w:rsidP="003B074A">
      <w:pPr>
        <w:pStyle w:val="ListParagraph"/>
        <w:numPr>
          <w:ilvl w:val="0"/>
          <w:numId w:val="12"/>
        </w:numPr>
        <w:spacing w:after="0" w:line="480" w:lineRule="auto"/>
        <w:ind w:left="1276" w:hanging="425"/>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Menjelaskan dasar fisiologis penyebab terjadinya sesak nafas</w:t>
      </w:r>
    </w:p>
    <w:p w14:paraId="13B5F3E2" w14:textId="77777777" w:rsidR="003B074A" w:rsidRPr="009962F0" w:rsidRDefault="003B074A" w:rsidP="003B074A">
      <w:pPr>
        <w:pStyle w:val="ListParagraph"/>
        <w:spacing w:after="0" w:line="480" w:lineRule="auto"/>
        <w:ind w:left="1710" w:hanging="434"/>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 Diafragma akan mengalami elevasi kurang lebih 4 cm selama kehamilan, tekanan pada diafragma menimbulkan kesulitan bernafas.</w:t>
      </w:r>
    </w:p>
    <w:p w14:paraId="4659D8F4" w14:textId="77777777" w:rsidR="003B074A" w:rsidRPr="009962F0" w:rsidRDefault="003B074A" w:rsidP="003B074A">
      <w:pPr>
        <w:pStyle w:val="ListParagraph"/>
        <w:numPr>
          <w:ilvl w:val="0"/>
          <w:numId w:val="12"/>
        </w:numPr>
        <w:spacing w:after="0" w:line="480" w:lineRule="auto"/>
        <w:ind w:left="1276" w:hanging="425"/>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Mengajarkan ibu cara meredakan sesak nafas dengan pertahankan postur tubuh setengah duduk</w:t>
      </w:r>
    </w:p>
    <w:p w14:paraId="7FE4D6CA" w14:textId="77777777" w:rsidR="003B074A" w:rsidRPr="009962F0" w:rsidRDefault="003B074A" w:rsidP="003B074A">
      <w:pPr>
        <w:pStyle w:val="ListParagraph"/>
        <w:spacing w:after="0" w:line="480" w:lineRule="auto"/>
        <w:ind w:left="1710" w:hanging="36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 Menyediakan ruangan yang lebih untuk isi abdomen sehingga mengurangi tekanan pada diafragma dan memfasilitasi fungsi paru.</w:t>
      </w:r>
    </w:p>
    <w:p w14:paraId="0910EE89" w14:textId="77777777" w:rsidR="003B074A" w:rsidRPr="009962F0" w:rsidRDefault="003B074A" w:rsidP="003B074A">
      <w:pPr>
        <w:pStyle w:val="ListParagraph"/>
        <w:numPr>
          <w:ilvl w:val="1"/>
          <w:numId w:val="11"/>
        </w:numPr>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Edema karena penekanan uterus yang membesar pada vena femoralis</w:t>
      </w:r>
    </w:p>
    <w:p w14:paraId="699BA7A7"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Tujuan : edema pada tungkai kaki berkurang</w:t>
      </w:r>
    </w:p>
    <w:p w14:paraId="137BA01E" w14:textId="77777777" w:rsidR="003B074A" w:rsidRPr="009962F0" w:rsidRDefault="003B074A" w:rsidP="003B074A">
      <w:pPr>
        <w:pStyle w:val="ListParagraph"/>
        <w:spacing w:after="0" w:line="480" w:lineRule="auto"/>
        <w:ind w:left="1710" w:hanging="72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 xml:space="preserve">KH </w:t>
      </w:r>
      <w:r w:rsidRPr="009962F0">
        <w:rPr>
          <w:rFonts w:ascii="Times New Roman" w:eastAsia="Times New Roman" w:hAnsi="Times New Roman" w:cs="Times New Roman"/>
          <w:sz w:val="24"/>
          <w:szCs w:val="24"/>
          <w:lang w:eastAsia="id-ID"/>
        </w:rPr>
        <w:tab/>
        <w:t>: ibu tidak gelisah, bengkak pada kaki berkurang atau mengempis</w:t>
      </w:r>
    </w:p>
    <w:p w14:paraId="08BA4856" w14:textId="77777777" w:rsidR="003B074A" w:rsidRPr="009962F0" w:rsidRDefault="003B074A" w:rsidP="003B074A">
      <w:pPr>
        <w:pStyle w:val="ListParagraph"/>
        <w:spacing w:after="0" w:line="480" w:lineRule="auto"/>
        <w:ind w:left="2160" w:hanging="1167"/>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Intervensi</w:t>
      </w:r>
      <w:r w:rsidRPr="009962F0">
        <w:rPr>
          <w:rFonts w:ascii="Times New Roman" w:eastAsia="Times New Roman" w:hAnsi="Times New Roman" w:cs="Times New Roman"/>
          <w:sz w:val="24"/>
          <w:szCs w:val="24"/>
          <w:lang w:eastAsia="id-ID"/>
        </w:rPr>
        <w:tab/>
        <w:t>:</w:t>
      </w:r>
    </w:p>
    <w:p w14:paraId="6D75CFE0" w14:textId="77777777" w:rsidR="003B074A" w:rsidRPr="009962F0" w:rsidRDefault="003B074A" w:rsidP="003B074A">
      <w:pPr>
        <w:pStyle w:val="ListParagraph"/>
        <w:numPr>
          <w:ilvl w:val="0"/>
          <w:numId w:val="13"/>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Menganjurkan ibu untuk istirahat dengan kaki lebih tinggi dari badan (elevasi tungkai teratur setiap hari)</w:t>
      </w:r>
    </w:p>
    <w:p w14:paraId="5BB4ACE6" w14:textId="77777777" w:rsidR="003B074A" w:rsidRPr="009962F0" w:rsidRDefault="003B074A" w:rsidP="003B074A">
      <w:pPr>
        <w:pStyle w:val="ListParagraph"/>
        <w:spacing w:after="0" w:line="480" w:lineRule="auto"/>
        <w:ind w:left="2835" w:hanging="1482"/>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 Meningkatkan aliran balik vena sehingga tidak oedema</w:t>
      </w:r>
    </w:p>
    <w:p w14:paraId="3D59DC61" w14:textId="77777777" w:rsidR="003B074A" w:rsidRPr="009962F0" w:rsidRDefault="003B074A" w:rsidP="003B074A">
      <w:pPr>
        <w:pStyle w:val="ListParagraph"/>
        <w:numPr>
          <w:ilvl w:val="0"/>
          <w:numId w:val="13"/>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lastRenderedPageBreak/>
        <w:t>Menganjurkan ibu untuk tidak memakai penopang perut (penyokong atau korset abdomen maternal)</w:t>
      </w:r>
    </w:p>
    <w:p w14:paraId="3B685380" w14:textId="77777777" w:rsidR="003B074A" w:rsidRPr="009962F0" w:rsidRDefault="003B074A" w:rsidP="003B074A">
      <w:pPr>
        <w:pStyle w:val="ListParagraph"/>
        <w:spacing w:after="0" w:line="480" w:lineRule="auto"/>
        <w:ind w:left="1620" w:hanging="267"/>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Penggunaan penopang perut dapat mengurangi tekanan pada ekstremitas bawah (melonggarkan tekanan pada vena-vena panggul) sehingga aliran darah balik menjadi lancar.</w:t>
      </w:r>
    </w:p>
    <w:p w14:paraId="2C581C4F" w14:textId="77777777" w:rsidR="003B074A" w:rsidRPr="009962F0" w:rsidRDefault="003B074A" w:rsidP="003B074A">
      <w:pPr>
        <w:pStyle w:val="ListParagraph"/>
        <w:numPr>
          <w:ilvl w:val="1"/>
          <w:numId w:val="11"/>
        </w:numPr>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ram tungkai karena kelelahan akibat bertambahnya usia kehamilan</w:t>
      </w:r>
    </w:p>
    <w:p w14:paraId="4B42CF20" w14:textId="77777777" w:rsidR="003B074A" w:rsidRPr="009962F0" w:rsidRDefault="003B074A" w:rsidP="003B074A">
      <w:pPr>
        <w:pStyle w:val="ListParagraph"/>
        <w:spacing w:after="0" w:line="480" w:lineRule="auto"/>
        <w:ind w:left="1890" w:hanging="90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Tujuan : Ibu mengerti dan paham tentang penyebab kram pada kehamilan fisiologis, ibu dapat beradaptasi dan mengatasi kram yang terjadi.</w:t>
      </w:r>
    </w:p>
    <w:p w14:paraId="5D10E2F4" w14:textId="77777777" w:rsidR="003B074A" w:rsidRPr="009962F0" w:rsidRDefault="003B074A" w:rsidP="003B074A">
      <w:pPr>
        <w:pStyle w:val="ListParagraph"/>
        <w:spacing w:after="0" w:line="480" w:lineRule="auto"/>
        <w:ind w:left="1890" w:hanging="81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H :</w:t>
      </w:r>
      <w:r w:rsidRPr="009962F0">
        <w:rPr>
          <w:rFonts w:ascii="Times New Roman" w:eastAsia="Times New Roman" w:hAnsi="Times New Roman" w:cs="Times New Roman"/>
          <w:sz w:val="24"/>
          <w:szCs w:val="24"/>
          <w:lang w:eastAsia="id-ID"/>
        </w:rPr>
        <w:tab/>
        <w:t>Ibu tidak mengeluh adanya kram pada kaki dan nyeri kram berkurang</w:t>
      </w:r>
    </w:p>
    <w:p w14:paraId="6BDF8CCB" w14:textId="77777777" w:rsidR="003B074A" w:rsidRPr="009962F0" w:rsidRDefault="003B074A" w:rsidP="003B074A">
      <w:pPr>
        <w:pStyle w:val="ListParagraph"/>
        <w:spacing w:after="0" w:line="480" w:lineRule="auto"/>
        <w:ind w:left="2160" w:hanging="1167"/>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Intervensi</w:t>
      </w:r>
      <w:r w:rsidRPr="009962F0">
        <w:rPr>
          <w:rFonts w:ascii="Times New Roman" w:eastAsia="Times New Roman" w:hAnsi="Times New Roman" w:cs="Times New Roman"/>
          <w:sz w:val="24"/>
          <w:szCs w:val="24"/>
          <w:lang w:eastAsia="id-ID"/>
        </w:rPr>
        <w:tab/>
        <w:t>:</w:t>
      </w:r>
    </w:p>
    <w:p w14:paraId="7A2945FF" w14:textId="77777777" w:rsidR="003B074A" w:rsidRPr="009962F0" w:rsidRDefault="003B074A" w:rsidP="003B074A">
      <w:pPr>
        <w:pStyle w:val="ListParagraph"/>
        <w:numPr>
          <w:ilvl w:val="0"/>
          <w:numId w:val="14"/>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Jelaskan pada ibu untuk mengonsumsi makanan yang mengandung kalsium dan pospor seperti susu.</w:t>
      </w:r>
    </w:p>
    <w:p w14:paraId="1C6F4A64" w14:textId="77777777" w:rsidR="003B074A" w:rsidRPr="009962F0" w:rsidRDefault="003B074A" w:rsidP="003B074A">
      <w:pPr>
        <w:pStyle w:val="ListParagraph"/>
        <w:spacing w:after="0" w:line="480" w:lineRule="auto"/>
        <w:ind w:left="162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 Memenuhi  kebutuhan kalsium dan fosfor bertujuan untuk mencegah keroposnya tulang dan menguatkan pembuluh darah.</w:t>
      </w:r>
    </w:p>
    <w:p w14:paraId="74859074" w14:textId="77777777" w:rsidR="003B074A" w:rsidRPr="009962F0" w:rsidRDefault="003B074A" w:rsidP="003B074A">
      <w:pPr>
        <w:pStyle w:val="ListParagraph"/>
        <w:numPr>
          <w:ilvl w:val="1"/>
          <w:numId w:val="11"/>
        </w:numPr>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onstipasi sehubungan dengan pengaruh hormon kehamilan</w:t>
      </w:r>
    </w:p>
    <w:p w14:paraId="43039FD6"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Tujuan  : Ibu dapat mengerti penyebab konstipasi yang dialami</w:t>
      </w:r>
    </w:p>
    <w:p w14:paraId="7D17AB95" w14:textId="77777777" w:rsidR="003B074A" w:rsidRPr="009962F0" w:rsidRDefault="003B074A" w:rsidP="003B074A">
      <w:pPr>
        <w:pStyle w:val="ListParagraph"/>
        <w:spacing w:after="0" w:line="480" w:lineRule="auto"/>
        <w:ind w:left="1800" w:hanging="807"/>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 xml:space="preserve">KH </w:t>
      </w:r>
      <w:r w:rsidRPr="009962F0">
        <w:rPr>
          <w:rFonts w:ascii="Times New Roman" w:eastAsia="Times New Roman" w:hAnsi="Times New Roman" w:cs="Times New Roman"/>
          <w:sz w:val="24"/>
          <w:szCs w:val="24"/>
          <w:lang w:eastAsia="id-ID"/>
        </w:rPr>
        <w:tab/>
        <w:t>: Ibu dapat mengatasi konstipasi, kebutuhan nutrisi ibu tercukupi</w:t>
      </w:r>
    </w:p>
    <w:p w14:paraId="101E60FA" w14:textId="77777777" w:rsidR="003B074A" w:rsidRPr="009962F0" w:rsidRDefault="003B074A" w:rsidP="003B074A">
      <w:pPr>
        <w:pStyle w:val="ListParagraph"/>
        <w:spacing w:after="0" w:line="480" w:lineRule="auto"/>
        <w:ind w:left="2160" w:hanging="1167"/>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Intervensi</w:t>
      </w:r>
      <w:r w:rsidRPr="009962F0">
        <w:rPr>
          <w:rFonts w:ascii="Times New Roman" w:eastAsia="Times New Roman" w:hAnsi="Times New Roman" w:cs="Times New Roman"/>
          <w:sz w:val="24"/>
          <w:szCs w:val="24"/>
          <w:lang w:eastAsia="id-ID"/>
        </w:rPr>
        <w:tab/>
        <w:t>:</w:t>
      </w:r>
    </w:p>
    <w:p w14:paraId="787B1562" w14:textId="77777777" w:rsidR="003B074A" w:rsidRPr="009962F0" w:rsidRDefault="003B074A" w:rsidP="003B074A">
      <w:pPr>
        <w:pStyle w:val="ListParagraph"/>
        <w:numPr>
          <w:ilvl w:val="0"/>
          <w:numId w:val="15"/>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njurkan ibu untuk memperbanyak minu  air putih (8 gelas/hari) serta minum air hangat saat bangun tidur</w:t>
      </w:r>
    </w:p>
    <w:p w14:paraId="24F04425" w14:textId="77777777" w:rsidR="003B074A" w:rsidRPr="009962F0" w:rsidRDefault="003B074A" w:rsidP="003B074A">
      <w:pPr>
        <w:pStyle w:val="ListParagraph"/>
        <w:spacing w:after="0" w:line="480" w:lineRule="auto"/>
        <w:ind w:left="1710" w:hanging="36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lastRenderedPageBreak/>
        <w:t>R/ Air merupakan sebuah pelarut penting yang dibutuhkan untuk pencernaan, transportasi nutrient.</w:t>
      </w:r>
    </w:p>
    <w:p w14:paraId="3072F684" w14:textId="77777777" w:rsidR="003B074A" w:rsidRPr="009962F0" w:rsidRDefault="003B074A" w:rsidP="003B074A">
      <w:pPr>
        <w:pStyle w:val="ListParagraph"/>
        <w:numPr>
          <w:ilvl w:val="0"/>
          <w:numId w:val="15"/>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njurkan ibu melakukan latihan secara umum, berjalan setiap hari, pertahankan postur yang baik, mekanisme tubuh yang baik, latihan kontraksi otot abdomen bagian bawah secara teratur.</w:t>
      </w:r>
    </w:p>
    <w:p w14:paraId="4567ECD6" w14:textId="77777777" w:rsidR="003B074A" w:rsidRPr="009962F0" w:rsidRDefault="003B074A" w:rsidP="003B074A">
      <w:pPr>
        <w:pStyle w:val="ListParagraph"/>
        <w:spacing w:after="0" w:line="480" w:lineRule="auto"/>
        <w:ind w:left="162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Kegiatan tersebut memfasilitasi sirkulasi vena sehingga mencegah kongesti pada usus besar.</w:t>
      </w:r>
    </w:p>
    <w:p w14:paraId="3EF5A123" w14:textId="77777777" w:rsidR="003B074A" w:rsidRPr="009962F0" w:rsidRDefault="003B074A" w:rsidP="003B074A">
      <w:pPr>
        <w:pStyle w:val="ListParagraph"/>
        <w:numPr>
          <w:ilvl w:val="0"/>
          <w:numId w:val="15"/>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Diskusikan bahayanya penggunaan pencahar dan anjurkan ibu untuk diet tinggi serat</w:t>
      </w:r>
    </w:p>
    <w:p w14:paraId="70339BEC" w14:textId="77777777" w:rsidR="003B074A" w:rsidRPr="009962F0" w:rsidRDefault="003B074A" w:rsidP="003B074A">
      <w:pPr>
        <w:pStyle w:val="ListParagraph"/>
        <w:spacing w:after="0" w:line="480" w:lineRule="auto"/>
        <w:ind w:left="162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 Penggunaan pencahar dapat merangsang persalinan awal. Makanan tinggi serat membantu melancarkan  buang air besar.</w:t>
      </w:r>
    </w:p>
    <w:p w14:paraId="06F18F45" w14:textId="77777777" w:rsidR="003B074A" w:rsidRPr="009962F0" w:rsidRDefault="003B074A" w:rsidP="003B074A">
      <w:pPr>
        <w:pStyle w:val="ListParagraph"/>
        <w:numPr>
          <w:ilvl w:val="1"/>
          <w:numId w:val="11"/>
        </w:numPr>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esemutan dan baal pada jari</w:t>
      </w:r>
    </w:p>
    <w:p w14:paraId="7C11F825"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Tujuan : Ibu mengerti penyebab kesemutan dan baal pada jari</w:t>
      </w:r>
    </w:p>
    <w:p w14:paraId="5869987A"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H</w:t>
      </w:r>
      <w:r w:rsidRPr="009962F0">
        <w:rPr>
          <w:rFonts w:ascii="Times New Roman" w:eastAsia="Times New Roman" w:hAnsi="Times New Roman" w:cs="Times New Roman"/>
          <w:sz w:val="24"/>
          <w:szCs w:val="24"/>
          <w:lang w:eastAsia="id-ID"/>
        </w:rPr>
        <w:tab/>
        <w:t xml:space="preserve">     : Kesemutan dan baal pada jari berkurang</w:t>
      </w:r>
    </w:p>
    <w:p w14:paraId="660B7608"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Intervensi</w:t>
      </w:r>
      <w:r w:rsidRPr="009962F0">
        <w:rPr>
          <w:rFonts w:ascii="Times New Roman" w:eastAsia="Times New Roman" w:hAnsi="Times New Roman" w:cs="Times New Roman"/>
          <w:sz w:val="24"/>
          <w:szCs w:val="24"/>
          <w:lang w:eastAsia="id-ID"/>
        </w:rPr>
        <w:tab/>
        <w:t xml:space="preserve">: </w:t>
      </w:r>
    </w:p>
    <w:p w14:paraId="60BBF875" w14:textId="77777777" w:rsidR="003B074A" w:rsidRPr="009962F0" w:rsidRDefault="003B074A" w:rsidP="003B074A">
      <w:pPr>
        <w:pStyle w:val="ListParagraph"/>
        <w:numPr>
          <w:ilvl w:val="0"/>
          <w:numId w:val="16"/>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Jelaskan penyebab yang mungkin dan mendorong agar ibu mempertahankan postur tubuh yang baik.</w:t>
      </w:r>
    </w:p>
    <w:p w14:paraId="26377B65" w14:textId="77777777" w:rsidR="003B074A" w:rsidRPr="009962F0" w:rsidRDefault="003B074A" w:rsidP="003B074A">
      <w:pPr>
        <w:pStyle w:val="ListParagraph"/>
        <w:spacing w:after="0" w:line="480" w:lineRule="auto"/>
        <w:ind w:left="162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 xml:space="preserve">R/ Membesar dan bertambah berat pada uterus menyebabkan ibu hamil mengambil postur dengan posisi bahu terlalu jauh kebelakang dan kepalanya antefleksi sebagai upaya menyeimbangkan berat bagian depannya dan lengkung punggungnya. Postur ini diduga </w:t>
      </w:r>
      <w:r w:rsidRPr="009962F0">
        <w:rPr>
          <w:rFonts w:ascii="Times New Roman" w:eastAsia="Times New Roman" w:hAnsi="Times New Roman" w:cs="Times New Roman"/>
          <w:sz w:val="24"/>
          <w:szCs w:val="24"/>
          <w:lang w:eastAsia="id-ID"/>
        </w:rPr>
        <w:lastRenderedPageBreak/>
        <w:t>menyebabkan penekanan pada saraf median dan ulnar lengan yang akan mengakibatkan kesemutan dan baal pada jari-jari.</w:t>
      </w:r>
    </w:p>
    <w:p w14:paraId="398591D5" w14:textId="77777777" w:rsidR="003B074A" w:rsidRPr="009962F0" w:rsidRDefault="003B074A" w:rsidP="003B074A">
      <w:pPr>
        <w:pStyle w:val="ListParagraph"/>
        <w:numPr>
          <w:ilvl w:val="0"/>
          <w:numId w:val="16"/>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njurkan ibu untuk berbaring</w:t>
      </w:r>
    </w:p>
    <w:p w14:paraId="54385E70" w14:textId="77777777" w:rsidR="003B074A" w:rsidRPr="009962F0" w:rsidRDefault="003B074A" w:rsidP="003B074A">
      <w:pPr>
        <w:pStyle w:val="ListParagraph"/>
        <w:spacing w:after="0" w:line="480" w:lineRule="auto"/>
        <w:ind w:left="1620" w:hanging="27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Membantu melancarkan peredaran darah pada kaki sehingga  kesemutan dan baal pada jari berkurang.</w:t>
      </w:r>
    </w:p>
    <w:p w14:paraId="118BC229" w14:textId="77777777" w:rsidR="003B074A" w:rsidRPr="009962F0" w:rsidRDefault="003B074A" w:rsidP="003B074A">
      <w:pPr>
        <w:pStyle w:val="ListParagraph"/>
        <w:numPr>
          <w:ilvl w:val="1"/>
          <w:numId w:val="11"/>
        </w:numPr>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 xml:space="preserve">Insomnia </w:t>
      </w:r>
    </w:p>
    <w:p w14:paraId="39A45FB5"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Tujuan : kesulitan tidur ibu teratasi</w:t>
      </w:r>
    </w:p>
    <w:p w14:paraId="71F88129"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KH</w:t>
      </w:r>
      <w:r w:rsidRPr="009962F0">
        <w:rPr>
          <w:rFonts w:ascii="Times New Roman" w:eastAsia="Times New Roman" w:hAnsi="Times New Roman" w:cs="Times New Roman"/>
          <w:sz w:val="24"/>
          <w:szCs w:val="24"/>
          <w:lang w:eastAsia="id-ID"/>
        </w:rPr>
        <w:tab/>
        <w:t xml:space="preserve">     : Ibu tidak lagi kesulitan tidur</w:t>
      </w:r>
    </w:p>
    <w:p w14:paraId="657FFD00" w14:textId="77777777" w:rsidR="003B074A" w:rsidRPr="009962F0" w:rsidRDefault="003B074A" w:rsidP="003B074A">
      <w:pPr>
        <w:pStyle w:val="ListParagraph"/>
        <w:spacing w:after="0" w:line="480" w:lineRule="auto"/>
        <w:ind w:left="99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Intervensi</w:t>
      </w:r>
      <w:r w:rsidRPr="009962F0">
        <w:rPr>
          <w:rFonts w:ascii="Times New Roman" w:eastAsia="Times New Roman" w:hAnsi="Times New Roman" w:cs="Times New Roman"/>
          <w:sz w:val="24"/>
          <w:szCs w:val="24"/>
          <w:lang w:eastAsia="id-ID"/>
        </w:rPr>
        <w:tab/>
        <w:t xml:space="preserve">: </w:t>
      </w:r>
    </w:p>
    <w:p w14:paraId="7A19D39F" w14:textId="77777777" w:rsidR="003B074A" w:rsidRPr="009962F0" w:rsidRDefault="003B074A" w:rsidP="003B074A">
      <w:pPr>
        <w:pStyle w:val="ListParagraph"/>
        <w:numPr>
          <w:ilvl w:val="0"/>
          <w:numId w:val="17"/>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Yakinkan kembali bahwa insomnia adalah kejadian yang umum selama tahap akhir kehamilan</w:t>
      </w:r>
    </w:p>
    <w:p w14:paraId="4BD866CF" w14:textId="77777777" w:rsidR="003B074A" w:rsidRPr="009962F0" w:rsidRDefault="003B074A" w:rsidP="003B074A">
      <w:pPr>
        <w:pStyle w:val="ListParagraph"/>
        <w:spacing w:after="0" w:line="480" w:lineRule="auto"/>
        <w:ind w:left="1353"/>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 Memvalidasi apakah keluhannya normal</w:t>
      </w:r>
    </w:p>
    <w:p w14:paraId="47ECEA57" w14:textId="77777777" w:rsidR="003B074A" w:rsidRPr="009962F0" w:rsidRDefault="003B074A" w:rsidP="003B074A">
      <w:pPr>
        <w:pStyle w:val="ListParagraph"/>
        <w:numPr>
          <w:ilvl w:val="0"/>
          <w:numId w:val="17"/>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Ajarkan ibu teknik relaksasi seperti effleurage yakni gerakan pijatan ringan yang berirama yang dilakukan pada kulit tanpa terjadi gerakan otot bagian dalam</w:t>
      </w:r>
    </w:p>
    <w:p w14:paraId="66E6EEF5" w14:textId="77777777" w:rsidR="003B074A" w:rsidRPr="009962F0" w:rsidRDefault="003B074A" w:rsidP="003B074A">
      <w:pPr>
        <w:pStyle w:val="ListParagraph"/>
        <w:spacing w:after="0" w:line="480" w:lineRule="auto"/>
        <w:ind w:left="2835" w:hanging="1482"/>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 Memperlancar peredaran darah dan memberikan rasa  nyaman</w:t>
      </w:r>
    </w:p>
    <w:p w14:paraId="446A27A9" w14:textId="77777777" w:rsidR="003B074A" w:rsidRPr="009962F0" w:rsidRDefault="003B074A" w:rsidP="003B074A">
      <w:pPr>
        <w:pStyle w:val="ListParagraph"/>
        <w:numPr>
          <w:ilvl w:val="0"/>
          <w:numId w:val="17"/>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Meminum susu hangat atau mandi air hangat sebelum istirahat</w:t>
      </w:r>
    </w:p>
    <w:p w14:paraId="3780657F" w14:textId="77777777" w:rsidR="003B074A" w:rsidRPr="009962F0" w:rsidRDefault="003B074A" w:rsidP="003B074A">
      <w:pPr>
        <w:pStyle w:val="ListParagraph"/>
        <w:spacing w:after="0" w:line="480" w:lineRule="auto"/>
        <w:ind w:left="1620" w:hanging="267"/>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 Memberikan rasa nyaman pada tubuh sehingga ibu lebih rileks dan dapat tidur lebih nyenyak.</w:t>
      </w:r>
    </w:p>
    <w:p w14:paraId="53C29094" w14:textId="77777777" w:rsidR="003B074A" w:rsidRPr="009962F0" w:rsidRDefault="003B074A" w:rsidP="003B074A">
      <w:pPr>
        <w:pStyle w:val="ListParagraph"/>
        <w:numPr>
          <w:ilvl w:val="0"/>
          <w:numId w:val="17"/>
        </w:numPr>
        <w:spacing w:after="0" w:line="480" w:lineRule="auto"/>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Menghindari minuman berkafein/makan pada malam hari</w:t>
      </w:r>
    </w:p>
    <w:p w14:paraId="6A3156A1" w14:textId="77777777" w:rsidR="003B074A" w:rsidRPr="009962F0" w:rsidRDefault="003B074A" w:rsidP="003B074A">
      <w:pPr>
        <w:pStyle w:val="ListParagraph"/>
        <w:spacing w:after="0" w:line="480" w:lineRule="auto"/>
        <w:ind w:left="1620" w:hanging="267"/>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R/ Kafein atau kopi/ makan pada malam hari menyebabkan ibu susah tidur.</w:t>
      </w:r>
    </w:p>
    <w:p w14:paraId="01D548AA" w14:textId="77777777" w:rsidR="003B074A" w:rsidRPr="009962F0" w:rsidRDefault="003B074A" w:rsidP="003B074A">
      <w:pPr>
        <w:pStyle w:val="ListParagraph"/>
        <w:spacing w:line="480" w:lineRule="auto"/>
        <w:jc w:val="both"/>
        <w:rPr>
          <w:rFonts w:ascii="Times New Roman" w:hAnsi="Times New Roman" w:cs="Times New Roman"/>
          <w:sz w:val="24"/>
          <w:szCs w:val="24"/>
        </w:rPr>
      </w:pPr>
    </w:p>
    <w:p w14:paraId="6E5163FE" w14:textId="77777777" w:rsidR="003B074A" w:rsidRPr="009962F0" w:rsidRDefault="003B074A" w:rsidP="003B074A">
      <w:pPr>
        <w:pStyle w:val="ListParagraph"/>
        <w:numPr>
          <w:ilvl w:val="2"/>
          <w:numId w:val="7"/>
        </w:numPr>
        <w:spacing w:after="160" w:line="480" w:lineRule="auto"/>
        <w:ind w:left="1080" w:hanging="630"/>
        <w:jc w:val="both"/>
        <w:rPr>
          <w:rFonts w:ascii="Times New Roman" w:hAnsi="Times New Roman" w:cs="Times New Roman"/>
          <w:b/>
          <w:sz w:val="24"/>
          <w:szCs w:val="24"/>
        </w:rPr>
      </w:pPr>
      <w:r w:rsidRPr="009962F0">
        <w:rPr>
          <w:rFonts w:ascii="Times New Roman" w:hAnsi="Times New Roman" w:cs="Times New Roman"/>
          <w:b/>
          <w:sz w:val="24"/>
          <w:szCs w:val="24"/>
        </w:rPr>
        <w:t>Implementasi</w:t>
      </w:r>
    </w:p>
    <w:p w14:paraId="4375F6FE" w14:textId="77777777" w:rsidR="003B074A" w:rsidRPr="009962F0" w:rsidRDefault="003B074A" w:rsidP="003B074A">
      <w:pPr>
        <w:pStyle w:val="ListParagraph"/>
        <w:spacing w:line="480" w:lineRule="auto"/>
        <w:ind w:left="1080"/>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Implementasi mengacu intervensi. Pada langkah ini bidan mengarahkan atau melaksanakan rencana asuhan secara efektif dan aman. Bila perlu kolaborasi dengan dokter misalnya karena adanya komplikasi. Manajemen yang efisien berhubungan dengan waktu, biaya serta peningkatan mutu asuhan. Kaji ulang apakah semua rencana telah terlaksana.</w:t>
      </w:r>
    </w:p>
    <w:p w14:paraId="1F915873" w14:textId="77777777" w:rsidR="003B074A" w:rsidRPr="009962F0" w:rsidRDefault="003B074A" w:rsidP="003B074A">
      <w:pPr>
        <w:pStyle w:val="ListParagraph"/>
        <w:spacing w:line="480" w:lineRule="auto"/>
        <w:ind w:firstLine="720"/>
        <w:jc w:val="both"/>
        <w:rPr>
          <w:rFonts w:ascii="Times New Roman" w:hAnsi="Times New Roman" w:cs="Times New Roman"/>
          <w:sz w:val="24"/>
          <w:szCs w:val="24"/>
        </w:rPr>
      </w:pPr>
    </w:p>
    <w:p w14:paraId="25FAF604" w14:textId="77777777" w:rsidR="003B074A" w:rsidRPr="009962F0" w:rsidRDefault="003B074A" w:rsidP="003B074A">
      <w:pPr>
        <w:pStyle w:val="ListParagraph"/>
        <w:spacing w:after="160" w:line="480" w:lineRule="auto"/>
        <w:ind w:hanging="270"/>
        <w:jc w:val="both"/>
        <w:rPr>
          <w:rFonts w:ascii="Times New Roman" w:hAnsi="Times New Roman" w:cs="Times New Roman"/>
          <w:b/>
          <w:sz w:val="24"/>
          <w:szCs w:val="24"/>
        </w:rPr>
      </w:pPr>
      <w:r w:rsidRPr="009962F0">
        <w:rPr>
          <w:rFonts w:ascii="Times New Roman" w:hAnsi="Times New Roman" w:cs="Times New Roman"/>
          <w:b/>
          <w:sz w:val="24"/>
          <w:szCs w:val="24"/>
        </w:rPr>
        <w:t>2.1.7 Evaluasi</w:t>
      </w:r>
    </w:p>
    <w:p w14:paraId="27BCC0CF" w14:textId="77777777" w:rsidR="003B074A" w:rsidRPr="009962F0" w:rsidRDefault="003B074A" w:rsidP="003B074A">
      <w:pPr>
        <w:pStyle w:val="ListParagraph"/>
        <w:spacing w:line="480" w:lineRule="auto"/>
        <w:ind w:left="1080"/>
        <w:jc w:val="both"/>
        <w:rPr>
          <w:rFonts w:ascii="Times New Roman" w:hAnsi="Times New Roman" w:cs="Times New Roman"/>
          <w:sz w:val="24"/>
          <w:szCs w:val="24"/>
        </w:rPr>
      </w:pPr>
      <w:r w:rsidRPr="009962F0">
        <w:rPr>
          <w:rFonts w:ascii="Times New Roman" w:hAnsi="Times New Roman" w:cs="Times New Roman"/>
          <w:sz w:val="24"/>
          <w:szCs w:val="24"/>
        </w:rPr>
        <w:t xml:space="preserve">Pada langkah ini keefektifan dari asuhan yang telah diberikan, meliputi pemenuhan kebutuhan bantuan apakah benar – benar telah terpenuhi sesuai dengan kebutuhan sebagaimana telah diidentifikasi di dalam diagnosa dan masalah (Varney, 2004). </w:t>
      </w:r>
    </w:p>
    <w:p w14:paraId="0F3D985F" w14:textId="77777777" w:rsidR="003B074A" w:rsidRPr="009962F0" w:rsidRDefault="003B074A" w:rsidP="003B074A">
      <w:pPr>
        <w:pStyle w:val="ListParagraph"/>
        <w:spacing w:line="480" w:lineRule="auto"/>
        <w:ind w:left="1080"/>
        <w:jc w:val="both"/>
        <w:rPr>
          <w:rFonts w:ascii="Times New Roman" w:hAnsi="Times New Roman" w:cs="Times New Roman"/>
          <w:sz w:val="24"/>
          <w:szCs w:val="24"/>
        </w:rPr>
      </w:pPr>
      <w:r w:rsidRPr="009962F0">
        <w:rPr>
          <w:rFonts w:ascii="Times New Roman" w:hAnsi="Times New Roman" w:cs="Times New Roman"/>
          <w:color w:val="000000"/>
          <w:sz w:val="24"/>
          <w:szCs w:val="24"/>
          <w:shd w:val="clear" w:color="auto" w:fill="FFFFFF"/>
        </w:rPr>
        <w:t>Ada kemungkinan bahwa sebagian rencana tersebut efektif sedangkan sebagian belum efektif. Mengingat bahwa proses manajemen asuhan ini merupakan suatu kegiatan yang berkesinambungan maka perlu mengulang kembali dari awal setiap asuhan yang tidak efektif melalui manajemen tidak efektif serta melakukan penyusaian terhadap rencana asuhan tersebut.</w:t>
      </w:r>
    </w:p>
    <w:p w14:paraId="490B3FD0" w14:textId="77777777" w:rsidR="003B074A" w:rsidRPr="009962F0" w:rsidRDefault="003B074A" w:rsidP="003B074A">
      <w:pPr>
        <w:pStyle w:val="ListParagraph"/>
        <w:spacing w:line="480" w:lineRule="auto"/>
        <w:jc w:val="both"/>
        <w:rPr>
          <w:rFonts w:ascii="Times New Roman" w:eastAsia="Times New Roman" w:hAnsi="Times New Roman" w:cs="Times New Roman"/>
          <w:bCs/>
          <w:sz w:val="24"/>
          <w:szCs w:val="24"/>
          <w:lang w:eastAsia="id-ID"/>
        </w:rPr>
      </w:pPr>
    </w:p>
    <w:p w14:paraId="4F9BFD75" w14:textId="77777777" w:rsidR="003B074A" w:rsidRPr="009962F0" w:rsidRDefault="003B074A" w:rsidP="003B074A">
      <w:pPr>
        <w:pStyle w:val="ListParagraph"/>
        <w:numPr>
          <w:ilvl w:val="0"/>
          <w:numId w:val="20"/>
        </w:numPr>
        <w:spacing w:after="160"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Konsep Manajemen Kebidanan Persalinan</w:t>
      </w:r>
    </w:p>
    <w:p w14:paraId="2E5744C0" w14:textId="77777777" w:rsidR="003B074A" w:rsidRPr="009962F0" w:rsidRDefault="003B074A" w:rsidP="003B074A">
      <w:pPr>
        <w:spacing w:line="480" w:lineRule="auto"/>
        <w:ind w:firstLine="360"/>
        <w:jc w:val="both"/>
        <w:rPr>
          <w:rFonts w:ascii="Times New Roman" w:hAnsi="Times New Roman" w:cs="Times New Roman"/>
          <w:b/>
          <w:sz w:val="24"/>
          <w:szCs w:val="24"/>
        </w:rPr>
      </w:pPr>
      <w:r w:rsidRPr="009962F0">
        <w:rPr>
          <w:rFonts w:ascii="Times New Roman" w:hAnsi="Times New Roman" w:cs="Times New Roman"/>
          <w:b/>
          <w:sz w:val="24"/>
          <w:szCs w:val="24"/>
        </w:rPr>
        <w:t>2.2.1 Manajemen Kebidanan Kala 1</w:t>
      </w:r>
    </w:p>
    <w:p w14:paraId="64F54C05" w14:textId="77777777" w:rsidR="003B074A" w:rsidRPr="009962F0" w:rsidRDefault="003B074A" w:rsidP="003B074A">
      <w:pPr>
        <w:pStyle w:val="ListParagraph"/>
        <w:numPr>
          <w:ilvl w:val="0"/>
          <w:numId w:val="66"/>
        </w:numPr>
        <w:spacing w:line="480" w:lineRule="auto"/>
        <w:ind w:left="1080" w:hanging="180"/>
        <w:jc w:val="both"/>
        <w:rPr>
          <w:rFonts w:ascii="Times New Roman" w:hAnsi="Times New Roman" w:cs="Times New Roman"/>
          <w:bCs/>
          <w:sz w:val="24"/>
          <w:szCs w:val="24"/>
        </w:rPr>
      </w:pPr>
      <w:r w:rsidRPr="009962F0">
        <w:rPr>
          <w:rFonts w:ascii="Times New Roman" w:hAnsi="Times New Roman" w:cs="Times New Roman"/>
          <w:bCs/>
          <w:sz w:val="24"/>
          <w:szCs w:val="24"/>
        </w:rPr>
        <w:lastRenderedPageBreak/>
        <w:t xml:space="preserve"> Subjektif</w:t>
      </w:r>
    </w:p>
    <w:p w14:paraId="31724697" w14:textId="77777777" w:rsidR="003B074A" w:rsidRPr="009962F0" w:rsidRDefault="003B074A" w:rsidP="003B074A">
      <w:pPr>
        <w:pStyle w:val="ListParagraph"/>
        <w:spacing w:after="0" w:line="480" w:lineRule="auto"/>
        <w:ind w:left="900"/>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1) Keluhan Utama</w:t>
      </w:r>
    </w:p>
    <w:p w14:paraId="080AE27B" w14:textId="77777777" w:rsidR="003B074A" w:rsidRPr="009962F0" w:rsidRDefault="003B074A" w:rsidP="003B074A">
      <w:pPr>
        <w:spacing w:after="0" w:line="480" w:lineRule="auto"/>
        <w:ind w:left="11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kapan mulai kontraksi dan bagaimana kontraksinya (apakah teratur, seberapa sering), apa masih dirasakan gerakan janin, apa ketuban sudah pecah (warna/kental atau encer, kapan ketuban pecah), apakah keluar lendir bercampur darah (apakah berupa bercak datau darah segar pervaginam). Gerak janin untuk mengkaji kesejahteraan janin. Ketuban pecah merupakan tanda menjelang persalinan. (asri dan clervo, 2012)</w:t>
      </w:r>
    </w:p>
    <w:p w14:paraId="249F3112" w14:textId="77777777" w:rsidR="003B074A" w:rsidRPr="009962F0" w:rsidRDefault="003B074A" w:rsidP="003B074A">
      <w:pPr>
        <w:spacing w:after="0" w:line="480" w:lineRule="auto"/>
        <w:ind w:left="11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Menurut sujiyati,dkk (2011) his normal mempunyai sifat : </w:t>
      </w:r>
    </w:p>
    <w:p w14:paraId="0A2A55B6" w14:textId="77777777" w:rsidR="003B074A" w:rsidRPr="009962F0" w:rsidRDefault="003B074A" w:rsidP="003B074A">
      <w:pPr>
        <w:spacing w:after="0" w:line="480" w:lineRule="auto"/>
        <w:ind w:left="11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a) Kontraksi otot rahim mulai dari salah satu tanduk rahim</w:t>
      </w:r>
    </w:p>
    <w:p w14:paraId="1526D640" w14:textId="77777777" w:rsidR="003B074A" w:rsidRPr="009962F0" w:rsidRDefault="003B074A" w:rsidP="003B074A">
      <w:pPr>
        <w:tabs>
          <w:tab w:val="left" w:pos="2070"/>
        </w:tabs>
        <w:spacing w:after="0" w:line="480" w:lineRule="auto"/>
        <w:ind w:firstLine="11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b) Fundal dominan, menjalar ke seluruh otot rahim</w:t>
      </w:r>
    </w:p>
    <w:p w14:paraId="0DF61265" w14:textId="77777777" w:rsidR="003B074A" w:rsidRPr="009962F0" w:rsidRDefault="003B074A" w:rsidP="003B074A">
      <w:pPr>
        <w:spacing w:after="0" w:line="480" w:lineRule="auto"/>
        <w:ind w:firstLine="11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c) Kekuatannya seperti memeras isi rahim</w:t>
      </w:r>
    </w:p>
    <w:p w14:paraId="342C688F" w14:textId="77777777" w:rsidR="003B074A" w:rsidRPr="009962F0" w:rsidRDefault="003B074A" w:rsidP="003B074A">
      <w:pPr>
        <w:spacing w:after="0" w:line="480" w:lineRule="auto"/>
        <w:ind w:left="11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d) Otot rahim yang berkontraksi tidak kembali ke panjang semula sehingga terjadi retraksi dan pembetukan segmen bawah rahim </w:t>
      </w:r>
    </w:p>
    <w:p w14:paraId="26B414CF" w14:textId="77777777" w:rsidR="003B074A" w:rsidRPr="009962F0" w:rsidRDefault="003B074A" w:rsidP="003B074A">
      <w:pPr>
        <w:spacing w:after="0" w:line="480" w:lineRule="auto"/>
        <w:ind w:left="11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Pada fase laten 8-12 jam kontraksi mulai teratur tetapi lamanya diantara 20-30 detik, sedangkan pada fase aktif frekuensi dan lama kontraksi uterus akan meningkat secara bertahap dimana terjadi tiga kali atau lebih dalam waktu sepuluh menit dan berlangsung selama empat puluh detik atau lebih. (Tando, 2013)</w:t>
      </w:r>
    </w:p>
    <w:p w14:paraId="658F2163" w14:textId="77777777" w:rsidR="003B074A" w:rsidRPr="009962F0" w:rsidRDefault="003B074A" w:rsidP="003B074A">
      <w:pPr>
        <w:spacing w:after="0" w:line="480" w:lineRule="auto"/>
        <w:ind w:left="1170"/>
        <w:contextualSpacing/>
        <w:jc w:val="both"/>
        <w:rPr>
          <w:rFonts w:ascii="Times New Roman" w:eastAsia="Calibri" w:hAnsi="Times New Roman" w:cs="Times New Roman"/>
          <w:sz w:val="24"/>
          <w:szCs w:val="24"/>
        </w:rPr>
      </w:pPr>
    </w:p>
    <w:p w14:paraId="3F00CB26" w14:textId="77777777" w:rsidR="003B074A" w:rsidRPr="009962F0" w:rsidRDefault="003B074A" w:rsidP="003B074A">
      <w:pPr>
        <w:spacing w:after="0" w:line="480" w:lineRule="auto"/>
        <w:ind w:firstLine="90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2)  Pola kebiasaan terakhir</w:t>
      </w:r>
    </w:p>
    <w:p w14:paraId="1C7E5822" w14:textId="77777777" w:rsidR="003B074A" w:rsidRPr="009962F0" w:rsidRDefault="003B074A" w:rsidP="003B074A">
      <w:pPr>
        <w:tabs>
          <w:tab w:val="left" w:pos="1170"/>
          <w:tab w:val="left" w:pos="1260"/>
          <w:tab w:val="left" w:pos="2520"/>
        </w:tabs>
        <w:spacing w:after="0" w:line="480" w:lineRule="auto"/>
        <w:ind w:left="2610" w:hanging="135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lastRenderedPageBreak/>
        <w:t xml:space="preserve">Nutrisi     : </w:t>
      </w:r>
      <w:r w:rsidRPr="009962F0">
        <w:rPr>
          <w:rFonts w:ascii="Times New Roman" w:eastAsia="Calibri" w:hAnsi="Times New Roman" w:cs="Times New Roman"/>
          <w:sz w:val="24"/>
          <w:szCs w:val="24"/>
        </w:rPr>
        <w:tab/>
      </w:r>
      <w:r w:rsidRPr="009962F0">
        <w:rPr>
          <w:rFonts w:ascii="Times New Roman" w:eastAsia="Calibri" w:hAnsi="Times New Roman" w:cs="Times New Roman"/>
          <w:sz w:val="24"/>
          <w:szCs w:val="24"/>
        </w:rPr>
        <w:tab/>
        <w:t>Kapan makan terakhir ibu dengan porsi berat atau ringan (seperti 1 piring ukuran sedang,besar) karena nutrisi mempengaruhi terhadap tenaga untuk mengejan ketika persalinan. Minum terakhir ibu kapan dan berapa gelas,jenis minuman manis dapat menambah tenaga ibu untuk mengejan.</w:t>
      </w:r>
    </w:p>
    <w:p w14:paraId="3607D656" w14:textId="77777777" w:rsidR="003B074A" w:rsidRPr="009962F0" w:rsidRDefault="003B074A" w:rsidP="003B074A">
      <w:pPr>
        <w:spacing w:after="0" w:line="480" w:lineRule="auto"/>
        <w:ind w:left="2880" w:hanging="1630"/>
        <w:contextualSpacing/>
        <w:jc w:val="both"/>
        <w:rPr>
          <w:rFonts w:ascii="Times New Roman" w:eastAsia="Calibri" w:hAnsi="Times New Roman" w:cs="Times New Roman"/>
          <w:sz w:val="24"/>
          <w:szCs w:val="24"/>
        </w:rPr>
      </w:pPr>
    </w:p>
    <w:p w14:paraId="65B66DBE" w14:textId="77777777" w:rsidR="003B074A" w:rsidRPr="009962F0" w:rsidRDefault="003B074A" w:rsidP="003B074A">
      <w:pPr>
        <w:tabs>
          <w:tab w:val="left" w:pos="2700"/>
        </w:tabs>
        <w:spacing w:after="0" w:line="480" w:lineRule="auto"/>
        <w:ind w:left="2700" w:hanging="144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Eliminasi : </w:t>
      </w:r>
      <w:r w:rsidRPr="009962F0">
        <w:rPr>
          <w:rFonts w:ascii="Times New Roman" w:eastAsia="Calibri" w:hAnsi="Times New Roman" w:cs="Times New Roman"/>
          <w:sz w:val="24"/>
          <w:szCs w:val="24"/>
        </w:rPr>
        <w:tab/>
        <w:t>Perlu dikaji karena kandung kemih yang penuh akan menghambat penurunan bagian terbawah janin. Selain itu, juga akan meningkatkan rasa tidak nyaman yang tidak dikenali pasien karena bersamaan dengan munculnya kontraksi uterus. kandung kemih harus dikosongkan setiap 2 jam selama proses persalinan. Demikian pula dengan jumlah dan waktu berkemih juga harus dicatat. Bila pasien tidak mampu berkemih sendiri, dapat dilakukan kateterisasi. (asrinah, , dkk 2010)</w:t>
      </w:r>
    </w:p>
    <w:p w14:paraId="229CFD53" w14:textId="77777777" w:rsidR="003B074A" w:rsidRPr="009962F0" w:rsidRDefault="003B074A" w:rsidP="003B074A">
      <w:pPr>
        <w:tabs>
          <w:tab w:val="left" w:pos="2790"/>
        </w:tabs>
        <w:spacing w:after="0" w:line="480" w:lineRule="auto"/>
        <w:ind w:left="2700" w:hanging="9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ab/>
        <w:t>Perlu dikaji karena Rektum yang penuh akan mengganggu penurunan bagian terbawah janin, namun bila pasien mengatakan ingin BAB, bidan harus memastikan kemungkinan adanya tanda dan gejala masuk pada kala II. (asrinah, dkk 2010)</w:t>
      </w:r>
    </w:p>
    <w:p w14:paraId="7BAF10D2" w14:textId="77777777" w:rsidR="003B074A" w:rsidRPr="009962F0" w:rsidRDefault="003B074A" w:rsidP="003B074A">
      <w:pPr>
        <w:tabs>
          <w:tab w:val="left" w:pos="2880"/>
        </w:tabs>
        <w:spacing w:after="0" w:line="480" w:lineRule="auto"/>
        <w:ind w:left="2700" w:hanging="144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lastRenderedPageBreak/>
        <w:t xml:space="preserve">Istirahat     : </w:t>
      </w:r>
      <w:r w:rsidRPr="009962F0">
        <w:rPr>
          <w:rFonts w:ascii="Times New Roman" w:eastAsia="Calibri" w:hAnsi="Times New Roman" w:cs="Times New Roman"/>
          <w:sz w:val="24"/>
          <w:szCs w:val="24"/>
        </w:rPr>
        <w:tab/>
        <w:t>untuk mengetahui apakah istirahat ibu cukup atau tidak. Ibu terakhir tidur pukul berapa sampai dengan berapa (minimal istirahat ibu 8 jam)</w:t>
      </w:r>
    </w:p>
    <w:p w14:paraId="062546EC" w14:textId="77777777" w:rsidR="003B074A" w:rsidRPr="009962F0" w:rsidRDefault="003B074A" w:rsidP="003B074A">
      <w:pPr>
        <w:spacing w:after="0" w:line="480" w:lineRule="auto"/>
        <w:ind w:left="2700" w:hanging="144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Hygiene     : </w:t>
      </w:r>
      <w:r w:rsidRPr="009962F0">
        <w:rPr>
          <w:rFonts w:ascii="Times New Roman" w:eastAsia="Calibri" w:hAnsi="Times New Roman" w:cs="Times New Roman"/>
          <w:sz w:val="24"/>
          <w:szCs w:val="24"/>
        </w:rPr>
        <w:tab/>
        <w:t>untuk mengetahui kebiasaan dalam perawatan kebersihan dirinya. Beberapa hal yang perlu ditanyakan yaitu mandi, ganti celana dalam, dan keramas (sulistyawati, 2009)</w:t>
      </w:r>
    </w:p>
    <w:p w14:paraId="5F1E7E4F" w14:textId="77777777" w:rsidR="003B074A" w:rsidRPr="009962F0" w:rsidRDefault="003B074A" w:rsidP="003B074A">
      <w:pPr>
        <w:spacing w:after="0" w:line="480" w:lineRule="auto"/>
        <w:ind w:left="2700" w:hanging="144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Seksual      : </w:t>
      </w:r>
      <w:r w:rsidRPr="009962F0">
        <w:rPr>
          <w:rFonts w:ascii="Times New Roman" w:eastAsia="Calibri" w:hAnsi="Times New Roman" w:cs="Times New Roman"/>
          <w:sz w:val="24"/>
          <w:szCs w:val="24"/>
        </w:rPr>
        <w:tab/>
        <w:t>Data yang kita perlukan berkaitan dengan aktivitas seksual adalah sebagai berikut: keluhan, frekuensi, kapan terakhir melakukan hubungan seksual.</w:t>
      </w:r>
    </w:p>
    <w:p w14:paraId="2FE08DD8" w14:textId="77777777" w:rsidR="003B074A" w:rsidRPr="009962F0" w:rsidRDefault="003B074A" w:rsidP="003B074A">
      <w:pPr>
        <w:spacing w:after="0" w:line="480" w:lineRule="auto"/>
        <w:ind w:left="2890" w:hanging="1090"/>
        <w:contextualSpacing/>
        <w:jc w:val="both"/>
        <w:rPr>
          <w:rFonts w:ascii="Times New Roman" w:eastAsia="Calibri" w:hAnsi="Times New Roman" w:cs="Times New Roman"/>
          <w:sz w:val="24"/>
          <w:szCs w:val="24"/>
        </w:rPr>
      </w:pPr>
    </w:p>
    <w:p w14:paraId="54AE5595" w14:textId="77777777" w:rsidR="003B074A" w:rsidRPr="009962F0" w:rsidRDefault="003B074A" w:rsidP="003B074A">
      <w:pPr>
        <w:spacing w:after="0" w:line="480" w:lineRule="auto"/>
        <w:ind w:firstLine="90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3) Riwayat psikologis</w:t>
      </w:r>
    </w:p>
    <w:p w14:paraId="3F162539" w14:textId="77777777" w:rsidR="003B074A" w:rsidRPr="009962F0" w:rsidRDefault="003B074A" w:rsidP="003B074A">
      <w:pPr>
        <w:spacing w:after="0" w:line="480" w:lineRule="auto"/>
        <w:ind w:left="11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Keadaan psikologi ibu mempengaruhi proses persalinan. Ibu bersalin yang didampingi oleh suami dan oleh orang-orang yang dicintainya cenderung mengalami proses persalinan yang lebih lancar dibandingkan dengan ibu bersalin yang tanpa didampingi suami atau orang-orang yang dicintainya. Ini menunjukkan bahwa dukungan mental berdampak positif bagi keadaan psikis ibu, yang berpengaruh pada kelancaran proses persalinan. (asrinah,  dkk 2010)</w:t>
      </w:r>
    </w:p>
    <w:p w14:paraId="4F9ECB5B" w14:textId="77777777" w:rsidR="003B074A" w:rsidRPr="009962F0" w:rsidRDefault="003B074A" w:rsidP="003B074A">
      <w:pPr>
        <w:pStyle w:val="ListParagraph"/>
        <w:spacing w:line="480" w:lineRule="auto"/>
        <w:ind w:left="1080"/>
        <w:jc w:val="both"/>
        <w:rPr>
          <w:rFonts w:ascii="Times New Roman" w:hAnsi="Times New Roman" w:cs="Times New Roman"/>
          <w:bCs/>
          <w:sz w:val="24"/>
          <w:szCs w:val="24"/>
        </w:rPr>
      </w:pPr>
    </w:p>
    <w:p w14:paraId="19EC3F1F" w14:textId="77777777" w:rsidR="003B074A" w:rsidRPr="009962F0" w:rsidRDefault="003B074A" w:rsidP="003B074A">
      <w:pPr>
        <w:pStyle w:val="ListParagraph"/>
        <w:numPr>
          <w:ilvl w:val="0"/>
          <w:numId w:val="66"/>
        </w:numPr>
        <w:spacing w:line="480" w:lineRule="auto"/>
        <w:ind w:left="1170" w:hanging="270"/>
        <w:jc w:val="both"/>
        <w:rPr>
          <w:rFonts w:ascii="Times New Roman" w:hAnsi="Times New Roman" w:cs="Times New Roman"/>
          <w:bCs/>
          <w:sz w:val="24"/>
          <w:szCs w:val="24"/>
        </w:rPr>
      </w:pPr>
      <w:r w:rsidRPr="009962F0">
        <w:rPr>
          <w:rFonts w:ascii="Times New Roman" w:hAnsi="Times New Roman" w:cs="Times New Roman"/>
          <w:bCs/>
          <w:sz w:val="24"/>
          <w:szCs w:val="24"/>
        </w:rPr>
        <w:t xml:space="preserve">Objektif </w:t>
      </w:r>
    </w:p>
    <w:p w14:paraId="173E52AB" w14:textId="77777777" w:rsidR="003B074A" w:rsidRPr="009962F0" w:rsidRDefault="003B074A" w:rsidP="003B074A">
      <w:pPr>
        <w:pStyle w:val="ListParagraph"/>
        <w:spacing w:line="480" w:lineRule="auto"/>
        <w:ind w:left="1170"/>
        <w:jc w:val="both"/>
        <w:rPr>
          <w:rFonts w:ascii="Times New Roman" w:hAnsi="Times New Roman" w:cs="Times New Roman"/>
          <w:bCs/>
          <w:sz w:val="24"/>
          <w:szCs w:val="24"/>
        </w:rPr>
      </w:pPr>
      <w:r w:rsidRPr="009962F0">
        <w:rPr>
          <w:rFonts w:ascii="Times New Roman" w:hAnsi="Times New Roman" w:cs="Times New Roman"/>
          <w:bCs/>
          <w:sz w:val="24"/>
          <w:szCs w:val="24"/>
        </w:rPr>
        <w:t>a) Pemeriksaan umum :</w:t>
      </w:r>
    </w:p>
    <w:p w14:paraId="4CF62BC2" w14:textId="77777777" w:rsidR="003B074A" w:rsidRPr="009962F0" w:rsidRDefault="003B074A" w:rsidP="003B074A">
      <w:pPr>
        <w:spacing w:line="480" w:lineRule="auto"/>
        <w:ind w:left="3420" w:hanging="1980"/>
        <w:jc w:val="both"/>
        <w:rPr>
          <w:rFonts w:ascii="Times New Roman" w:hAnsi="Times New Roman" w:cs="Times New Roman"/>
          <w:bCs/>
          <w:sz w:val="24"/>
          <w:szCs w:val="24"/>
        </w:rPr>
      </w:pPr>
      <w:r w:rsidRPr="009962F0">
        <w:rPr>
          <w:rFonts w:ascii="Times New Roman" w:hAnsi="Times New Roman" w:cs="Times New Roman"/>
          <w:bCs/>
          <w:sz w:val="24"/>
          <w:szCs w:val="24"/>
        </w:rPr>
        <w:lastRenderedPageBreak/>
        <w:t xml:space="preserve">Keadaan umum : diharapkan baik, respon baik dan tidak ada ketergantungan secara fisik </w:t>
      </w:r>
    </w:p>
    <w:p w14:paraId="1AF98FD0" w14:textId="77777777" w:rsidR="003B074A" w:rsidRPr="009962F0" w:rsidRDefault="003B074A" w:rsidP="003B074A">
      <w:pPr>
        <w:spacing w:after="0" w:line="480" w:lineRule="auto"/>
        <w:ind w:left="810" w:firstLine="63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TTV</w:t>
      </w:r>
      <w:r w:rsidRPr="009962F0">
        <w:rPr>
          <w:rFonts w:ascii="Times New Roman" w:eastAsia="Calibri" w:hAnsi="Times New Roman" w:cs="Times New Roman"/>
          <w:sz w:val="24"/>
          <w:szCs w:val="24"/>
        </w:rPr>
        <w:tab/>
        <w:t xml:space="preserve"> </w:t>
      </w:r>
    </w:p>
    <w:p w14:paraId="730EEC56" w14:textId="77777777" w:rsidR="003B074A" w:rsidRPr="009962F0" w:rsidRDefault="003B074A" w:rsidP="003B074A">
      <w:pPr>
        <w:tabs>
          <w:tab w:val="left" w:pos="2880"/>
        </w:tabs>
        <w:spacing w:after="0" w:line="480" w:lineRule="auto"/>
        <w:ind w:left="2700" w:hanging="126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TD : </w:t>
      </w:r>
      <w:r w:rsidRPr="009962F0">
        <w:rPr>
          <w:rFonts w:ascii="Times New Roman" w:eastAsia="Calibri" w:hAnsi="Times New Roman" w:cs="Times New Roman"/>
          <w:sz w:val="24"/>
          <w:szCs w:val="24"/>
        </w:rPr>
        <w:tab/>
        <w:t>tekanan darah meningkat selama kontraksi uterus dengan kenaikan sistolik rata-rata 10-20 mmHg dan kenaikan diastolik rata-rata 5-10mmHg. Diantara kontraksi-kontraksi uterus tekanan darah akan turun seperti sebelum masuk persalinan dan akan naik lagi jika terjadi kontraksi. (asrinah, dkk 2010)</w:t>
      </w:r>
    </w:p>
    <w:p w14:paraId="1E8D8DEA" w14:textId="77777777" w:rsidR="003B074A" w:rsidRPr="009962F0" w:rsidRDefault="003B074A" w:rsidP="003B074A">
      <w:pPr>
        <w:spacing w:after="0" w:line="480" w:lineRule="auto"/>
        <w:ind w:left="2700" w:firstLine="1411"/>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Posisi tidur terlentang selama proses persalinan akan mengakibatkan adanya penekanan uterus terhadap pembuluh darah besar (aorta) yang akan menyebabkan sirkulasi darah baik ibu maupun janin akan terganggu, ibu bisa mengalami hipotensi dan janin dapat asfiksia. (asrinah, dkk 2010)</w:t>
      </w:r>
    </w:p>
    <w:p w14:paraId="378A086D" w14:textId="77777777" w:rsidR="003B074A" w:rsidRPr="009962F0" w:rsidRDefault="003B074A" w:rsidP="003B074A">
      <w:pPr>
        <w:spacing w:after="0" w:line="480" w:lineRule="auto"/>
        <w:ind w:left="2700" w:hanging="126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Nadi : </w:t>
      </w:r>
      <w:r w:rsidRPr="009962F0">
        <w:rPr>
          <w:rFonts w:ascii="Times New Roman" w:eastAsia="Calibri" w:hAnsi="Times New Roman" w:cs="Times New Roman"/>
          <w:sz w:val="24"/>
          <w:szCs w:val="24"/>
        </w:rPr>
        <w:tab/>
        <w:t>kontraksi dapat menyebabkan metabolisme meningkat, mengakibatkan kerja jantung meningkat pula sehingga denyut jantung akan meningkat selama kontraksi. (asrinah, dkk 2010)</w:t>
      </w:r>
    </w:p>
    <w:p w14:paraId="4571FCD6" w14:textId="77777777" w:rsidR="003B074A" w:rsidRPr="009962F0" w:rsidRDefault="003B074A" w:rsidP="003B074A">
      <w:pPr>
        <w:spacing w:after="0" w:line="480" w:lineRule="auto"/>
        <w:ind w:left="2700" w:hanging="126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Pernapasan : pada pernapasan terjadi kenaikan sedikit dibandingkan dengan sebelum persalinan, hal ini disebabkan karena </w:t>
      </w:r>
      <w:r w:rsidRPr="009962F0">
        <w:rPr>
          <w:rFonts w:ascii="Times New Roman" w:eastAsia="Calibri" w:hAnsi="Times New Roman" w:cs="Times New Roman"/>
          <w:sz w:val="24"/>
          <w:szCs w:val="24"/>
        </w:rPr>
        <w:lastRenderedPageBreak/>
        <w:t>adanya rasa nyeri, kekhawatiran, serta penggunaan teknik pernapasan yang tidak benar. (asrinah, dkk 2010)</w:t>
      </w:r>
    </w:p>
    <w:p w14:paraId="40FD8345" w14:textId="77777777" w:rsidR="003B074A" w:rsidRPr="009962F0" w:rsidRDefault="003B074A" w:rsidP="003B074A">
      <w:pPr>
        <w:tabs>
          <w:tab w:val="left" w:pos="2700"/>
        </w:tabs>
        <w:spacing w:after="0" w:line="480" w:lineRule="auto"/>
        <w:ind w:left="2700" w:hanging="126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Suhu : </w:t>
      </w:r>
      <w:r w:rsidRPr="009962F0">
        <w:rPr>
          <w:rFonts w:ascii="Times New Roman" w:eastAsia="Calibri" w:hAnsi="Times New Roman" w:cs="Times New Roman"/>
          <w:sz w:val="24"/>
          <w:szCs w:val="24"/>
        </w:rPr>
        <w:tab/>
        <w:t>suhu badan akan sedikit meningkat selama persalinan, suhu mencapai tingkat tertinggi selama persalinan dan segera setelah kelahiran. Kenaikan ini dianggap normal asal tidak melebihi 0,5-1C. suhu badan yang naik sedikit merupakan keadaan yang wajar. Namun bila keadaan ini berlangsung lama, kenaikan suhu mengindikasikan adanya dehidrasi. (asrinah, dkk 2010)</w:t>
      </w:r>
    </w:p>
    <w:p w14:paraId="58A1CCA0" w14:textId="77777777" w:rsidR="003B074A" w:rsidRPr="009962F0" w:rsidRDefault="003B074A" w:rsidP="003B074A">
      <w:pPr>
        <w:numPr>
          <w:ilvl w:val="0"/>
          <w:numId w:val="40"/>
        </w:numPr>
        <w:spacing w:after="0" w:line="480" w:lineRule="auto"/>
        <w:ind w:left="1440"/>
        <w:contextualSpacing/>
        <w:jc w:val="both"/>
        <w:rPr>
          <w:rFonts w:ascii="Times New Roman" w:eastAsia="Calibri" w:hAnsi="Times New Roman" w:cs="Times New Roman"/>
          <w:sz w:val="24"/>
          <w:szCs w:val="24"/>
        </w:rPr>
        <w:sectPr w:rsidR="003B074A" w:rsidRPr="009962F0" w:rsidSect="00CF0180">
          <w:headerReference w:type="first" r:id="rId5"/>
          <w:footerReference w:type="first" r:id="rId6"/>
          <w:pgSz w:w="12240" w:h="15840"/>
          <w:pgMar w:top="2268" w:right="1701" w:bottom="1701" w:left="2268" w:header="720" w:footer="720" w:gutter="0"/>
          <w:pgNumType w:start="6"/>
          <w:cols w:space="720"/>
          <w:titlePg/>
          <w:docGrid w:linePitch="360"/>
        </w:sectPr>
      </w:pPr>
    </w:p>
    <w:p w14:paraId="5233F8CE" w14:textId="77777777" w:rsidR="003B074A" w:rsidRPr="009962F0" w:rsidRDefault="003B074A" w:rsidP="003B074A">
      <w:pPr>
        <w:spacing w:after="0" w:line="480" w:lineRule="auto"/>
        <w:ind w:left="1440" w:hanging="2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b) Antropometri</w:t>
      </w:r>
      <w:r w:rsidRPr="009962F0">
        <w:rPr>
          <w:rFonts w:ascii="Times New Roman" w:eastAsia="Calibri" w:hAnsi="Times New Roman" w:cs="Times New Roman"/>
          <w:sz w:val="24"/>
          <w:szCs w:val="24"/>
        </w:rPr>
        <w:tab/>
      </w:r>
      <w:r w:rsidRPr="009962F0">
        <w:rPr>
          <w:rFonts w:ascii="Times New Roman" w:eastAsia="Calibri" w:hAnsi="Times New Roman" w:cs="Times New Roman"/>
          <w:sz w:val="24"/>
          <w:szCs w:val="24"/>
        </w:rPr>
        <w:tab/>
      </w:r>
    </w:p>
    <w:p w14:paraId="2EDCD925" w14:textId="77777777" w:rsidR="003B074A" w:rsidRPr="009962F0" w:rsidRDefault="003B074A" w:rsidP="003B074A">
      <w:pPr>
        <w:tabs>
          <w:tab w:val="left" w:pos="1980"/>
          <w:tab w:val="left" w:pos="2160"/>
        </w:tabs>
        <w:spacing w:after="0" w:line="480" w:lineRule="auto"/>
        <w:ind w:left="2700" w:hanging="126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Berat badan : </w:t>
      </w:r>
      <w:r w:rsidRPr="009962F0">
        <w:rPr>
          <w:rFonts w:ascii="Times New Roman" w:hAnsi="Times New Roman" w:cs="Times New Roman"/>
          <w:sz w:val="24"/>
          <w:szCs w:val="24"/>
        </w:rPr>
        <w:t>Sebagai standard kebiasaan kenaikan berat badan pada ibu hamil menurut Prawirohardjo 2013, Rekomendasi penambahan berat badan selama kehamilan berdasarkan IMT. Pada trimester II dan III pada perempuan dengan gizi baik dianjurkan kenaikan berat badan perminggu sebesar 0,4 kg</w:t>
      </w:r>
      <w:r w:rsidRPr="009962F0">
        <w:rPr>
          <w:rFonts w:ascii="Times New Roman" w:eastAsia="Calibri" w:hAnsi="Times New Roman" w:cs="Times New Roman"/>
          <w:sz w:val="24"/>
          <w:szCs w:val="24"/>
        </w:rPr>
        <w:t>.</w:t>
      </w:r>
    </w:p>
    <w:p w14:paraId="69831FE7" w14:textId="77777777" w:rsidR="003B074A" w:rsidRPr="009962F0" w:rsidRDefault="003B074A" w:rsidP="003B074A">
      <w:pPr>
        <w:spacing w:after="0" w:line="480" w:lineRule="auto"/>
        <w:contextualSpacing/>
        <w:jc w:val="both"/>
        <w:rPr>
          <w:rFonts w:ascii="Times New Roman" w:eastAsia="Calibri" w:hAnsi="Times New Roman" w:cs="Times New Roman"/>
          <w:sz w:val="24"/>
          <w:szCs w:val="24"/>
        </w:rPr>
      </w:pPr>
    </w:p>
    <w:p w14:paraId="666BDB59" w14:textId="77777777" w:rsidR="003B074A" w:rsidRPr="009962F0" w:rsidRDefault="003B074A" w:rsidP="003B074A">
      <w:pPr>
        <w:spacing w:after="0" w:line="480" w:lineRule="auto"/>
        <w:contextualSpacing/>
        <w:jc w:val="both"/>
        <w:rPr>
          <w:rFonts w:ascii="Times New Roman" w:eastAsia="Calibri" w:hAnsi="Times New Roman" w:cs="Times New Roman"/>
          <w:sz w:val="24"/>
          <w:szCs w:val="24"/>
        </w:rPr>
      </w:pPr>
    </w:p>
    <w:p w14:paraId="52CADDE4" w14:textId="77777777" w:rsidR="003B074A" w:rsidRPr="009962F0" w:rsidRDefault="003B074A" w:rsidP="003B074A">
      <w:pPr>
        <w:spacing w:after="0" w:line="480" w:lineRule="auto"/>
        <w:ind w:left="2160" w:hanging="99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c) Pemeriksaan fisik </w:t>
      </w:r>
    </w:p>
    <w:p w14:paraId="4BAF57A2" w14:textId="77777777" w:rsidR="003B074A" w:rsidRPr="009962F0" w:rsidRDefault="003B074A" w:rsidP="003B074A">
      <w:pPr>
        <w:spacing w:after="0" w:line="480" w:lineRule="auto"/>
        <w:ind w:left="144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Mata</w:t>
      </w:r>
      <w:r w:rsidRPr="009962F0">
        <w:rPr>
          <w:rFonts w:ascii="Times New Roman" w:eastAsia="Calibri" w:hAnsi="Times New Roman" w:cs="Times New Roman"/>
          <w:sz w:val="24"/>
          <w:szCs w:val="24"/>
        </w:rPr>
        <w:tab/>
      </w:r>
      <w:r w:rsidRPr="009962F0">
        <w:rPr>
          <w:rFonts w:ascii="Times New Roman" w:eastAsia="Calibri" w:hAnsi="Times New Roman" w:cs="Times New Roman"/>
          <w:sz w:val="24"/>
          <w:szCs w:val="24"/>
        </w:rPr>
        <w:tab/>
        <w:t>: konjungtiva anemis atau tidak, warna sclera.</w:t>
      </w:r>
    </w:p>
    <w:p w14:paraId="20C1B998" w14:textId="77777777" w:rsidR="003B074A" w:rsidRPr="009962F0" w:rsidRDefault="003B074A" w:rsidP="003B074A">
      <w:pPr>
        <w:spacing w:after="0" w:line="480" w:lineRule="auto"/>
        <w:ind w:left="144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Hidung</w:t>
      </w:r>
      <w:r w:rsidRPr="009962F0">
        <w:rPr>
          <w:rFonts w:ascii="Times New Roman" w:eastAsia="Calibri" w:hAnsi="Times New Roman" w:cs="Times New Roman"/>
          <w:sz w:val="24"/>
          <w:szCs w:val="24"/>
        </w:rPr>
        <w:tab/>
        <w:t>: adakah pernapasan cuping hidung, adakah</w:t>
      </w:r>
    </w:p>
    <w:p w14:paraId="42F9CA98" w14:textId="77777777" w:rsidR="003B074A" w:rsidRPr="009962F0" w:rsidRDefault="003B074A" w:rsidP="003B074A">
      <w:pPr>
        <w:spacing w:after="0" w:line="480" w:lineRule="auto"/>
        <w:ind w:left="3330" w:hanging="36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pengeluaran sekret (hani, dkk 2011)</w:t>
      </w:r>
    </w:p>
    <w:p w14:paraId="03DE02E9" w14:textId="77777777" w:rsidR="003B074A" w:rsidRPr="009962F0" w:rsidRDefault="003B074A" w:rsidP="003B074A">
      <w:pPr>
        <w:spacing w:after="0" w:line="480" w:lineRule="auto"/>
        <w:ind w:left="144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lastRenderedPageBreak/>
        <w:t xml:space="preserve">Mulut : </w:t>
      </w:r>
      <w:r w:rsidRPr="009962F0">
        <w:rPr>
          <w:rFonts w:ascii="Times New Roman" w:eastAsia="Calibri" w:hAnsi="Times New Roman" w:cs="Times New Roman"/>
          <w:sz w:val="24"/>
          <w:szCs w:val="24"/>
        </w:rPr>
        <w:tab/>
        <w:t xml:space="preserve"> bibir kering atau tidak, kerbersihan gigi, karies, </w:t>
      </w:r>
    </w:p>
    <w:p w14:paraId="77226860" w14:textId="77777777" w:rsidR="003B074A" w:rsidRPr="009962F0" w:rsidRDefault="003B074A" w:rsidP="003B074A">
      <w:pPr>
        <w:spacing w:after="0" w:line="480" w:lineRule="auto"/>
        <w:ind w:left="3369" w:hanging="399"/>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kebersihan lidah.</w:t>
      </w:r>
    </w:p>
    <w:p w14:paraId="7E0B32DE" w14:textId="77777777" w:rsidR="003B074A" w:rsidRPr="009962F0" w:rsidRDefault="003B074A" w:rsidP="003B074A">
      <w:pPr>
        <w:spacing w:after="0" w:line="480" w:lineRule="auto"/>
        <w:ind w:left="2970" w:hanging="153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Leher : </w:t>
      </w:r>
      <w:r w:rsidRPr="009962F0">
        <w:rPr>
          <w:rFonts w:ascii="Times New Roman" w:eastAsia="Calibri" w:hAnsi="Times New Roman" w:cs="Times New Roman"/>
          <w:sz w:val="24"/>
          <w:szCs w:val="24"/>
        </w:rPr>
        <w:tab/>
        <w:t>apakah adanya pembengkakan kelenjar tiroid apakah adanya pembengkakan kelenjar getah bening.</w:t>
      </w:r>
    </w:p>
    <w:p w14:paraId="0EAB6291" w14:textId="77777777" w:rsidR="003B074A" w:rsidRPr="009962F0" w:rsidRDefault="003B074A" w:rsidP="003B074A">
      <w:pPr>
        <w:spacing w:after="0" w:line="480" w:lineRule="auto"/>
        <w:ind w:left="2970" w:hanging="153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Dada :  </w:t>
      </w:r>
      <w:r w:rsidRPr="009962F0">
        <w:rPr>
          <w:rFonts w:ascii="Times New Roman" w:eastAsia="Calibri" w:hAnsi="Times New Roman" w:cs="Times New Roman"/>
          <w:sz w:val="24"/>
          <w:szCs w:val="24"/>
        </w:rPr>
        <w:tab/>
        <w:t>hperpigmentasi aerola, kebersihan dan keadaan bentuk puting, pengeluaran cairan apakah ada benjolan, warna permukaan kulit, simetris. Keluar kolostrum (usia kehamilan &gt;28 minggu)</w:t>
      </w:r>
    </w:p>
    <w:p w14:paraId="5FF10826" w14:textId="77777777" w:rsidR="003B074A" w:rsidRPr="009962F0" w:rsidRDefault="003B074A" w:rsidP="003B074A">
      <w:pPr>
        <w:spacing w:after="0" w:line="480" w:lineRule="auto"/>
        <w:ind w:left="144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Abdomen : </w:t>
      </w:r>
    </w:p>
    <w:p w14:paraId="3CD291D7" w14:textId="77777777" w:rsidR="003B074A" w:rsidRPr="009962F0" w:rsidRDefault="003B074A" w:rsidP="003B074A">
      <w:pPr>
        <w:numPr>
          <w:ilvl w:val="0"/>
          <w:numId w:val="41"/>
        </w:numPr>
        <w:spacing w:after="0" w:line="480" w:lineRule="auto"/>
        <w:ind w:left="180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Melakukan pemeriksaan leopold : </w:t>
      </w:r>
    </w:p>
    <w:p w14:paraId="7531BE7E" w14:textId="77777777" w:rsidR="003B074A" w:rsidRPr="009962F0" w:rsidRDefault="003B074A" w:rsidP="003B074A">
      <w:pPr>
        <w:tabs>
          <w:tab w:val="left" w:pos="3330"/>
        </w:tabs>
        <w:spacing w:after="0" w:line="480" w:lineRule="auto"/>
        <w:ind w:left="3330" w:hanging="1620"/>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Leopold I : </w:t>
      </w:r>
      <w:r w:rsidRPr="009962F0">
        <w:rPr>
          <w:rFonts w:ascii="Times New Roman" w:eastAsia="Calibri" w:hAnsi="Times New Roman" w:cs="Times New Roman"/>
          <w:sz w:val="24"/>
          <w:szCs w:val="24"/>
        </w:rPr>
        <w:tab/>
        <w:t>menentukan bagian fundus uteri dan tinggi fundus uteri. Pengukuran dilalukan pada saat uterus sedang tidak berkontraksi dan menggunakan pita ukur. Posisi ibu setengah duduk, lalu tempelkan uung pita (posisi melebar) mulai dari tepi atas simpisis pubis, kemudian rentangkan pita mengikuti linea dinding depan abdomen hingga puncak fundus. (asrinah, dkk 2010)</w:t>
      </w:r>
    </w:p>
    <w:p w14:paraId="1065DC5D" w14:textId="77777777" w:rsidR="003B074A" w:rsidRPr="009962F0" w:rsidRDefault="003B074A" w:rsidP="003B074A">
      <w:pPr>
        <w:spacing w:after="0" w:line="480" w:lineRule="auto"/>
        <w:ind w:left="3330" w:hanging="1530"/>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Leopold II : </w:t>
      </w:r>
      <w:r w:rsidRPr="009962F0">
        <w:rPr>
          <w:rFonts w:ascii="Times New Roman" w:eastAsia="Calibri" w:hAnsi="Times New Roman" w:cs="Times New Roman"/>
          <w:sz w:val="24"/>
          <w:szCs w:val="24"/>
        </w:rPr>
        <w:tab/>
        <w:t>menentukan letak punggung bayi dan bagian terkecil janin.</w:t>
      </w:r>
    </w:p>
    <w:p w14:paraId="2EC3A78A" w14:textId="77777777" w:rsidR="003B074A" w:rsidRPr="009962F0" w:rsidRDefault="003B074A" w:rsidP="003B074A">
      <w:pPr>
        <w:spacing w:after="0" w:line="480" w:lineRule="auto"/>
        <w:ind w:left="3330" w:hanging="1530"/>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Leopold III : </w:t>
      </w:r>
      <w:r w:rsidRPr="009962F0">
        <w:rPr>
          <w:rFonts w:ascii="Times New Roman" w:eastAsia="Calibri" w:hAnsi="Times New Roman" w:cs="Times New Roman"/>
          <w:sz w:val="24"/>
          <w:szCs w:val="24"/>
        </w:rPr>
        <w:tab/>
        <w:t>menetukan bagian terbawah janin, apakah presentasi kepala atau bokong)</w:t>
      </w:r>
    </w:p>
    <w:p w14:paraId="22FF251D" w14:textId="77777777" w:rsidR="003B074A" w:rsidRPr="009962F0" w:rsidRDefault="003B074A" w:rsidP="003B074A">
      <w:pPr>
        <w:spacing w:after="0" w:line="480" w:lineRule="auto"/>
        <w:ind w:left="3330" w:hanging="1530"/>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lastRenderedPageBreak/>
        <w:t xml:space="preserve">Leopold IV : </w:t>
      </w:r>
      <w:r w:rsidRPr="009962F0">
        <w:rPr>
          <w:rFonts w:ascii="Times New Roman" w:eastAsia="Calibri" w:hAnsi="Times New Roman" w:cs="Times New Roman"/>
          <w:sz w:val="24"/>
          <w:szCs w:val="24"/>
        </w:rPr>
        <w:tab/>
        <w:t xml:space="preserve">menentukan seberapa jauh janin masuk pintu atas panggul. </w:t>
      </w:r>
    </w:p>
    <w:p w14:paraId="313F840E" w14:textId="77777777" w:rsidR="003B074A" w:rsidRPr="009962F0" w:rsidRDefault="003B074A" w:rsidP="003B074A">
      <w:pPr>
        <w:numPr>
          <w:ilvl w:val="0"/>
          <w:numId w:val="41"/>
        </w:numPr>
        <w:spacing w:after="0" w:line="480" w:lineRule="auto"/>
        <w:ind w:left="1800" w:hanging="2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Untuk menentukan penurunan kepala janin dengan hitungan perlima bagian kepala janin yang bisa dialpasi di atas simfisis pubis (ditentukan oleh jumlah jari yang bisa ditempatkan dibagian kepala di atas simfisis pubis) (asrinah, dkk 2010)</w:t>
      </w:r>
    </w:p>
    <w:p w14:paraId="6CB9E19A" w14:textId="77777777" w:rsidR="003B074A" w:rsidRPr="009962F0" w:rsidRDefault="003B074A" w:rsidP="003B074A">
      <w:pPr>
        <w:spacing w:after="0" w:line="480" w:lineRule="auto"/>
        <w:ind w:left="1080" w:firstLine="720"/>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Penurunan kepala janin adalah :</w:t>
      </w:r>
    </w:p>
    <w:p w14:paraId="3210CCF4" w14:textId="77777777" w:rsidR="003B074A" w:rsidRPr="009962F0" w:rsidRDefault="003B074A" w:rsidP="003B074A">
      <w:pPr>
        <w:spacing w:after="0" w:line="480" w:lineRule="auto"/>
        <w:ind w:left="1080" w:firstLine="720"/>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Tabel 2.4 Penurunan kepala janin berdasarkan perlimaan.</w:t>
      </w:r>
    </w:p>
    <w:tbl>
      <w:tblPr>
        <w:tblW w:w="6375" w:type="dxa"/>
        <w:tblInd w:w="18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41"/>
        <w:gridCol w:w="1134"/>
        <w:gridCol w:w="3400"/>
      </w:tblGrid>
      <w:tr w:rsidR="003B074A" w:rsidRPr="009962F0" w14:paraId="1C128C43" w14:textId="77777777" w:rsidTr="00A43FFC">
        <w:tc>
          <w:tcPr>
            <w:tcW w:w="1841" w:type="dxa"/>
            <w:tcBorders>
              <w:top w:val="single" w:sz="4" w:space="0" w:color="000000"/>
              <w:left w:val="single" w:sz="4" w:space="0" w:color="000000"/>
              <w:bottom w:val="single" w:sz="4" w:space="0" w:color="000000"/>
              <w:right w:val="single" w:sz="4" w:space="0" w:color="000000"/>
            </w:tcBorders>
            <w:vAlign w:val="center"/>
            <w:hideMark/>
          </w:tcPr>
          <w:p w14:paraId="499377CB" w14:textId="77777777" w:rsidR="003B074A" w:rsidRPr="009962F0" w:rsidRDefault="003B074A" w:rsidP="00A43FFC">
            <w:pPr>
              <w:pStyle w:val="ListParagraph"/>
              <w:spacing w:after="0" w:line="480" w:lineRule="auto"/>
              <w:ind w:left="0"/>
              <w:jc w:val="both"/>
              <w:rPr>
                <w:rFonts w:ascii="Times New Roman" w:hAnsi="Times New Roman" w:cs="Times New Roman"/>
                <w:b/>
                <w:sz w:val="24"/>
                <w:szCs w:val="24"/>
              </w:rPr>
            </w:pPr>
            <w:r w:rsidRPr="009962F0">
              <w:rPr>
                <w:rFonts w:ascii="Times New Roman" w:hAnsi="Times New Roman" w:cs="Times New Roman"/>
                <w:b/>
                <w:sz w:val="24"/>
                <w:szCs w:val="24"/>
              </w:rPr>
              <w:t>Periksa luar</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96787B4" w14:textId="77777777" w:rsidR="003B074A" w:rsidRPr="009962F0" w:rsidRDefault="003B074A" w:rsidP="00A43FFC">
            <w:pPr>
              <w:pStyle w:val="ListParagraph"/>
              <w:spacing w:after="0" w:line="480" w:lineRule="auto"/>
              <w:ind w:left="0"/>
              <w:jc w:val="both"/>
              <w:rPr>
                <w:rFonts w:ascii="Times New Roman" w:hAnsi="Times New Roman" w:cs="Times New Roman"/>
                <w:b/>
                <w:sz w:val="24"/>
                <w:szCs w:val="24"/>
              </w:rPr>
            </w:pPr>
            <w:r w:rsidRPr="009962F0">
              <w:rPr>
                <w:rFonts w:ascii="Times New Roman" w:hAnsi="Times New Roman" w:cs="Times New Roman"/>
                <w:b/>
                <w:sz w:val="24"/>
                <w:szCs w:val="24"/>
              </w:rPr>
              <w:t>Periksa dalam</w:t>
            </w:r>
          </w:p>
        </w:tc>
        <w:tc>
          <w:tcPr>
            <w:tcW w:w="3400" w:type="dxa"/>
            <w:tcBorders>
              <w:top w:val="single" w:sz="4" w:space="0" w:color="000000"/>
              <w:left w:val="single" w:sz="4" w:space="0" w:color="000000"/>
              <w:bottom w:val="single" w:sz="4" w:space="0" w:color="000000"/>
              <w:right w:val="single" w:sz="4" w:space="0" w:color="000000"/>
            </w:tcBorders>
            <w:vAlign w:val="center"/>
            <w:hideMark/>
          </w:tcPr>
          <w:p w14:paraId="53CDDFE1" w14:textId="77777777" w:rsidR="003B074A" w:rsidRPr="009962F0" w:rsidRDefault="003B074A" w:rsidP="00A43FFC">
            <w:pPr>
              <w:pStyle w:val="ListParagraph"/>
              <w:spacing w:after="0" w:line="480" w:lineRule="auto"/>
              <w:ind w:left="0"/>
              <w:jc w:val="both"/>
              <w:rPr>
                <w:rFonts w:ascii="Times New Roman" w:hAnsi="Times New Roman" w:cs="Times New Roman"/>
                <w:b/>
                <w:sz w:val="24"/>
                <w:szCs w:val="24"/>
              </w:rPr>
            </w:pPr>
            <w:r w:rsidRPr="009962F0">
              <w:rPr>
                <w:rFonts w:ascii="Times New Roman" w:hAnsi="Times New Roman" w:cs="Times New Roman"/>
                <w:b/>
                <w:sz w:val="24"/>
                <w:szCs w:val="24"/>
              </w:rPr>
              <w:t>Keterangan</w:t>
            </w:r>
          </w:p>
        </w:tc>
      </w:tr>
      <w:tr w:rsidR="003B074A" w:rsidRPr="009962F0" w14:paraId="2BED2F68" w14:textId="77777777" w:rsidTr="00A43FFC">
        <w:trPr>
          <w:trHeight w:val="1043"/>
        </w:trPr>
        <w:tc>
          <w:tcPr>
            <w:tcW w:w="1841" w:type="dxa"/>
            <w:tcBorders>
              <w:top w:val="single" w:sz="4" w:space="0" w:color="000000"/>
              <w:left w:val="single" w:sz="4" w:space="0" w:color="000000"/>
              <w:bottom w:val="single" w:sz="4" w:space="0" w:color="000000"/>
              <w:right w:val="single" w:sz="4" w:space="0" w:color="000000"/>
            </w:tcBorders>
            <w:hideMark/>
          </w:tcPr>
          <w:p w14:paraId="0E9BB1CC"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4294967294" distB="4294967294" distL="114300" distR="114300" simplePos="0" relativeHeight="251661312" behindDoc="0" locked="0" layoutInCell="1" allowOverlap="1" wp14:anchorId="6380BD96" wp14:editId="5CF60B0B">
                      <wp:simplePos x="0" y="0"/>
                      <wp:positionH relativeFrom="column">
                        <wp:posOffset>449580</wp:posOffset>
                      </wp:positionH>
                      <wp:positionV relativeFrom="paragraph">
                        <wp:posOffset>588644</wp:posOffset>
                      </wp:positionV>
                      <wp:extent cx="312420" cy="0"/>
                      <wp:effectExtent l="0" t="0" r="0" b="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242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64618312" id="_x0000_t32" coordsize="21600,21600" o:spt="32" o:oned="t" path="m,l21600,21600e" filled="f">
                      <v:path arrowok="t" fillok="f" o:connecttype="none"/>
                      <o:lock v:ext="edit" shapetype="t"/>
                    </v:shapetype>
                    <v:shape id="Straight Arrow Connector 32" o:spid="_x0000_s1026" type="#_x0000_t32" style="position:absolute;margin-left:35.4pt;margin-top:46.35pt;width:24.6pt;height:0;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6127FE2" wp14:editId="6EC0E79A">
                      <wp:simplePos x="0" y="0"/>
                      <wp:positionH relativeFrom="column">
                        <wp:posOffset>442595</wp:posOffset>
                      </wp:positionH>
                      <wp:positionV relativeFrom="paragraph">
                        <wp:posOffset>61595</wp:posOffset>
                      </wp:positionV>
                      <wp:extent cx="312420" cy="419735"/>
                      <wp:effectExtent l="0" t="0" r="11430" b="18415"/>
                      <wp:wrapNone/>
                      <wp:docPr id="31"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 cy="41973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8E5B9C1" id="Oval 31" o:spid="_x0000_s1026" style="position:absolute;margin-left:34.85pt;margin-top:4.85pt;width:24.6pt;height:3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"/>
                  </w:pict>
                </mc:Fallback>
              </mc:AlternateContent>
            </w:r>
            <w:r w:rsidRPr="009962F0">
              <w:rPr>
                <w:rFonts w:ascii="Times New Roman" w:hAnsi="Times New Roman" w:cs="Times New Roman"/>
                <w:sz w:val="24"/>
                <w:szCs w:val="24"/>
              </w:rPr>
              <w:t>= 5/5</w:t>
            </w:r>
          </w:p>
        </w:tc>
        <w:tc>
          <w:tcPr>
            <w:tcW w:w="1134" w:type="dxa"/>
            <w:tcBorders>
              <w:top w:val="single" w:sz="4" w:space="0" w:color="000000"/>
              <w:left w:val="single" w:sz="4" w:space="0" w:color="000000"/>
              <w:bottom w:val="single" w:sz="4" w:space="0" w:color="000000"/>
              <w:right w:val="single" w:sz="4" w:space="0" w:color="000000"/>
            </w:tcBorders>
          </w:tcPr>
          <w:p w14:paraId="06008F38"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p>
        </w:tc>
        <w:tc>
          <w:tcPr>
            <w:tcW w:w="3400" w:type="dxa"/>
            <w:tcBorders>
              <w:top w:val="single" w:sz="4" w:space="0" w:color="000000"/>
              <w:left w:val="single" w:sz="4" w:space="0" w:color="000000"/>
              <w:bottom w:val="single" w:sz="4" w:space="0" w:color="000000"/>
              <w:right w:val="single" w:sz="4" w:space="0" w:color="000000"/>
            </w:tcBorders>
          </w:tcPr>
          <w:p w14:paraId="5E82FBFB"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Kepala diatas PAP mudah digerakkan</w:t>
            </w:r>
          </w:p>
          <w:p w14:paraId="6209C591"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p>
        </w:tc>
      </w:tr>
      <w:tr w:rsidR="003B074A" w:rsidRPr="009962F0" w14:paraId="2477182C" w14:textId="77777777" w:rsidTr="00A43FFC">
        <w:trPr>
          <w:trHeight w:val="890"/>
        </w:trPr>
        <w:tc>
          <w:tcPr>
            <w:tcW w:w="1841" w:type="dxa"/>
            <w:tcBorders>
              <w:top w:val="single" w:sz="4" w:space="0" w:color="000000"/>
              <w:left w:val="single" w:sz="4" w:space="0" w:color="000000"/>
              <w:bottom w:val="single" w:sz="4" w:space="0" w:color="000000"/>
              <w:right w:val="single" w:sz="4" w:space="0" w:color="000000"/>
            </w:tcBorders>
            <w:hideMark/>
          </w:tcPr>
          <w:p w14:paraId="4540798E"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981EB5D" wp14:editId="082F48B2">
                      <wp:simplePos x="0" y="0"/>
                      <wp:positionH relativeFrom="column">
                        <wp:posOffset>438150</wp:posOffset>
                      </wp:positionH>
                      <wp:positionV relativeFrom="paragraph">
                        <wp:posOffset>396240</wp:posOffset>
                      </wp:positionV>
                      <wp:extent cx="312420" cy="635"/>
                      <wp:effectExtent l="0" t="0" r="30480" b="37465"/>
                      <wp:wrapNone/>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2420" cy="63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77A2449F" id="Straight Arrow Connector 30" o:spid="_x0000_s1026" type="#_x0000_t32" style="position:absolute;margin-left:34.5pt;margin-top:31.2pt;width:24.6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9049C86" wp14:editId="60F57B92">
                      <wp:simplePos x="0" y="0"/>
                      <wp:positionH relativeFrom="column">
                        <wp:posOffset>438150</wp:posOffset>
                      </wp:positionH>
                      <wp:positionV relativeFrom="paragraph">
                        <wp:posOffset>36830</wp:posOffset>
                      </wp:positionV>
                      <wp:extent cx="312420" cy="419735"/>
                      <wp:effectExtent l="0" t="0" r="11430" b="18415"/>
                      <wp:wrapNone/>
                      <wp:docPr id="29" name="Oval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 cy="41973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A65E449" id="Oval 29" o:spid="_x0000_s1026" style="position:absolute;margin-left:34.5pt;margin-top:2.9pt;width:24.6pt;height:33.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"/>
                  </w:pict>
                </mc:Fallback>
              </mc:AlternateContent>
            </w:r>
            <w:r w:rsidRPr="009962F0">
              <w:rPr>
                <w:rFonts w:ascii="Times New Roman" w:hAnsi="Times New Roman" w:cs="Times New Roman"/>
                <w:sz w:val="24"/>
                <w:szCs w:val="24"/>
              </w:rPr>
              <w:t>= 4/5</w:t>
            </w:r>
          </w:p>
        </w:tc>
        <w:tc>
          <w:tcPr>
            <w:tcW w:w="1134" w:type="dxa"/>
            <w:tcBorders>
              <w:top w:val="single" w:sz="4" w:space="0" w:color="000000"/>
              <w:left w:val="single" w:sz="4" w:space="0" w:color="000000"/>
              <w:bottom w:val="single" w:sz="4" w:space="0" w:color="000000"/>
              <w:right w:val="single" w:sz="4" w:space="0" w:color="000000"/>
            </w:tcBorders>
            <w:hideMark/>
          </w:tcPr>
          <w:p w14:paraId="55840F15"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H I – II</w:t>
            </w:r>
          </w:p>
        </w:tc>
        <w:tc>
          <w:tcPr>
            <w:tcW w:w="3400" w:type="dxa"/>
            <w:tcBorders>
              <w:top w:val="single" w:sz="4" w:space="0" w:color="000000"/>
              <w:left w:val="single" w:sz="4" w:space="0" w:color="000000"/>
              <w:bottom w:val="single" w:sz="4" w:space="0" w:color="000000"/>
              <w:right w:val="single" w:sz="4" w:space="0" w:color="000000"/>
            </w:tcBorders>
            <w:hideMark/>
          </w:tcPr>
          <w:p w14:paraId="464371F2"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Sulit digerakkan, bagian terbesar kepala belum masuk panggul</w:t>
            </w:r>
          </w:p>
        </w:tc>
      </w:tr>
      <w:tr w:rsidR="003B074A" w:rsidRPr="009962F0" w14:paraId="3CA139C1" w14:textId="77777777" w:rsidTr="00A43FFC">
        <w:trPr>
          <w:trHeight w:val="890"/>
        </w:trPr>
        <w:tc>
          <w:tcPr>
            <w:tcW w:w="1841" w:type="dxa"/>
            <w:tcBorders>
              <w:top w:val="single" w:sz="4" w:space="0" w:color="000000"/>
              <w:left w:val="single" w:sz="4" w:space="0" w:color="000000"/>
              <w:bottom w:val="single" w:sz="4" w:space="0" w:color="000000"/>
              <w:right w:val="single" w:sz="4" w:space="0" w:color="000000"/>
            </w:tcBorders>
            <w:hideMark/>
          </w:tcPr>
          <w:p w14:paraId="07E71FDD"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4928766" wp14:editId="44613B75">
                      <wp:simplePos x="0" y="0"/>
                      <wp:positionH relativeFrom="column">
                        <wp:posOffset>447040</wp:posOffset>
                      </wp:positionH>
                      <wp:positionV relativeFrom="paragraph">
                        <wp:posOffset>73660</wp:posOffset>
                      </wp:positionV>
                      <wp:extent cx="312420" cy="419735"/>
                      <wp:effectExtent l="0" t="0" r="11430" b="18415"/>
                      <wp:wrapNone/>
                      <wp:docPr id="27" name="Oval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 cy="41973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47D062E" id="Oval 27" o:spid="_x0000_s1026" style="position:absolute;margin-left:35.2pt;margin-top:5.8pt;width:24.6pt;height:33.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"/>
                  </w:pict>
                </mc:Fallback>
              </mc:AlternateContent>
            </w:r>
            <w:r>
              <w:rPr>
                <w:rFonts w:ascii="Times New Roman" w:hAnsi="Times New Roman" w:cs="Times New Roman"/>
                <w:noProof/>
                <w:sz w:val="24"/>
                <w:szCs w:val="24"/>
              </w:rPr>
              <mc:AlternateContent>
                <mc:Choice Requires="wps">
                  <w:drawing>
                    <wp:anchor distT="4294967294" distB="4294967294" distL="114300" distR="114300" simplePos="0" relativeHeight="251668480" behindDoc="0" locked="0" layoutInCell="1" allowOverlap="1" wp14:anchorId="6132C474" wp14:editId="73A784E2">
                      <wp:simplePos x="0" y="0"/>
                      <wp:positionH relativeFrom="column">
                        <wp:posOffset>429895</wp:posOffset>
                      </wp:positionH>
                      <wp:positionV relativeFrom="paragraph">
                        <wp:posOffset>322579</wp:posOffset>
                      </wp:positionV>
                      <wp:extent cx="430530" cy="0"/>
                      <wp:effectExtent l="0" t="0" r="0" b="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053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58DB1D7D" id="Straight Arrow Connector 28" o:spid="_x0000_s1026" type="#_x0000_t32" style="position:absolute;margin-left:33.85pt;margin-top:25.4pt;width:33.9pt;height:0;z-index:2516684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"/>
                  </w:pict>
                </mc:Fallback>
              </mc:AlternateContent>
            </w:r>
            <w:r w:rsidRPr="009962F0">
              <w:rPr>
                <w:rFonts w:ascii="Times New Roman" w:hAnsi="Times New Roman" w:cs="Times New Roman"/>
                <w:sz w:val="24"/>
                <w:szCs w:val="24"/>
              </w:rPr>
              <w:t>= 3/5</w:t>
            </w:r>
          </w:p>
        </w:tc>
        <w:tc>
          <w:tcPr>
            <w:tcW w:w="1134" w:type="dxa"/>
            <w:tcBorders>
              <w:top w:val="single" w:sz="4" w:space="0" w:color="000000"/>
              <w:left w:val="single" w:sz="4" w:space="0" w:color="000000"/>
              <w:bottom w:val="single" w:sz="4" w:space="0" w:color="000000"/>
              <w:right w:val="single" w:sz="4" w:space="0" w:color="000000"/>
            </w:tcBorders>
            <w:hideMark/>
          </w:tcPr>
          <w:p w14:paraId="48BE0686"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H II – III</w:t>
            </w:r>
          </w:p>
        </w:tc>
        <w:tc>
          <w:tcPr>
            <w:tcW w:w="3400" w:type="dxa"/>
            <w:tcBorders>
              <w:top w:val="single" w:sz="4" w:space="0" w:color="000000"/>
              <w:left w:val="single" w:sz="4" w:space="0" w:color="000000"/>
              <w:bottom w:val="single" w:sz="4" w:space="0" w:color="000000"/>
              <w:right w:val="single" w:sz="4" w:space="0" w:color="000000"/>
            </w:tcBorders>
            <w:hideMark/>
          </w:tcPr>
          <w:p w14:paraId="3D0D2716"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Bagian terbesar kepala belum masuk panggul</w:t>
            </w:r>
          </w:p>
        </w:tc>
      </w:tr>
      <w:tr w:rsidR="003B074A" w:rsidRPr="009962F0" w14:paraId="0B29E1F2" w14:textId="77777777" w:rsidTr="00A43FFC">
        <w:trPr>
          <w:trHeight w:val="1070"/>
        </w:trPr>
        <w:tc>
          <w:tcPr>
            <w:tcW w:w="1841" w:type="dxa"/>
            <w:tcBorders>
              <w:top w:val="single" w:sz="4" w:space="0" w:color="000000"/>
              <w:left w:val="single" w:sz="4" w:space="0" w:color="000000"/>
              <w:bottom w:val="single" w:sz="4" w:space="0" w:color="000000"/>
              <w:right w:val="single" w:sz="4" w:space="0" w:color="000000"/>
            </w:tcBorders>
            <w:hideMark/>
          </w:tcPr>
          <w:p w14:paraId="103174E3"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CA1BDC5" wp14:editId="63FA2F84">
                      <wp:simplePos x="0" y="0"/>
                      <wp:positionH relativeFrom="column">
                        <wp:posOffset>423545</wp:posOffset>
                      </wp:positionH>
                      <wp:positionV relativeFrom="paragraph">
                        <wp:posOffset>86360</wp:posOffset>
                      </wp:positionV>
                      <wp:extent cx="312420" cy="419735"/>
                      <wp:effectExtent l="0" t="0" r="11430" b="18415"/>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 cy="41973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BD57D29" id="Oval 25" o:spid="_x0000_s1026" style="position:absolute;margin-left:33.35pt;margin-top:6.8pt;width:24.6pt;height:33.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"/>
                  </w:pict>
                </mc:Fallback>
              </mc:AlternateContent>
            </w:r>
            <w:r>
              <w:rPr>
                <w:rFonts w:ascii="Times New Roman" w:hAnsi="Times New Roman" w:cs="Times New Roman"/>
                <w:noProof/>
                <w:sz w:val="24"/>
                <w:szCs w:val="24"/>
              </w:rPr>
              <mc:AlternateContent>
                <mc:Choice Requires="wps">
                  <w:drawing>
                    <wp:anchor distT="4294967294" distB="4294967294" distL="114300" distR="114300" simplePos="0" relativeHeight="251669504" behindDoc="0" locked="0" layoutInCell="1" allowOverlap="1" wp14:anchorId="0FFDCC06" wp14:editId="1688B954">
                      <wp:simplePos x="0" y="0"/>
                      <wp:positionH relativeFrom="column">
                        <wp:posOffset>445135</wp:posOffset>
                      </wp:positionH>
                      <wp:positionV relativeFrom="paragraph">
                        <wp:posOffset>261619</wp:posOffset>
                      </wp:positionV>
                      <wp:extent cx="421640" cy="0"/>
                      <wp:effectExtent l="0" t="0" r="0" b="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16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66B85D04" id="Straight Arrow Connector 26" o:spid="_x0000_s1026" type="#_x0000_t32" style="position:absolute;margin-left:35.05pt;margin-top:20.6pt;width:33.2pt;height:0;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"/>
                  </w:pict>
                </mc:Fallback>
              </mc:AlternateContent>
            </w:r>
            <w:r w:rsidRPr="009962F0">
              <w:rPr>
                <w:rFonts w:ascii="Times New Roman" w:hAnsi="Times New Roman" w:cs="Times New Roman"/>
                <w:sz w:val="24"/>
                <w:szCs w:val="24"/>
              </w:rPr>
              <w:t>= 2/5</w:t>
            </w:r>
          </w:p>
        </w:tc>
        <w:tc>
          <w:tcPr>
            <w:tcW w:w="1134" w:type="dxa"/>
            <w:tcBorders>
              <w:top w:val="single" w:sz="4" w:space="0" w:color="000000"/>
              <w:left w:val="single" w:sz="4" w:space="0" w:color="000000"/>
              <w:bottom w:val="single" w:sz="4" w:space="0" w:color="000000"/>
              <w:right w:val="single" w:sz="4" w:space="0" w:color="000000"/>
            </w:tcBorders>
            <w:hideMark/>
          </w:tcPr>
          <w:p w14:paraId="545DDEC9"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H III +</w:t>
            </w:r>
          </w:p>
        </w:tc>
        <w:tc>
          <w:tcPr>
            <w:tcW w:w="3400" w:type="dxa"/>
            <w:tcBorders>
              <w:top w:val="single" w:sz="4" w:space="0" w:color="000000"/>
              <w:left w:val="single" w:sz="4" w:space="0" w:color="000000"/>
              <w:bottom w:val="single" w:sz="4" w:space="0" w:color="000000"/>
              <w:right w:val="single" w:sz="4" w:space="0" w:color="000000"/>
            </w:tcBorders>
            <w:hideMark/>
          </w:tcPr>
          <w:p w14:paraId="3038B94F"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Bagian terbesar kepala masuk ke 1/5panggul</w:t>
            </w:r>
          </w:p>
        </w:tc>
      </w:tr>
      <w:tr w:rsidR="003B074A" w:rsidRPr="009962F0" w14:paraId="40FAD8A6" w14:textId="77777777" w:rsidTr="00A43FFC">
        <w:trPr>
          <w:trHeight w:val="979"/>
        </w:trPr>
        <w:tc>
          <w:tcPr>
            <w:tcW w:w="1841" w:type="dxa"/>
            <w:tcBorders>
              <w:top w:val="single" w:sz="4" w:space="0" w:color="000000"/>
              <w:left w:val="single" w:sz="4" w:space="0" w:color="000000"/>
              <w:bottom w:val="single" w:sz="4" w:space="0" w:color="000000"/>
              <w:right w:val="single" w:sz="4" w:space="0" w:color="000000"/>
            </w:tcBorders>
            <w:hideMark/>
          </w:tcPr>
          <w:p w14:paraId="60CDB703"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63A995E" wp14:editId="611A7A6C">
                      <wp:simplePos x="0" y="0"/>
                      <wp:positionH relativeFrom="column">
                        <wp:posOffset>340360</wp:posOffset>
                      </wp:positionH>
                      <wp:positionV relativeFrom="paragraph">
                        <wp:posOffset>233045</wp:posOffset>
                      </wp:positionV>
                      <wp:extent cx="421640" cy="635"/>
                      <wp:effectExtent l="0" t="0" r="35560" b="3746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1640" cy="63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75E9931C" id="Straight Arrow Connector 24" o:spid="_x0000_s1026" type="#_x0000_t32" style="position:absolute;margin-left:26.8pt;margin-top:18.35pt;width:33.2pt;height:.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FD761D1" wp14:editId="14D06DF0">
                      <wp:simplePos x="0" y="0"/>
                      <wp:positionH relativeFrom="column">
                        <wp:posOffset>430530</wp:posOffset>
                      </wp:positionH>
                      <wp:positionV relativeFrom="paragraph">
                        <wp:posOffset>108585</wp:posOffset>
                      </wp:positionV>
                      <wp:extent cx="312420" cy="419735"/>
                      <wp:effectExtent l="0" t="0" r="11430" b="18415"/>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 cy="41973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AEEE349" id="Oval 23" o:spid="_x0000_s1026" style="position:absolute;margin-left:33.9pt;margin-top:8.55pt;width:24.6pt;height:33.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"/>
                  </w:pict>
                </mc:Fallback>
              </mc:AlternateContent>
            </w:r>
            <w:r w:rsidRPr="009962F0">
              <w:rPr>
                <w:rFonts w:ascii="Times New Roman" w:hAnsi="Times New Roman" w:cs="Times New Roman"/>
                <w:sz w:val="24"/>
                <w:szCs w:val="24"/>
              </w:rPr>
              <w:t>= 1/5</w:t>
            </w:r>
          </w:p>
        </w:tc>
        <w:tc>
          <w:tcPr>
            <w:tcW w:w="1134" w:type="dxa"/>
            <w:tcBorders>
              <w:top w:val="single" w:sz="4" w:space="0" w:color="000000"/>
              <w:left w:val="single" w:sz="4" w:space="0" w:color="000000"/>
              <w:bottom w:val="single" w:sz="4" w:space="0" w:color="000000"/>
              <w:right w:val="single" w:sz="4" w:space="0" w:color="000000"/>
            </w:tcBorders>
            <w:hideMark/>
          </w:tcPr>
          <w:p w14:paraId="4EF2CD79"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H III–IV</w:t>
            </w:r>
          </w:p>
        </w:tc>
        <w:tc>
          <w:tcPr>
            <w:tcW w:w="3400" w:type="dxa"/>
            <w:tcBorders>
              <w:top w:val="single" w:sz="4" w:space="0" w:color="000000"/>
              <w:left w:val="single" w:sz="4" w:space="0" w:color="000000"/>
              <w:bottom w:val="single" w:sz="4" w:space="0" w:color="000000"/>
              <w:right w:val="single" w:sz="4" w:space="0" w:color="000000"/>
            </w:tcBorders>
            <w:hideMark/>
          </w:tcPr>
          <w:p w14:paraId="53C17D90"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Kepala di dasar panggul</w:t>
            </w:r>
          </w:p>
        </w:tc>
      </w:tr>
      <w:tr w:rsidR="003B074A" w:rsidRPr="009962F0" w14:paraId="755E4C12" w14:textId="77777777" w:rsidTr="00A43FFC">
        <w:trPr>
          <w:trHeight w:val="979"/>
        </w:trPr>
        <w:tc>
          <w:tcPr>
            <w:tcW w:w="1841" w:type="dxa"/>
            <w:tcBorders>
              <w:top w:val="single" w:sz="4" w:space="0" w:color="000000"/>
              <w:left w:val="single" w:sz="4" w:space="0" w:color="000000"/>
              <w:bottom w:val="single" w:sz="4" w:space="0" w:color="000000"/>
              <w:right w:val="single" w:sz="4" w:space="0" w:color="000000"/>
            </w:tcBorders>
            <w:hideMark/>
          </w:tcPr>
          <w:p w14:paraId="72564240"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1B164FF4" wp14:editId="42060D38">
                      <wp:simplePos x="0" y="0"/>
                      <wp:positionH relativeFrom="column">
                        <wp:posOffset>430530</wp:posOffset>
                      </wp:positionH>
                      <wp:positionV relativeFrom="paragraph">
                        <wp:posOffset>89535</wp:posOffset>
                      </wp:positionV>
                      <wp:extent cx="312420" cy="419735"/>
                      <wp:effectExtent l="0" t="0" r="11430" b="18415"/>
                      <wp:wrapNone/>
                      <wp:docPr id="21"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420" cy="41973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BA537AE" id="Oval 21" o:spid="_x0000_s1026" style="position:absolute;margin-left:33.9pt;margin-top:7.05pt;width:24.6pt;height:33.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7D36056A" wp14:editId="1C7ABF2D">
                      <wp:simplePos x="0" y="0"/>
                      <wp:positionH relativeFrom="column">
                        <wp:posOffset>468630</wp:posOffset>
                      </wp:positionH>
                      <wp:positionV relativeFrom="paragraph">
                        <wp:posOffset>135890</wp:posOffset>
                      </wp:positionV>
                      <wp:extent cx="312420" cy="635"/>
                      <wp:effectExtent l="0" t="0" r="30480" b="3746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2420" cy="63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60A1B9D0" id="Straight Arrow Connector 22" o:spid="_x0000_s1026" type="#_x0000_t32" style="position:absolute;margin-left:36.9pt;margin-top:10.7pt;width:24.6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"/>
                  </w:pict>
                </mc:Fallback>
              </mc:AlternateContent>
            </w:r>
            <w:r w:rsidRPr="009962F0">
              <w:rPr>
                <w:rFonts w:ascii="Times New Roman" w:hAnsi="Times New Roman" w:cs="Times New Roman"/>
                <w:sz w:val="24"/>
                <w:szCs w:val="24"/>
              </w:rPr>
              <w:t>= 0/5</w:t>
            </w:r>
          </w:p>
        </w:tc>
        <w:tc>
          <w:tcPr>
            <w:tcW w:w="1134" w:type="dxa"/>
            <w:tcBorders>
              <w:top w:val="single" w:sz="4" w:space="0" w:color="000000"/>
              <w:left w:val="single" w:sz="4" w:space="0" w:color="000000"/>
              <w:bottom w:val="single" w:sz="4" w:space="0" w:color="000000"/>
              <w:right w:val="single" w:sz="4" w:space="0" w:color="000000"/>
            </w:tcBorders>
            <w:hideMark/>
          </w:tcPr>
          <w:p w14:paraId="72388B4E"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H IV</w:t>
            </w:r>
          </w:p>
        </w:tc>
        <w:tc>
          <w:tcPr>
            <w:tcW w:w="3400" w:type="dxa"/>
            <w:tcBorders>
              <w:top w:val="single" w:sz="4" w:space="0" w:color="000000"/>
              <w:left w:val="single" w:sz="4" w:space="0" w:color="000000"/>
              <w:bottom w:val="single" w:sz="4" w:space="0" w:color="000000"/>
              <w:right w:val="single" w:sz="4" w:space="0" w:color="000000"/>
            </w:tcBorders>
          </w:tcPr>
          <w:p w14:paraId="7E452B7D"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Di perineum</w:t>
            </w:r>
          </w:p>
          <w:p w14:paraId="3EA259DD" w14:textId="77777777" w:rsidR="003B074A" w:rsidRPr="009962F0" w:rsidRDefault="003B074A" w:rsidP="00A43FFC">
            <w:pPr>
              <w:pStyle w:val="ListParagraph"/>
              <w:spacing w:after="0" w:line="480" w:lineRule="auto"/>
              <w:ind w:left="0"/>
              <w:jc w:val="both"/>
              <w:rPr>
                <w:rFonts w:ascii="Times New Roman" w:hAnsi="Times New Roman" w:cs="Times New Roman"/>
                <w:sz w:val="24"/>
                <w:szCs w:val="24"/>
              </w:rPr>
            </w:pPr>
          </w:p>
        </w:tc>
      </w:tr>
    </w:tbl>
    <w:p w14:paraId="3D99581C" w14:textId="77777777" w:rsidR="003B074A" w:rsidRPr="009962F0" w:rsidRDefault="003B074A" w:rsidP="003B074A">
      <w:pPr>
        <w:spacing w:after="0" w:line="480" w:lineRule="auto"/>
        <w:jc w:val="both"/>
        <w:rPr>
          <w:rFonts w:ascii="Times New Roman" w:eastAsia="Calibri" w:hAnsi="Times New Roman" w:cs="Times New Roman"/>
          <w:sz w:val="24"/>
          <w:szCs w:val="24"/>
        </w:rPr>
      </w:pPr>
    </w:p>
    <w:p w14:paraId="3ED5F088" w14:textId="77777777" w:rsidR="003B074A" w:rsidRPr="009962F0" w:rsidRDefault="003B074A" w:rsidP="003B074A">
      <w:pPr>
        <w:spacing w:after="0" w:line="480" w:lineRule="auto"/>
        <w:ind w:left="2552"/>
        <w:jc w:val="both"/>
        <w:rPr>
          <w:rFonts w:ascii="Times New Roman" w:eastAsia="Calibri" w:hAnsi="Times New Roman" w:cs="Times New Roman"/>
          <w:sz w:val="24"/>
          <w:szCs w:val="24"/>
        </w:rPr>
      </w:pPr>
    </w:p>
    <w:p w14:paraId="30795A63" w14:textId="77777777" w:rsidR="003B074A" w:rsidRPr="009962F0" w:rsidRDefault="003B074A" w:rsidP="003B074A">
      <w:pPr>
        <w:numPr>
          <w:ilvl w:val="0"/>
          <w:numId w:val="41"/>
        </w:numPr>
        <w:tabs>
          <w:tab w:val="left" w:pos="1890"/>
          <w:tab w:val="left" w:pos="2430"/>
        </w:tabs>
        <w:spacing w:after="0" w:line="480" w:lineRule="auto"/>
        <w:ind w:left="189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Mengunakan jarum dinding atau jam tangan untuk memantau kontraksi uterus. Pada fase aktif durasi minimal terjadi 2 kontraksi dalam 10 menit dan lama kontraksi adalah 40 detik/ lebih. Di antara kontraksi akan terjadi relaksasi dinding uterus. (asrinah, dkk 2010)</w:t>
      </w:r>
    </w:p>
    <w:p w14:paraId="3A8D5EA8" w14:textId="77777777" w:rsidR="003B074A" w:rsidRPr="009962F0" w:rsidRDefault="003B074A" w:rsidP="003B074A">
      <w:pPr>
        <w:numPr>
          <w:ilvl w:val="0"/>
          <w:numId w:val="41"/>
        </w:numPr>
        <w:spacing w:after="0" w:line="480" w:lineRule="auto"/>
        <w:ind w:left="189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Melakukan auskultasi untuk mendengarkan Denyut Jantung Janin (DJJ). DJJ normal yaitu 120-160 kali/menit dan reguler. (Lalita, 2013)</w:t>
      </w:r>
    </w:p>
    <w:p w14:paraId="5C7532F0" w14:textId="77777777" w:rsidR="003B074A" w:rsidRPr="009962F0" w:rsidRDefault="003B074A" w:rsidP="003B074A">
      <w:pPr>
        <w:numPr>
          <w:ilvl w:val="0"/>
          <w:numId w:val="41"/>
        </w:numPr>
        <w:spacing w:after="0" w:line="480" w:lineRule="auto"/>
        <w:ind w:left="189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Menghitung kontraksi </w:t>
      </w:r>
    </w:p>
    <w:p w14:paraId="17300E36" w14:textId="77777777" w:rsidR="003B074A" w:rsidRPr="009962F0" w:rsidRDefault="003B074A" w:rsidP="003B074A">
      <w:pPr>
        <w:numPr>
          <w:ilvl w:val="0"/>
          <w:numId w:val="42"/>
        </w:numPr>
        <w:spacing w:after="0" w:line="480" w:lineRule="auto"/>
        <w:ind w:left="2250" w:hanging="2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Fase laten : kontraksi mulai teratur, tetapi lamanya diantara 20-30 detik.</w:t>
      </w:r>
    </w:p>
    <w:p w14:paraId="299DEC1C" w14:textId="77777777" w:rsidR="003B074A" w:rsidRPr="009962F0" w:rsidRDefault="003B074A" w:rsidP="003B074A">
      <w:pPr>
        <w:numPr>
          <w:ilvl w:val="0"/>
          <w:numId w:val="42"/>
        </w:numPr>
        <w:spacing w:after="0" w:line="480" w:lineRule="auto"/>
        <w:ind w:left="2250" w:hanging="2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Fase aktif : lama kontraksi 40 detik atau lebih. (sujiyatini, dkk 2011)</w:t>
      </w:r>
    </w:p>
    <w:p w14:paraId="2A77B462" w14:textId="77777777" w:rsidR="003B074A" w:rsidRPr="009962F0" w:rsidRDefault="003B074A" w:rsidP="003B074A">
      <w:pPr>
        <w:spacing w:after="0" w:line="480" w:lineRule="auto"/>
        <w:ind w:left="2520"/>
        <w:contextualSpacing/>
        <w:jc w:val="both"/>
        <w:rPr>
          <w:rFonts w:ascii="Times New Roman" w:eastAsia="Calibri" w:hAnsi="Times New Roman" w:cs="Times New Roman"/>
          <w:sz w:val="24"/>
          <w:szCs w:val="24"/>
        </w:rPr>
      </w:pPr>
    </w:p>
    <w:p w14:paraId="4D4FCEA5" w14:textId="77777777" w:rsidR="003B074A" w:rsidRPr="009962F0" w:rsidRDefault="003B074A" w:rsidP="003B074A">
      <w:pPr>
        <w:spacing w:after="0" w:line="480" w:lineRule="auto"/>
        <w:ind w:left="2610" w:hanging="135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Ekstremitas : oedema/ tidak, varises/tidak, dan dapat dilakukan perkusi (Lalita, 2013). Oedema merupakan tanda klasik pre eklampsi (PE) </w:t>
      </w:r>
    </w:p>
    <w:p w14:paraId="09B76EE1" w14:textId="77777777" w:rsidR="003B074A" w:rsidRPr="009962F0" w:rsidRDefault="003B074A" w:rsidP="003B074A">
      <w:pPr>
        <w:spacing w:after="0" w:line="480" w:lineRule="auto"/>
        <w:ind w:left="540" w:firstLine="45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d) Pemeriksaan dalam :</w:t>
      </w:r>
    </w:p>
    <w:p w14:paraId="5D256688" w14:textId="77777777" w:rsidR="003B074A" w:rsidRPr="009962F0" w:rsidRDefault="003B074A" w:rsidP="003B074A">
      <w:pPr>
        <w:tabs>
          <w:tab w:val="left" w:pos="1260"/>
        </w:tabs>
        <w:spacing w:after="0" w:line="480" w:lineRule="auto"/>
        <w:ind w:left="126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lang w:val="id-ID"/>
        </w:rPr>
        <w:lastRenderedPageBreak/>
        <w:t>Menurut Jenny J.S Sondakh (2013:110), pemeriksaan dalam meliputi langkah sebagai berikut:</w:t>
      </w:r>
    </w:p>
    <w:p w14:paraId="7EDB6377" w14:textId="77777777" w:rsidR="003B074A" w:rsidRPr="009962F0" w:rsidRDefault="003B074A" w:rsidP="003B074A">
      <w:pPr>
        <w:tabs>
          <w:tab w:val="left" w:pos="1350"/>
          <w:tab w:val="left" w:pos="1530"/>
        </w:tabs>
        <w:spacing w:after="0" w:line="480" w:lineRule="auto"/>
        <w:ind w:left="1620" w:hanging="36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rPr>
        <w:t xml:space="preserve">(a) </w:t>
      </w:r>
      <w:r w:rsidRPr="009962F0">
        <w:rPr>
          <w:rFonts w:ascii="Times New Roman" w:eastAsia="Calibri" w:hAnsi="Times New Roman" w:cs="Times New Roman"/>
          <w:sz w:val="24"/>
          <w:szCs w:val="24"/>
          <w:lang w:val="id-ID"/>
        </w:rPr>
        <w:t xml:space="preserve">Pemeriksaan genetalia eksterna, memperhatikan adanya luka atau masa (benjolan) termasuk kondilomata, varikositas vulva atau rectum, atau luka parut di perineum. Luka parut di vagina mengindikasikan adanya riwayat robekan perineum atau tindakan </w:t>
      </w:r>
      <w:r w:rsidRPr="009962F0">
        <w:rPr>
          <w:rFonts w:ascii="Times New Roman" w:eastAsia="Calibri" w:hAnsi="Times New Roman" w:cs="Times New Roman"/>
          <w:i/>
          <w:sz w:val="24"/>
          <w:szCs w:val="24"/>
          <w:lang w:val="id-ID"/>
        </w:rPr>
        <w:t>episiotomy</w:t>
      </w:r>
      <w:r w:rsidRPr="009962F0">
        <w:rPr>
          <w:rFonts w:ascii="Times New Roman" w:eastAsia="Calibri" w:hAnsi="Times New Roman" w:cs="Times New Roman"/>
          <w:sz w:val="24"/>
          <w:szCs w:val="24"/>
          <w:lang w:val="id-ID"/>
        </w:rPr>
        <w:t xml:space="preserve"> sebelumnya, hal ini merupakan informasi penting untuk menentukan tindakan pada saat kelahiran bayi.</w:t>
      </w:r>
    </w:p>
    <w:p w14:paraId="4183DA4B" w14:textId="77777777" w:rsidR="003B074A" w:rsidRPr="009962F0" w:rsidRDefault="003B074A" w:rsidP="003B074A">
      <w:pPr>
        <w:tabs>
          <w:tab w:val="left" w:pos="1530"/>
        </w:tabs>
        <w:spacing w:after="0" w:line="480" w:lineRule="auto"/>
        <w:ind w:left="1620" w:hanging="36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rPr>
        <w:t xml:space="preserve">(b) </w:t>
      </w:r>
      <w:r w:rsidRPr="009962F0">
        <w:rPr>
          <w:rFonts w:ascii="Times New Roman" w:eastAsia="Calibri" w:hAnsi="Times New Roman" w:cs="Times New Roman"/>
          <w:sz w:val="24"/>
          <w:szCs w:val="24"/>
          <w:lang w:val="id-ID"/>
        </w:rPr>
        <w:t>Penilaian cairan vagina dan menentukan adanya bercak darah, perdarahan pervaginam atau mekonium, jika ada perdarahan pervaginam maka tidak dilakukan pemeriksaan dalam. Jika ketuban pecah, melihat warna dan bau air ketuban. Jika terjadi pewarnaan mekonium, nilai kental atau encer dan periksa detak jantung janin (DJJ) dan nilai apakah perlu dirujuk segera.</w:t>
      </w:r>
    </w:p>
    <w:p w14:paraId="7A5A5811" w14:textId="77777777" w:rsidR="003B074A" w:rsidRPr="009962F0" w:rsidRDefault="003B074A" w:rsidP="003B074A">
      <w:pPr>
        <w:tabs>
          <w:tab w:val="left" w:pos="1260"/>
        </w:tabs>
        <w:spacing w:after="0" w:line="480" w:lineRule="auto"/>
        <w:ind w:left="1260"/>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 xml:space="preserve">(c) </w:t>
      </w:r>
      <w:r w:rsidRPr="009962F0">
        <w:rPr>
          <w:rFonts w:ascii="Times New Roman" w:eastAsia="Calibri" w:hAnsi="Times New Roman" w:cs="Times New Roman"/>
          <w:sz w:val="24"/>
          <w:szCs w:val="24"/>
          <w:lang w:val="id-ID"/>
        </w:rPr>
        <w:t>Penilaian pembukaan dan penipisan serviks</w:t>
      </w:r>
      <w:r w:rsidRPr="009962F0">
        <w:rPr>
          <w:rFonts w:ascii="Times New Roman" w:eastAsia="Calibri" w:hAnsi="Times New Roman" w:cs="Times New Roman"/>
          <w:sz w:val="24"/>
          <w:szCs w:val="24"/>
        </w:rPr>
        <w:t>.</w:t>
      </w:r>
    </w:p>
    <w:p w14:paraId="76F188CC" w14:textId="77777777" w:rsidR="003B074A" w:rsidRPr="009962F0" w:rsidRDefault="003B074A" w:rsidP="003B074A">
      <w:pPr>
        <w:tabs>
          <w:tab w:val="left" w:pos="1620"/>
        </w:tabs>
        <w:spacing w:after="0" w:line="480" w:lineRule="auto"/>
        <w:ind w:left="1620" w:hanging="36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lang w:val="id-ID"/>
        </w:rPr>
        <w:tab/>
        <w:t>Pemeriksaan tali pusat dan bagian-bagian kecil (tangan atau kaki) tidak teraba pada saat melakukan pemeriksaan dalam. Jika terjadi, maka segera rujuk.</w:t>
      </w:r>
    </w:p>
    <w:p w14:paraId="2B19E76E" w14:textId="77777777" w:rsidR="003B074A" w:rsidRPr="009962F0" w:rsidRDefault="003B074A" w:rsidP="003B074A">
      <w:pPr>
        <w:tabs>
          <w:tab w:val="left" w:pos="1710"/>
        </w:tabs>
        <w:spacing w:after="0" w:line="480" w:lineRule="auto"/>
        <w:ind w:left="1620" w:hanging="36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rPr>
        <w:t xml:space="preserve">(d) </w:t>
      </w:r>
      <w:r w:rsidRPr="009962F0">
        <w:rPr>
          <w:rFonts w:ascii="Times New Roman" w:eastAsia="Calibri" w:hAnsi="Times New Roman" w:cs="Times New Roman"/>
          <w:sz w:val="24"/>
          <w:szCs w:val="24"/>
          <w:lang w:val="id-ID"/>
        </w:rPr>
        <w:t xml:space="preserve">Menilai penurunan bagian terbawah janin dan menetukan bagian tersebut telah masuk ke dalam rongga panggul. Menentukan kemajuan persalinan dengan cara membandingkan tingkat penurunan kepala dari </w:t>
      </w:r>
      <w:r w:rsidRPr="009962F0">
        <w:rPr>
          <w:rFonts w:ascii="Times New Roman" w:eastAsia="Calibri" w:hAnsi="Times New Roman" w:cs="Times New Roman"/>
          <w:sz w:val="24"/>
          <w:szCs w:val="24"/>
          <w:lang w:val="id-ID"/>
        </w:rPr>
        <w:lastRenderedPageBreak/>
        <w:t>hasil pemeriksaan dalma dengan hasil pemeriksan melalui dinding abdomen (perlimaan).</w:t>
      </w:r>
    </w:p>
    <w:p w14:paraId="1BD04167" w14:textId="77777777" w:rsidR="003B074A" w:rsidRPr="009962F0" w:rsidRDefault="003B074A" w:rsidP="003B074A">
      <w:pPr>
        <w:tabs>
          <w:tab w:val="left" w:pos="1530"/>
        </w:tabs>
        <w:spacing w:after="0" w:line="480" w:lineRule="auto"/>
        <w:ind w:left="1620" w:hanging="36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rPr>
        <w:t xml:space="preserve">(d) </w:t>
      </w:r>
      <w:r w:rsidRPr="009962F0">
        <w:rPr>
          <w:rFonts w:ascii="Times New Roman" w:eastAsia="Calibri" w:hAnsi="Times New Roman" w:cs="Times New Roman"/>
          <w:sz w:val="24"/>
          <w:szCs w:val="24"/>
          <w:lang w:val="id-ID"/>
        </w:rPr>
        <w:t>Jika bagian terbawah adalah kepala, memastikan penunjuknya (ubun-ubun kecil,  ubun-ubun besar, atau fontanela megna) dan cealah (sutura) sagitalis untuk menilai derajat penyusupan atau tumpang tindih tulang kepala dan apakah ukuran kepala janin sesuai dengan ukuran jalan lahir.</w:t>
      </w:r>
    </w:p>
    <w:p w14:paraId="1F69C91D" w14:textId="77777777" w:rsidR="003B074A" w:rsidRPr="009962F0" w:rsidRDefault="003B074A" w:rsidP="003B074A">
      <w:pPr>
        <w:pStyle w:val="ListParagraph"/>
        <w:spacing w:line="480" w:lineRule="auto"/>
        <w:ind w:left="1170"/>
        <w:jc w:val="both"/>
        <w:rPr>
          <w:rFonts w:ascii="Times New Roman" w:hAnsi="Times New Roman" w:cs="Times New Roman"/>
          <w:bCs/>
          <w:sz w:val="24"/>
          <w:szCs w:val="24"/>
        </w:rPr>
      </w:pPr>
    </w:p>
    <w:p w14:paraId="385515F5" w14:textId="77777777" w:rsidR="003B074A" w:rsidRPr="009962F0" w:rsidRDefault="003B074A" w:rsidP="003B074A">
      <w:pPr>
        <w:pStyle w:val="ListParagraph"/>
        <w:numPr>
          <w:ilvl w:val="0"/>
          <w:numId w:val="66"/>
        </w:numPr>
        <w:spacing w:line="480" w:lineRule="auto"/>
        <w:ind w:left="1170" w:hanging="270"/>
        <w:jc w:val="both"/>
        <w:rPr>
          <w:rFonts w:ascii="Times New Roman" w:hAnsi="Times New Roman" w:cs="Times New Roman"/>
          <w:bCs/>
          <w:sz w:val="24"/>
          <w:szCs w:val="24"/>
        </w:rPr>
      </w:pPr>
      <w:r w:rsidRPr="009962F0">
        <w:rPr>
          <w:rFonts w:ascii="Times New Roman" w:hAnsi="Times New Roman" w:cs="Times New Roman"/>
          <w:bCs/>
          <w:sz w:val="24"/>
          <w:szCs w:val="24"/>
        </w:rPr>
        <w:t>Analisa</w:t>
      </w:r>
    </w:p>
    <w:p w14:paraId="3338293A" w14:textId="77777777" w:rsidR="003B074A" w:rsidRPr="009962F0" w:rsidRDefault="003B074A" w:rsidP="003B074A">
      <w:pPr>
        <w:pStyle w:val="ListParagraph"/>
        <w:spacing w:line="480" w:lineRule="auto"/>
        <w:ind w:left="1170"/>
        <w:jc w:val="both"/>
        <w:rPr>
          <w:rFonts w:ascii="Times New Roman" w:hAnsi="Times New Roman" w:cs="Times New Roman"/>
          <w:bCs/>
          <w:sz w:val="24"/>
          <w:szCs w:val="24"/>
        </w:rPr>
      </w:pPr>
      <w:r w:rsidRPr="009962F0">
        <w:rPr>
          <w:rFonts w:ascii="Times New Roman" w:hAnsi="Times New Roman" w:cs="Times New Roman"/>
          <w:bCs/>
          <w:sz w:val="24"/>
          <w:szCs w:val="24"/>
        </w:rPr>
        <w:t>Pada langkah ini dilakukan identifikasi yang benar terhadap diagnosa atau masalah dan kebutuhan klien berdasarkan interpretasi yang benar atas data-data yang dikumpulkan. Data dasar yang sudah  dikumpulkan diidentifikasikan sehingga ditemukan masalah atau diagnosa yang spesifik. (asri dan clervo, 2012)</w:t>
      </w:r>
    </w:p>
    <w:p w14:paraId="0C926C04" w14:textId="77777777" w:rsidR="003B074A" w:rsidRPr="009962F0" w:rsidRDefault="003B074A" w:rsidP="003B074A">
      <w:pPr>
        <w:spacing w:after="0" w:line="480" w:lineRule="auto"/>
        <w:ind w:left="1170"/>
        <w:contextualSpacing/>
        <w:jc w:val="both"/>
        <w:rPr>
          <w:rFonts w:ascii="Times New Roman" w:eastAsia="Calibri" w:hAnsi="Times New Roman" w:cs="Times New Roman"/>
          <w:sz w:val="24"/>
          <w:szCs w:val="24"/>
        </w:rPr>
      </w:pPr>
      <w:r w:rsidRPr="009962F0">
        <w:rPr>
          <w:rFonts w:ascii="Times New Roman" w:eastAsia="Calibri" w:hAnsi="Times New Roman" w:cs="Times New Roman"/>
          <w:sz w:val="24"/>
          <w:szCs w:val="24"/>
        </w:rPr>
        <w:t>Diagnosa kala I : G_ P_ _ _ _ Ab _ _ _UK...... minggu, tunggal/ganda, hidup/mati, intra/ekstra uterin, inpartu kala I fase....... dengan keadaan ibu baik.</w:t>
      </w:r>
    </w:p>
    <w:p w14:paraId="6846960A" w14:textId="77777777" w:rsidR="003B074A" w:rsidRPr="009962F0" w:rsidRDefault="003B074A" w:rsidP="003B074A">
      <w:pPr>
        <w:pStyle w:val="ListParagraph"/>
        <w:tabs>
          <w:tab w:val="left" w:pos="1843"/>
        </w:tabs>
        <w:spacing w:after="0" w:line="480" w:lineRule="auto"/>
        <w:ind w:left="1276"/>
        <w:jc w:val="both"/>
        <w:rPr>
          <w:rFonts w:ascii="Times New Roman" w:eastAsia="Times New Roman" w:hAnsi="Times New Roman" w:cs="Times New Roman"/>
          <w:sz w:val="24"/>
          <w:szCs w:val="24"/>
          <w:lang w:eastAsia="id-ID"/>
        </w:rPr>
      </w:pPr>
      <w:r w:rsidRPr="009962F0">
        <w:rPr>
          <w:rFonts w:ascii="Times New Roman" w:eastAsia="Times New Roman" w:hAnsi="Times New Roman" w:cs="Times New Roman"/>
          <w:sz w:val="24"/>
          <w:szCs w:val="24"/>
          <w:lang w:eastAsia="id-ID"/>
        </w:rPr>
        <w:t>1. Identifikasi Diagnosa dan Masalah Potensial</w:t>
      </w:r>
    </w:p>
    <w:p w14:paraId="76F6ED7F" w14:textId="77777777" w:rsidR="003B074A" w:rsidRPr="009962F0" w:rsidRDefault="003B074A" w:rsidP="003B074A">
      <w:pPr>
        <w:pStyle w:val="ListParagraph"/>
        <w:tabs>
          <w:tab w:val="left" w:pos="3870"/>
        </w:tabs>
        <w:spacing w:after="0" w:line="480" w:lineRule="auto"/>
        <w:ind w:left="1530"/>
        <w:jc w:val="both"/>
        <w:rPr>
          <w:rFonts w:ascii="Times New Roman" w:eastAsia="Times New Roman" w:hAnsi="Times New Roman" w:cs="Times New Roman"/>
          <w:color w:val="0D0D0D" w:themeColor="text1" w:themeTint="F2"/>
          <w:sz w:val="24"/>
          <w:szCs w:val="24"/>
          <w:lang w:eastAsia="id-ID"/>
        </w:rPr>
      </w:pPr>
      <w:r w:rsidRPr="009962F0">
        <w:rPr>
          <w:rFonts w:ascii="Times New Roman" w:hAnsi="Times New Roman" w:cs="Times New Roman"/>
          <w:color w:val="0D0D0D" w:themeColor="text1" w:themeTint="F2"/>
          <w:sz w:val="24"/>
          <w:szCs w:val="24"/>
        </w:rPr>
        <w:t>Pada kala I dapat terjadi perdarahan intrapartum,</w:t>
      </w:r>
      <w:r w:rsidRPr="009962F0">
        <w:rPr>
          <w:rFonts w:ascii="Times New Roman" w:eastAsia="Times New Roman" w:hAnsi="Times New Roman" w:cs="Times New Roman"/>
          <w:color w:val="0D0D0D" w:themeColor="text1" w:themeTint="F2"/>
          <w:sz w:val="24"/>
          <w:szCs w:val="24"/>
          <w:lang w:eastAsia="id-ID"/>
        </w:rPr>
        <w:t xml:space="preserve"> kala I lama, ketuban pecah dini, fetal distress, dan malpresentasi (JNPK-KR, 2015).</w:t>
      </w:r>
    </w:p>
    <w:p w14:paraId="7A02289B" w14:textId="77777777" w:rsidR="003B074A" w:rsidRPr="009962F0" w:rsidRDefault="003B074A" w:rsidP="003B074A">
      <w:pPr>
        <w:pStyle w:val="ListParagraph"/>
        <w:tabs>
          <w:tab w:val="left" w:pos="3870"/>
        </w:tabs>
        <w:spacing w:after="0" w:line="480" w:lineRule="auto"/>
        <w:ind w:left="1260"/>
        <w:jc w:val="both"/>
        <w:rPr>
          <w:rFonts w:ascii="Times New Roman" w:eastAsia="Times New Roman" w:hAnsi="Times New Roman" w:cs="Times New Roman"/>
          <w:bCs/>
          <w:color w:val="0D0D0D" w:themeColor="text1" w:themeTint="F2"/>
          <w:sz w:val="24"/>
          <w:szCs w:val="24"/>
          <w:lang w:eastAsia="id-ID"/>
        </w:rPr>
      </w:pPr>
      <w:r w:rsidRPr="009962F0">
        <w:rPr>
          <w:rFonts w:ascii="Times New Roman" w:hAnsi="Times New Roman" w:cs="Times New Roman"/>
          <w:color w:val="0D0D0D" w:themeColor="text1" w:themeTint="F2"/>
          <w:sz w:val="24"/>
          <w:szCs w:val="24"/>
        </w:rPr>
        <w:t xml:space="preserve">2. </w:t>
      </w:r>
      <w:r w:rsidRPr="009962F0">
        <w:rPr>
          <w:rFonts w:ascii="Times New Roman" w:hAnsi="Times New Roman" w:cs="Times New Roman"/>
          <w:bCs/>
          <w:sz w:val="24"/>
          <w:szCs w:val="24"/>
        </w:rPr>
        <w:t>Identifikasi Kebutuhan Segera</w:t>
      </w:r>
    </w:p>
    <w:p w14:paraId="3FDCABBC" w14:textId="77777777" w:rsidR="003B074A" w:rsidRPr="009962F0" w:rsidRDefault="003B074A" w:rsidP="003B074A">
      <w:pPr>
        <w:spacing w:after="0" w:line="480" w:lineRule="auto"/>
        <w:ind w:left="144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Dalam pelaksanaannya bidan kadang dihadapkan pada beberapa situasi darurat dimana harus segera melakukan tindakan untuk menyelamatkan pasien sehingga bidan sangat dituntut kemampuannya untuk selalu melakukan evaluasi keadaan pasien agar asuhan yang diberikan tepat dan aman. Jika dalam melakukan pertolongan persalinan mandiri dan hasil pemeriksaan menunjukkan adanya tanda bahaya pada pasien, maka tindakan yang harus dilakukan adalah merujuk pasien dengan melakukan tindakan stabilisasi pra rujukan terlebih dahulu. Jika pertolongan persalinan dilakukan di rumah sakit maka sesegera mungkin bidan melaporkan kondisi pasien kepada dokter.</w:t>
      </w:r>
    </w:p>
    <w:p w14:paraId="0FB514A8" w14:textId="77777777" w:rsidR="003B074A" w:rsidRPr="009962F0" w:rsidRDefault="003B074A" w:rsidP="003B074A">
      <w:pPr>
        <w:pStyle w:val="ListParagraph"/>
        <w:spacing w:line="480" w:lineRule="auto"/>
        <w:ind w:left="1170"/>
        <w:jc w:val="both"/>
        <w:rPr>
          <w:rFonts w:ascii="Times New Roman" w:hAnsi="Times New Roman" w:cs="Times New Roman"/>
          <w:bCs/>
          <w:sz w:val="24"/>
          <w:szCs w:val="24"/>
        </w:rPr>
      </w:pPr>
    </w:p>
    <w:p w14:paraId="30E61DD7" w14:textId="77777777" w:rsidR="003B074A" w:rsidRPr="009962F0" w:rsidRDefault="003B074A" w:rsidP="003B074A">
      <w:pPr>
        <w:pStyle w:val="ListParagraph"/>
        <w:numPr>
          <w:ilvl w:val="0"/>
          <w:numId w:val="66"/>
        </w:numPr>
        <w:spacing w:line="480" w:lineRule="auto"/>
        <w:ind w:left="1170" w:hanging="270"/>
        <w:jc w:val="both"/>
        <w:rPr>
          <w:rFonts w:ascii="Times New Roman" w:hAnsi="Times New Roman" w:cs="Times New Roman"/>
          <w:bCs/>
          <w:sz w:val="24"/>
          <w:szCs w:val="24"/>
        </w:rPr>
      </w:pPr>
      <w:r w:rsidRPr="009962F0">
        <w:rPr>
          <w:rFonts w:ascii="Times New Roman" w:hAnsi="Times New Roman" w:cs="Times New Roman"/>
          <w:bCs/>
          <w:sz w:val="24"/>
          <w:szCs w:val="24"/>
        </w:rPr>
        <w:t>Penatalaksanaan</w:t>
      </w:r>
    </w:p>
    <w:p w14:paraId="07138C6A" w14:textId="77777777" w:rsidR="003B074A" w:rsidRPr="009962F0" w:rsidRDefault="003B074A" w:rsidP="003B074A">
      <w:pPr>
        <w:spacing w:line="480" w:lineRule="auto"/>
        <w:ind w:left="1170"/>
        <w:jc w:val="both"/>
        <w:rPr>
          <w:rFonts w:ascii="Times New Roman" w:hAnsi="Times New Roman" w:cs="Times New Roman"/>
          <w:sz w:val="24"/>
          <w:szCs w:val="24"/>
        </w:rPr>
      </w:pPr>
      <w:r w:rsidRPr="009962F0">
        <w:rPr>
          <w:rFonts w:ascii="Times New Roman" w:hAnsi="Times New Roman" w:cs="Times New Roman"/>
          <w:sz w:val="24"/>
          <w:szCs w:val="24"/>
        </w:rPr>
        <w:t>Tujuan : Ibu dan janin dalam keadaan baik persalinan kala I berjalan normal tanpa komplikasi.</w:t>
      </w:r>
    </w:p>
    <w:p w14:paraId="13FE60AE" w14:textId="77777777" w:rsidR="003B074A" w:rsidRPr="009962F0" w:rsidRDefault="003B074A" w:rsidP="003B074A">
      <w:pPr>
        <w:pStyle w:val="ListParagraph"/>
        <w:spacing w:line="480" w:lineRule="auto"/>
        <w:ind w:left="1170"/>
        <w:jc w:val="both"/>
        <w:rPr>
          <w:rFonts w:ascii="Times New Roman" w:hAnsi="Times New Roman" w:cs="Times New Roman"/>
          <w:sz w:val="24"/>
          <w:szCs w:val="24"/>
        </w:rPr>
      </w:pPr>
      <w:r w:rsidRPr="009962F0">
        <w:rPr>
          <w:rFonts w:ascii="Times New Roman" w:hAnsi="Times New Roman" w:cs="Times New Roman"/>
          <w:sz w:val="24"/>
          <w:szCs w:val="24"/>
        </w:rPr>
        <w:t>Kriteria Hasil (KH) :</w:t>
      </w:r>
    </w:p>
    <w:p w14:paraId="20CFA018" w14:textId="77777777" w:rsidR="003B074A" w:rsidRPr="009962F0" w:rsidRDefault="003B074A" w:rsidP="003B074A">
      <w:pPr>
        <w:pStyle w:val="ListParagraph"/>
        <w:spacing w:line="480" w:lineRule="auto"/>
        <w:ind w:left="1170"/>
        <w:jc w:val="both"/>
        <w:rPr>
          <w:rFonts w:ascii="Times New Roman" w:hAnsi="Times New Roman" w:cs="Times New Roman"/>
          <w:sz w:val="24"/>
          <w:szCs w:val="24"/>
        </w:rPr>
      </w:pPr>
      <w:r w:rsidRPr="009962F0">
        <w:rPr>
          <w:rFonts w:ascii="Times New Roman" w:hAnsi="Times New Roman" w:cs="Times New Roman"/>
          <w:sz w:val="24"/>
          <w:szCs w:val="24"/>
        </w:rPr>
        <w:t>TD</w:t>
      </w:r>
      <w:r w:rsidRPr="009962F0">
        <w:rPr>
          <w:rFonts w:ascii="Times New Roman" w:hAnsi="Times New Roman" w:cs="Times New Roman"/>
          <w:sz w:val="24"/>
          <w:szCs w:val="24"/>
        </w:rPr>
        <w:tab/>
        <w:t>: 130-100/ 90-70 mmHg</w:t>
      </w:r>
    </w:p>
    <w:p w14:paraId="583D8AFD" w14:textId="77777777" w:rsidR="003B074A" w:rsidRPr="009962F0" w:rsidRDefault="003B074A" w:rsidP="003B074A">
      <w:pPr>
        <w:pStyle w:val="ListParagraph"/>
        <w:spacing w:line="480" w:lineRule="auto"/>
        <w:ind w:left="1170"/>
        <w:jc w:val="both"/>
        <w:rPr>
          <w:rFonts w:ascii="Times New Roman" w:hAnsi="Times New Roman" w:cs="Times New Roman"/>
          <w:sz w:val="24"/>
          <w:szCs w:val="24"/>
        </w:rPr>
      </w:pPr>
      <w:r w:rsidRPr="009962F0">
        <w:rPr>
          <w:rFonts w:ascii="Times New Roman" w:hAnsi="Times New Roman" w:cs="Times New Roman"/>
          <w:sz w:val="24"/>
          <w:szCs w:val="24"/>
        </w:rPr>
        <w:t>Nadi</w:t>
      </w:r>
      <w:r w:rsidRPr="009962F0">
        <w:rPr>
          <w:rFonts w:ascii="Times New Roman" w:hAnsi="Times New Roman" w:cs="Times New Roman"/>
          <w:sz w:val="24"/>
          <w:szCs w:val="24"/>
        </w:rPr>
        <w:tab/>
        <w:t>: 80-100x/ menit</w:t>
      </w:r>
    </w:p>
    <w:p w14:paraId="4C09F6AF" w14:textId="77777777" w:rsidR="003B074A" w:rsidRPr="009962F0" w:rsidRDefault="003B074A" w:rsidP="003B074A">
      <w:pPr>
        <w:pStyle w:val="ListParagraph"/>
        <w:spacing w:line="480" w:lineRule="auto"/>
        <w:ind w:left="1170"/>
        <w:jc w:val="both"/>
        <w:rPr>
          <w:rFonts w:ascii="Times New Roman" w:hAnsi="Times New Roman" w:cs="Times New Roman"/>
          <w:sz w:val="24"/>
          <w:szCs w:val="24"/>
        </w:rPr>
      </w:pPr>
      <w:r w:rsidRPr="009962F0">
        <w:rPr>
          <w:rFonts w:ascii="Times New Roman" w:hAnsi="Times New Roman" w:cs="Times New Roman"/>
          <w:sz w:val="24"/>
          <w:szCs w:val="24"/>
        </w:rPr>
        <w:t>Suhu</w:t>
      </w:r>
      <w:r w:rsidRPr="009962F0">
        <w:rPr>
          <w:rFonts w:ascii="Times New Roman" w:hAnsi="Times New Roman" w:cs="Times New Roman"/>
          <w:sz w:val="24"/>
          <w:szCs w:val="24"/>
        </w:rPr>
        <w:tab/>
        <w:t>: 36,5 – 37,5°C</w:t>
      </w:r>
    </w:p>
    <w:p w14:paraId="35496B32" w14:textId="77777777" w:rsidR="003B074A" w:rsidRPr="009962F0" w:rsidRDefault="003B074A" w:rsidP="003B074A">
      <w:pPr>
        <w:pStyle w:val="ListParagraph"/>
        <w:spacing w:line="480" w:lineRule="auto"/>
        <w:ind w:left="1170"/>
        <w:jc w:val="both"/>
        <w:rPr>
          <w:rFonts w:ascii="Times New Roman" w:hAnsi="Times New Roman" w:cs="Times New Roman"/>
          <w:sz w:val="24"/>
          <w:szCs w:val="24"/>
        </w:rPr>
      </w:pPr>
      <w:r w:rsidRPr="009962F0">
        <w:rPr>
          <w:rFonts w:ascii="Times New Roman" w:hAnsi="Times New Roman" w:cs="Times New Roman"/>
          <w:sz w:val="24"/>
          <w:szCs w:val="24"/>
        </w:rPr>
        <w:t>DJJ</w:t>
      </w:r>
      <w:r w:rsidRPr="009962F0">
        <w:rPr>
          <w:rFonts w:ascii="Times New Roman" w:hAnsi="Times New Roman" w:cs="Times New Roman"/>
          <w:sz w:val="24"/>
          <w:szCs w:val="24"/>
        </w:rPr>
        <w:tab/>
        <w:t>: 120-160x/ menit</w:t>
      </w:r>
    </w:p>
    <w:p w14:paraId="5CA22BEA" w14:textId="77777777" w:rsidR="003B074A" w:rsidRPr="009962F0" w:rsidRDefault="003B074A" w:rsidP="003B074A">
      <w:pPr>
        <w:pStyle w:val="ListParagraph"/>
        <w:spacing w:line="480" w:lineRule="auto"/>
        <w:ind w:left="1170"/>
        <w:jc w:val="both"/>
        <w:rPr>
          <w:rFonts w:ascii="Times New Roman" w:hAnsi="Times New Roman" w:cs="Times New Roman"/>
          <w:bCs/>
          <w:sz w:val="24"/>
          <w:szCs w:val="24"/>
        </w:rPr>
      </w:pPr>
    </w:p>
    <w:p w14:paraId="547B862D" w14:textId="77777777" w:rsidR="003B074A" w:rsidRPr="009962F0" w:rsidRDefault="003B074A" w:rsidP="003B074A">
      <w:pPr>
        <w:spacing w:line="480" w:lineRule="auto"/>
        <w:ind w:left="1530" w:hanging="270"/>
        <w:jc w:val="both"/>
        <w:rPr>
          <w:rFonts w:ascii="Times New Roman" w:hAnsi="Times New Roman" w:cs="Times New Roman"/>
          <w:sz w:val="24"/>
          <w:szCs w:val="24"/>
        </w:rPr>
      </w:pPr>
      <w:r w:rsidRPr="009962F0">
        <w:rPr>
          <w:rFonts w:ascii="Times New Roman" w:hAnsi="Times New Roman" w:cs="Times New Roman"/>
          <w:sz w:val="24"/>
          <w:szCs w:val="24"/>
        </w:rPr>
        <w:lastRenderedPageBreak/>
        <w:t>1) Berikan konseling, informasi, dan edukasi (KIE) kepada ibu mengenai hasil pemeriksaannya, bahwa ibu dan janin dalam keadaan normal.</w:t>
      </w:r>
    </w:p>
    <w:p w14:paraId="21D741D8" w14:textId="77777777" w:rsidR="003B074A" w:rsidRPr="009962F0" w:rsidRDefault="003B074A" w:rsidP="003B074A">
      <w:pPr>
        <w:spacing w:line="480" w:lineRule="auto"/>
        <w:ind w:left="1530" w:hanging="270"/>
        <w:jc w:val="both"/>
        <w:rPr>
          <w:rFonts w:ascii="Times New Roman" w:hAnsi="Times New Roman" w:cs="Times New Roman"/>
          <w:sz w:val="24"/>
          <w:szCs w:val="24"/>
        </w:rPr>
      </w:pPr>
      <w:r w:rsidRPr="009962F0">
        <w:rPr>
          <w:rFonts w:ascii="Times New Roman" w:hAnsi="Times New Roman" w:cs="Times New Roman"/>
          <w:sz w:val="24"/>
          <w:szCs w:val="24"/>
        </w:rPr>
        <w:t>2) Berikan KIE tentang prosedur seperti pemantauan janin dan kemajuan persalinan normal.</w:t>
      </w:r>
    </w:p>
    <w:p w14:paraId="5A05B89C" w14:textId="77777777" w:rsidR="003B074A" w:rsidRPr="009962F0" w:rsidRDefault="003B074A" w:rsidP="003B074A">
      <w:pPr>
        <w:spacing w:line="480" w:lineRule="auto"/>
        <w:ind w:left="1530" w:hanging="270"/>
        <w:jc w:val="both"/>
        <w:rPr>
          <w:rFonts w:ascii="Times New Roman" w:hAnsi="Times New Roman" w:cs="Times New Roman"/>
          <w:sz w:val="24"/>
          <w:szCs w:val="24"/>
        </w:rPr>
      </w:pPr>
      <w:r w:rsidRPr="009962F0">
        <w:rPr>
          <w:rFonts w:ascii="Times New Roman" w:hAnsi="Times New Roman" w:cs="Times New Roman"/>
          <w:sz w:val="24"/>
          <w:szCs w:val="24"/>
        </w:rPr>
        <w:t>3) Persiapkan ruangan persalinan dan kelahiran bayi, perlengakpan, bahan-bahan, obat-obat yang diperlukan,</w:t>
      </w:r>
    </w:p>
    <w:p w14:paraId="28881AE8" w14:textId="77777777" w:rsidR="003B074A" w:rsidRPr="009962F0" w:rsidRDefault="003B074A" w:rsidP="003B074A">
      <w:pPr>
        <w:spacing w:line="480" w:lineRule="auto"/>
        <w:ind w:left="1530" w:hanging="270"/>
        <w:jc w:val="both"/>
        <w:rPr>
          <w:rFonts w:ascii="Times New Roman" w:hAnsi="Times New Roman" w:cs="Times New Roman"/>
          <w:sz w:val="24"/>
          <w:szCs w:val="24"/>
        </w:rPr>
      </w:pPr>
      <w:r w:rsidRPr="009962F0">
        <w:rPr>
          <w:rFonts w:ascii="Times New Roman" w:hAnsi="Times New Roman" w:cs="Times New Roman"/>
          <w:sz w:val="24"/>
          <w:szCs w:val="24"/>
        </w:rPr>
        <w:t>4) Pantau kemajuan persalinan yang meliputi his (frekuensi, lama, dan kekuatan his 30 menit sekali, pemeriksaan vagina (pembukaan serviks, penipisam serviks, penurunan kepala, dan molase) dikontrol setiap 4 jam sekali, tekanan darah setiap 4 jam sekali, suhu setiap 2-4 jam sekali pada kala I fase Laten dan 2 jam sekali pada kala I fase aktif, nadi setiap 2 jam sekali, dengan menggunakan lembar obervasi pada kala I fase laten dan partograf pada kala I fase aktif.</w:t>
      </w:r>
    </w:p>
    <w:p w14:paraId="087CEEC8" w14:textId="77777777" w:rsidR="003B074A" w:rsidRPr="009962F0" w:rsidRDefault="003B074A" w:rsidP="003B074A">
      <w:pPr>
        <w:spacing w:line="480" w:lineRule="auto"/>
        <w:ind w:left="1260"/>
        <w:jc w:val="both"/>
        <w:rPr>
          <w:rFonts w:ascii="Times New Roman" w:hAnsi="Times New Roman" w:cs="Times New Roman"/>
          <w:sz w:val="24"/>
          <w:szCs w:val="24"/>
        </w:rPr>
      </w:pPr>
      <w:r w:rsidRPr="009962F0">
        <w:rPr>
          <w:rFonts w:ascii="Times New Roman" w:hAnsi="Times New Roman" w:cs="Times New Roman"/>
          <w:sz w:val="24"/>
          <w:szCs w:val="24"/>
        </w:rPr>
        <w:t>5) Berikan KIE pada klien untuk berkemih setiap 1-2 jam.</w:t>
      </w:r>
    </w:p>
    <w:p w14:paraId="3BE1207C" w14:textId="77777777" w:rsidR="003B074A" w:rsidRPr="009962F0" w:rsidRDefault="003B074A" w:rsidP="003B074A">
      <w:pPr>
        <w:spacing w:line="480" w:lineRule="auto"/>
        <w:ind w:left="1530" w:hanging="270"/>
        <w:jc w:val="both"/>
        <w:rPr>
          <w:rFonts w:ascii="Times New Roman" w:hAnsi="Times New Roman" w:cs="Times New Roman"/>
          <w:sz w:val="24"/>
          <w:szCs w:val="24"/>
        </w:rPr>
      </w:pPr>
      <w:r w:rsidRPr="009962F0">
        <w:rPr>
          <w:rFonts w:ascii="Times New Roman" w:hAnsi="Times New Roman" w:cs="Times New Roman"/>
          <w:sz w:val="24"/>
          <w:szCs w:val="24"/>
        </w:rPr>
        <w:t>6) Berikan KIE kepada keluarga atau yang mendampingi persalinan agar sesering mungkin menawarkan air minum dan makanan kepada ibu selama proses persalinan.</w:t>
      </w:r>
    </w:p>
    <w:p w14:paraId="46A806DE" w14:textId="77777777" w:rsidR="003B074A" w:rsidRPr="009962F0" w:rsidRDefault="003B074A" w:rsidP="003B074A">
      <w:pPr>
        <w:spacing w:line="480" w:lineRule="auto"/>
        <w:ind w:left="1260"/>
        <w:jc w:val="both"/>
        <w:rPr>
          <w:rFonts w:ascii="Times New Roman" w:hAnsi="Times New Roman" w:cs="Times New Roman"/>
          <w:sz w:val="24"/>
          <w:szCs w:val="24"/>
        </w:rPr>
      </w:pPr>
      <w:r w:rsidRPr="009962F0">
        <w:rPr>
          <w:rFonts w:ascii="Times New Roman" w:hAnsi="Times New Roman" w:cs="Times New Roman"/>
          <w:sz w:val="24"/>
          <w:szCs w:val="24"/>
        </w:rPr>
        <w:t>7) Dukung klien selama kontraksi dengan teknik pernafasan dan relaksasi.</w:t>
      </w:r>
    </w:p>
    <w:p w14:paraId="371C59FA" w14:textId="77777777" w:rsidR="003B074A" w:rsidRPr="009962F0" w:rsidRDefault="003B074A" w:rsidP="003B074A">
      <w:pPr>
        <w:spacing w:line="480" w:lineRule="auto"/>
        <w:ind w:left="1530" w:hanging="270"/>
        <w:jc w:val="both"/>
        <w:rPr>
          <w:rFonts w:ascii="Times New Roman" w:hAnsi="Times New Roman" w:cs="Times New Roman"/>
          <w:sz w:val="24"/>
          <w:szCs w:val="24"/>
        </w:rPr>
      </w:pPr>
      <w:r w:rsidRPr="009962F0">
        <w:rPr>
          <w:rFonts w:ascii="Times New Roman" w:hAnsi="Times New Roman" w:cs="Times New Roman"/>
          <w:sz w:val="24"/>
          <w:szCs w:val="24"/>
        </w:rPr>
        <w:lastRenderedPageBreak/>
        <w:t>8) Berikan KIE kepada ibu untuk mengatur posisi yang nyaman, mobilisasi seperti berjalan, berdiri, atau jongkok, berbaring miring atau merangkak.</w:t>
      </w:r>
    </w:p>
    <w:p w14:paraId="55B491CD" w14:textId="77777777" w:rsidR="003B074A" w:rsidRPr="009962F0" w:rsidRDefault="003B074A" w:rsidP="003B074A">
      <w:pPr>
        <w:spacing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2.2.2 Manajemen kebidanan kala II</w:t>
      </w:r>
    </w:p>
    <w:p w14:paraId="0B4A5857" w14:textId="77777777" w:rsidR="003B074A" w:rsidRPr="009962F0" w:rsidRDefault="003B074A" w:rsidP="003B074A">
      <w:pPr>
        <w:pStyle w:val="ListParagraph"/>
        <w:spacing w:after="0" w:line="480" w:lineRule="auto"/>
        <w:ind w:left="1440" w:hanging="72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w:t>
      </w:r>
      <w:r w:rsidRPr="009962F0">
        <w:rPr>
          <w:rFonts w:ascii="Times New Roman" w:hAnsi="Times New Roman" w:cs="Times New Roman"/>
          <w:color w:val="0D0D0D" w:themeColor="text1" w:themeTint="F2"/>
          <w:sz w:val="24"/>
          <w:szCs w:val="24"/>
        </w:rPr>
        <w:tab/>
        <w:t>: Mengetahui apa yang dirasakan ibu, biasanya ibu akan merasakan tanda gejala kala II yaitu merasakan ingin meneran bersamaan dengan terjadinya kontraksi, adanya peningkatan tekanan pada rektum dan vagina, perineum menonjol, vulva-vagina dan sfingter ani membuka, adanya peningkatan pengeluaran lendir bercampur darah (JNPK-KR, 2014).</w:t>
      </w:r>
    </w:p>
    <w:p w14:paraId="3E2BC68A" w14:textId="77777777" w:rsidR="003B074A" w:rsidRPr="009962F0" w:rsidRDefault="003B074A" w:rsidP="003B074A">
      <w:pPr>
        <w:pStyle w:val="ListParagraph"/>
        <w:spacing w:after="0" w:line="480" w:lineRule="auto"/>
        <w:ind w:left="1440" w:hanging="72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O</w:t>
      </w:r>
      <w:r w:rsidRPr="009962F0">
        <w:rPr>
          <w:rFonts w:ascii="Times New Roman" w:hAnsi="Times New Roman" w:cs="Times New Roman"/>
          <w:color w:val="0D0D0D" w:themeColor="text1" w:themeTint="F2"/>
          <w:sz w:val="24"/>
          <w:szCs w:val="24"/>
        </w:rPr>
        <w:tab/>
        <w:t>:Pembukaan serviks telah lengkap, terlihatnya bagian kepala bayi melalui introitus vagina. Menurut Sondakh (2013), tanda-tanda dan gejala kala II adalahsebagai berikut:</w:t>
      </w:r>
    </w:p>
    <w:p w14:paraId="306C7A2B" w14:textId="77777777" w:rsidR="003B074A" w:rsidRPr="009962F0" w:rsidRDefault="003B074A" w:rsidP="003B074A">
      <w:pPr>
        <w:pStyle w:val="ListParagraph"/>
        <w:numPr>
          <w:ilvl w:val="0"/>
          <w:numId w:val="67"/>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Ibu merasakan ingin meneran bersamaan dengan terjadinya kontraksi.</w:t>
      </w:r>
    </w:p>
    <w:p w14:paraId="4C979BE3" w14:textId="77777777" w:rsidR="003B074A" w:rsidRPr="009962F0" w:rsidRDefault="003B074A" w:rsidP="003B074A">
      <w:pPr>
        <w:pStyle w:val="ListParagraph"/>
        <w:numPr>
          <w:ilvl w:val="0"/>
          <w:numId w:val="67"/>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Ibu merasakan makin meningkatnya tekanan pada rektum dan atau vagina.</w:t>
      </w:r>
    </w:p>
    <w:p w14:paraId="6F442C41" w14:textId="77777777" w:rsidR="003B074A" w:rsidRPr="009962F0" w:rsidRDefault="003B074A" w:rsidP="003B074A">
      <w:pPr>
        <w:pStyle w:val="ListParagraph"/>
        <w:numPr>
          <w:ilvl w:val="0"/>
          <w:numId w:val="67"/>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rineum terlihat menonjol.</w:t>
      </w:r>
    </w:p>
    <w:p w14:paraId="25629CD2" w14:textId="77777777" w:rsidR="003B074A" w:rsidRPr="009962F0" w:rsidRDefault="003B074A" w:rsidP="003B074A">
      <w:pPr>
        <w:pStyle w:val="ListParagraph"/>
        <w:numPr>
          <w:ilvl w:val="0"/>
          <w:numId w:val="67"/>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Vulva-vagina dan sfingter ani terlihat membuka.</w:t>
      </w:r>
    </w:p>
    <w:p w14:paraId="5326EAA5" w14:textId="77777777" w:rsidR="003B074A" w:rsidRPr="009962F0" w:rsidRDefault="003B074A" w:rsidP="003B074A">
      <w:pPr>
        <w:pStyle w:val="ListParagraph"/>
        <w:numPr>
          <w:ilvl w:val="0"/>
          <w:numId w:val="67"/>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ningkatan pengeluaran lendir dan darah.</w:t>
      </w:r>
    </w:p>
    <w:p w14:paraId="1704AB4A" w14:textId="77777777" w:rsidR="003B074A" w:rsidRPr="009962F0" w:rsidRDefault="003B074A" w:rsidP="003B074A">
      <w:pPr>
        <w:pStyle w:val="ListParagraph"/>
        <w:spacing w:after="0" w:line="480" w:lineRule="auto"/>
        <w:ind w:left="144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meriksaan dalam menurut Sulistyawati (2012), yaitu:</w:t>
      </w:r>
    </w:p>
    <w:p w14:paraId="292BE637" w14:textId="77777777" w:rsidR="003B074A" w:rsidRPr="009962F0" w:rsidRDefault="003B074A" w:rsidP="003B074A">
      <w:pPr>
        <w:pStyle w:val="ListParagraph"/>
        <w:numPr>
          <w:ilvl w:val="0"/>
          <w:numId w:val="68"/>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Cairan vagina : ada lendir bercampur darah.</w:t>
      </w:r>
    </w:p>
    <w:p w14:paraId="142B8587" w14:textId="77777777" w:rsidR="003B074A" w:rsidRPr="009962F0" w:rsidRDefault="003B074A" w:rsidP="003B074A">
      <w:pPr>
        <w:pStyle w:val="ListParagraph"/>
        <w:numPr>
          <w:ilvl w:val="0"/>
          <w:numId w:val="68"/>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Ketuban : sudah pecah (negatif).</w:t>
      </w:r>
    </w:p>
    <w:p w14:paraId="64AE52B3" w14:textId="77777777" w:rsidR="003B074A" w:rsidRPr="009962F0" w:rsidRDefault="003B074A" w:rsidP="003B074A">
      <w:pPr>
        <w:pStyle w:val="ListParagraph"/>
        <w:numPr>
          <w:ilvl w:val="0"/>
          <w:numId w:val="68"/>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mbukaan : 10 cm</w:t>
      </w:r>
    </w:p>
    <w:p w14:paraId="0EA781E2" w14:textId="77777777" w:rsidR="003B074A" w:rsidRPr="009962F0" w:rsidRDefault="003B074A" w:rsidP="003B074A">
      <w:pPr>
        <w:pStyle w:val="ListParagraph"/>
        <w:numPr>
          <w:ilvl w:val="0"/>
          <w:numId w:val="68"/>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nipisan : 100%</w:t>
      </w:r>
    </w:p>
    <w:p w14:paraId="4B2E814F" w14:textId="77777777" w:rsidR="003B074A" w:rsidRPr="009962F0" w:rsidRDefault="003B074A" w:rsidP="003B074A">
      <w:pPr>
        <w:pStyle w:val="ListParagraph"/>
        <w:numPr>
          <w:ilvl w:val="0"/>
          <w:numId w:val="68"/>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Bagian terdahulu kepala dan bagian terendah ubun-ubun kecil (UUK) jam 13.00 WIB.</w:t>
      </w:r>
    </w:p>
    <w:p w14:paraId="5223951B" w14:textId="77777777" w:rsidR="003B074A" w:rsidRPr="009962F0" w:rsidRDefault="003B074A" w:rsidP="003B074A">
      <w:pPr>
        <w:pStyle w:val="ListParagraph"/>
        <w:numPr>
          <w:ilvl w:val="0"/>
          <w:numId w:val="68"/>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Tidak ada bagian kecil atau berdenyut di sekitar kepala bayi.</w:t>
      </w:r>
    </w:p>
    <w:p w14:paraId="3A1C0BBE" w14:textId="77777777" w:rsidR="003B074A" w:rsidRPr="009962F0" w:rsidRDefault="003B074A" w:rsidP="003B074A">
      <w:pPr>
        <w:pStyle w:val="ListParagraph"/>
        <w:numPr>
          <w:ilvl w:val="0"/>
          <w:numId w:val="68"/>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olage 0 (nol)</w:t>
      </w:r>
    </w:p>
    <w:p w14:paraId="60FB572E" w14:textId="77777777" w:rsidR="003B074A" w:rsidRPr="009962F0" w:rsidRDefault="003B074A" w:rsidP="003B074A">
      <w:pPr>
        <w:pStyle w:val="ListParagraph"/>
        <w:numPr>
          <w:ilvl w:val="0"/>
          <w:numId w:val="68"/>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Hodge IV</w:t>
      </w:r>
    </w:p>
    <w:p w14:paraId="254C73C7" w14:textId="77777777" w:rsidR="003B074A" w:rsidRPr="009962F0" w:rsidRDefault="003B074A" w:rsidP="003B074A">
      <w:pPr>
        <w:pStyle w:val="ListParagraph"/>
        <w:spacing w:after="0" w:line="480" w:lineRule="auto"/>
        <w:ind w:left="1440" w:hanging="72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A</w:t>
      </w:r>
      <w:r w:rsidRPr="009962F0">
        <w:rPr>
          <w:rFonts w:ascii="Times New Roman" w:hAnsi="Times New Roman" w:cs="Times New Roman"/>
          <w:color w:val="0D0D0D" w:themeColor="text1" w:themeTint="F2"/>
          <w:sz w:val="24"/>
          <w:szCs w:val="24"/>
        </w:rPr>
        <w:tab/>
        <w:t>: G_P_ _ _ _Ab_ _ _UK_ _ _minggu, T/H/I presentasi…inpartu kala II, keadaan ibu dan janin baik.</w:t>
      </w:r>
    </w:p>
    <w:p w14:paraId="01025AA2" w14:textId="77777777" w:rsidR="003B074A" w:rsidRPr="009962F0" w:rsidRDefault="003B074A" w:rsidP="003B074A">
      <w:pPr>
        <w:spacing w:after="0" w:line="480" w:lineRule="auto"/>
        <w:ind w:left="1440" w:hanging="180"/>
        <w:jc w:val="both"/>
        <w:rPr>
          <w:rFonts w:ascii="Times New Roman" w:hAnsi="Times New Roman" w:cs="Times New Roman"/>
          <w:sz w:val="24"/>
          <w:szCs w:val="24"/>
        </w:rPr>
      </w:pPr>
      <w:r w:rsidRPr="009962F0">
        <w:rPr>
          <w:rFonts w:ascii="Times New Roman" w:hAnsi="Times New Roman" w:cs="Times New Roman"/>
          <w:color w:val="0D0D0D" w:themeColor="text1" w:themeTint="F2"/>
          <w:sz w:val="24"/>
          <w:szCs w:val="24"/>
        </w:rPr>
        <w:tab/>
      </w:r>
      <w:r w:rsidRPr="009962F0">
        <w:rPr>
          <w:rFonts w:ascii="Times New Roman" w:hAnsi="Times New Roman" w:cs="Times New Roman"/>
          <w:sz w:val="24"/>
          <w:szCs w:val="24"/>
        </w:rPr>
        <w:t>Menurut Sulistyawati &amp; Nugraheny (2013: 234-235), diagnosa potensial yang dapat muncul pada kala II yaitu:</w:t>
      </w:r>
    </w:p>
    <w:p w14:paraId="525BBB50" w14:textId="77777777" w:rsidR="003B074A" w:rsidRPr="009962F0" w:rsidRDefault="003B074A" w:rsidP="003B074A">
      <w:pPr>
        <w:spacing w:after="0"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1) Kala II lama</w:t>
      </w:r>
    </w:p>
    <w:p w14:paraId="242DCA53" w14:textId="77777777" w:rsidR="003B074A" w:rsidRPr="009962F0" w:rsidRDefault="003B074A" w:rsidP="003B074A">
      <w:pPr>
        <w:spacing w:after="0" w:line="480" w:lineRule="auto"/>
        <w:ind w:left="1260" w:firstLine="180"/>
        <w:jc w:val="both"/>
        <w:rPr>
          <w:rFonts w:ascii="Times New Roman" w:hAnsi="Times New Roman" w:cs="Times New Roman"/>
          <w:sz w:val="24"/>
          <w:szCs w:val="24"/>
        </w:rPr>
      </w:pPr>
      <w:r w:rsidRPr="009962F0">
        <w:rPr>
          <w:rFonts w:ascii="Times New Roman" w:hAnsi="Times New Roman" w:cs="Times New Roman"/>
          <w:sz w:val="24"/>
          <w:szCs w:val="24"/>
        </w:rPr>
        <w:t>2) Asfiksia neonatorum</w:t>
      </w:r>
    </w:p>
    <w:p w14:paraId="0BB7A46D" w14:textId="77777777" w:rsidR="003B074A" w:rsidRPr="009962F0" w:rsidRDefault="003B074A" w:rsidP="003B074A">
      <w:pPr>
        <w:pStyle w:val="ListParagraph"/>
        <w:spacing w:after="0" w:line="480" w:lineRule="auto"/>
        <w:ind w:left="1440" w:hanging="720"/>
        <w:jc w:val="both"/>
        <w:rPr>
          <w:rFonts w:ascii="Times New Roman" w:hAnsi="Times New Roman" w:cs="Times New Roman"/>
          <w:color w:val="0D0D0D" w:themeColor="text1" w:themeTint="F2"/>
          <w:sz w:val="24"/>
          <w:szCs w:val="24"/>
        </w:rPr>
      </w:pPr>
    </w:p>
    <w:p w14:paraId="1F2BAE02" w14:textId="77777777" w:rsidR="003B074A" w:rsidRPr="009962F0" w:rsidRDefault="003B074A" w:rsidP="003B074A">
      <w:pPr>
        <w:pStyle w:val="ListParagraph"/>
        <w:spacing w:after="0" w:line="480" w:lineRule="auto"/>
        <w:ind w:left="1440" w:hanging="9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 xml:space="preserve">   P</w:t>
      </w:r>
      <w:r w:rsidRPr="009962F0">
        <w:rPr>
          <w:rFonts w:ascii="Times New Roman" w:hAnsi="Times New Roman" w:cs="Times New Roman"/>
          <w:color w:val="0D0D0D" w:themeColor="text1" w:themeTint="F2"/>
          <w:sz w:val="24"/>
          <w:szCs w:val="24"/>
        </w:rPr>
        <w:tab/>
        <w:t>:Menurut JNPK-KR 2014, penatalaksanaan kala II persalinan normal sebagai berikut :</w:t>
      </w:r>
    </w:p>
    <w:p w14:paraId="69BF5658"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dengar dan melihat adanya tanda persalinan kala II</w:t>
      </w:r>
    </w:p>
    <w:p w14:paraId="6C606314" w14:textId="77777777" w:rsidR="003B074A" w:rsidRPr="009962F0" w:rsidRDefault="003B074A" w:rsidP="003B074A">
      <w:pPr>
        <w:pStyle w:val="ListParagraph"/>
        <w:numPr>
          <w:ilvl w:val="1"/>
          <w:numId w:val="69"/>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Klien merasa ada dorongan kuat untuk meneran</w:t>
      </w:r>
    </w:p>
    <w:p w14:paraId="48C5F2CC" w14:textId="77777777" w:rsidR="003B074A" w:rsidRPr="009962F0" w:rsidRDefault="003B074A" w:rsidP="003B074A">
      <w:pPr>
        <w:pStyle w:val="ListParagraph"/>
        <w:numPr>
          <w:ilvl w:val="1"/>
          <w:numId w:val="69"/>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Klien merasakan tekanan yang semkin meningkat pada rectum dan vagina</w:t>
      </w:r>
    </w:p>
    <w:p w14:paraId="6D0051C0" w14:textId="77777777" w:rsidR="003B074A" w:rsidRPr="009962F0" w:rsidRDefault="003B074A" w:rsidP="003B074A">
      <w:pPr>
        <w:pStyle w:val="ListParagraph"/>
        <w:numPr>
          <w:ilvl w:val="1"/>
          <w:numId w:val="69"/>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rineum tampak menonjol</w:t>
      </w:r>
    </w:p>
    <w:p w14:paraId="404D2431" w14:textId="77777777" w:rsidR="003B074A" w:rsidRPr="009962F0" w:rsidRDefault="003B074A" w:rsidP="003B074A">
      <w:pPr>
        <w:pStyle w:val="ListParagraph"/>
        <w:numPr>
          <w:ilvl w:val="1"/>
          <w:numId w:val="69"/>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Vulva dan sfingter ani membuka</w:t>
      </w:r>
    </w:p>
    <w:p w14:paraId="6A7245F0"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astikan kelengkapan persalinan, bahan dan obat-obatan esensial untuk menolong persalianan dan tata laksana komplikasi ibu dan bayi baru lahir, untuk asfiksia tempat datar dan keras, 2 kain dan 1 handuk bersih dan kering. Lampu sorot 60 watt dengan jarak 60 cm dari tubuh bayi.</w:t>
      </w:r>
    </w:p>
    <w:p w14:paraId="3CF1F5BC" w14:textId="77777777" w:rsidR="003B074A" w:rsidRPr="009962F0" w:rsidRDefault="003B074A" w:rsidP="003B074A">
      <w:pPr>
        <w:pStyle w:val="ListParagraph"/>
        <w:numPr>
          <w:ilvl w:val="1"/>
          <w:numId w:val="69"/>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etakkan kain diatas perut ibu dan resusitasi, serta ganjal bahu bayi.</w:t>
      </w:r>
    </w:p>
    <w:p w14:paraId="296CF634" w14:textId="77777777" w:rsidR="003B074A" w:rsidRPr="009962F0" w:rsidRDefault="003B074A" w:rsidP="003B074A">
      <w:pPr>
        <w:pStyle w:val="ListParagraph"/>
        <w:numPr>
          <w:ilvl w:val="1"/>
          <w:numId w:val="69"/>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yiapkan oksitosin 10 unit dan alat suntik steril sekali pakai didalam partus set.</w:t>
      </w:r>
    </w:p>
    <w:p w14:paraId="542DF89D" w14:textId="77777777" w:rsidR="003B074A" w:rsidRPr="009962F0" w:rsidRDefault="003B074A" w:rsidP="003B074A">
      <w:pPr>
        <w:pStyle w:val="ListParagraph"/>
        <w:numPr>
          <w:ilvl w:val="0"/>
          <w:numId w:val="69"/>
        </w:numPr>
        <w:spacing w:after="0" w:line="480" w:lineRule="auto"/>
        <w:ind w:left="180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akai celemek plastik</w:t>
      </w:r>
    </w:p>
    <w:p w14:paraId="02A78312" w14:textId="77777777" w:rsidR="003B074A" w:rsidRPr="009962F0" w:rsidRDefault="003B074A" w:rsidP="003B074A">
      <w:pPr>
        <w:pStyle w:val="ListParagraph"/>
        <w:numPr>
          <w:ilvl w:val="0"/>
          <w:numId w:val="69"/>
        </w:numPr>
        <w:spacing w:after="0" w:line="480" w:lineRule="auto"/>
        <w:ind w:left="180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epaskan dan simpan semua perhiasan yang dipakai, cuci tangan dengan sabun dan air bersih mengalir, kemudian keringkan tangan dengan tisu atau handuk pribadi yang bersih dan kering.</w:t>
      </w:r>
    </w:p>
    <w:p w14:paraId="6F5BE975" w14:textId="77777777" w:rsidR="003B074A" w:rsidRPr="009962F0" w:rsidRDefault="003B074A" w:rsidP="003B074A">
      <w:pPr>
        <w:pStyle w:val="ListParagraph"/>
        <w:numPr>
          <w:ilvl w:val="0"/>
          <w:numId w:val="69"/>
        </w:numPr>
        <w:spacing w:after="0" w:line="480" w:lineRule="auto"/>
        <w:ind w:left="180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akai sarung tangan DTT pada tangan saya akan digunakan untuk periksa dalam.</w:t>
      </w:r>
    </w:p>
    <w:p w14:paraId="341815E2" w14:textId="77777777" w:rsidR="003B074A" w:rsidRPr="009962F0" w:rsidRDefault="003B074A" w:rsidP="003B074A">
      <w:pPr>
        <w:pStyle w:val="ListParagraph"/>
        <w:numPr>
          <w:ilvl w:val="0"/>
          <w:numId w:val="69"/>
        </w:numPr>
        <w:spacing w:after="0" w:line="480" w:lineRule="auto"/>
        <w:ind w:left="180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asukkan oksitosin kedalam tabung suntik (gunakan tangan yang memekai sarung tangan DTT atau steril (pastikan tidak terjadi kontaminasi pada alat suntik).</w:t>
      </w:r>
    </w:p>
    <w:p w14:paraId="1B0C4A8F" w14:textId="77777777" w:rsidR="003B074A" w:rsidRPr="009962F0" w:rsidRDefault="003B074A" w:rsidP="003B074A">
      <w:pPr>
        <w:pStyle w:val="ListParagraph"/>
        <w:numPr>
          <w:ilvl w:val="0"/>
          <w:numId w:val="69"/>
        </w:numPr>
        <w:spacing w:after="0" w:line="480" w:lineRule="auto"/>
        <w:ind w:left="180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bersihkan vulva dan perinium dengan hati hati (jari tidak boleh menyentuh vulva dan perinium) dari depan ke belekang dengan menggunakan kapas atau kassa yang dibasahi air DTT.</w:t>
      </w:r>
    </w:p>
    <w:p w14:paraId="4195000E" w14:textId="77777777" w:rsidR="003B074A" w:rsidRPr="009962F0" w:rsidRDefault="003B074A" w:rsidP="003B074A">
      <w:pPr>
        <w:pStyle w:val="ListParagraph"/>
        <w:numPr>
          <w:ilvl w:val="0"/>
          <w:numId w:val="70"/>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Jika introitus vagina, perineum, atau anus terkontaminasi tinja, membersihkan dengan seksama dari arah depan kebelakang.</w:t>
      </w:r>
    </w:p>
    <w:p w14:paraId="0C2FE418" w14:textId="77777777" w:rsidR="003B074A" w:rsidRPr="009962F0" w:rsidRDefault="003B074A" w:rsidP="003B074A">
      <w:pPr>
        <w:pStyle w:val="ListParagraph"/>
        <w:numPr>
          <w:ilvl w:val="0"/>
          <w:numId w:val="70"/>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 xml:space="preserve">Membuang kapas atau kasa pembersih yang telah digunakan. </w:t>
      </w:r>
    </w:p>
    <w:p w14:paraId="244E1961" w14:textId="77777777" w:rsidR="003B074A" w:rsidRPr="009962F0" w:rsidRDefault="003B074A" w:rsidP="003B074A">
      <w:pPr>
        <w:pStyle w:val="ListParagraph"/>
        <w:numPr>
          <w:ilvl w:val="0"/>
          <w:numId w:val="70"/>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Ganti sarung tangan jika terkontaminasi, lepaskan dan rendam dalam larutan klorin 0,5 %</w:t>
      </w:r>
    </w:p>
    <w:p w14:paraId="63305B9A" w14:textId="77777777" w:rsidR="003B074A" w:rsidRPr="009962F0" w:rsidRDefault="003B074A" w:rsidP="003B074A">
      <w:pPr>
        <w:pStyle w:val="ListParagraph"/>
        <w:numPr>
          <w:ilvl w:val="0"/>
          <w:numId w:val="69"/>
        </w:numPr>
        <w:spacing w:after="0" w:line="480" w:lineRule="auto"/>
        <w:ind w:left="180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akukan periksa dalam untuk memastikan pembukaan lengkap, bila selaput ketuban belum pecah dan pembukaan lengkap, maka melakukan amniotomi.</w:t>
      </w:r>
    </w:p>
    <w:p w14:paraId="51371A15" w14:textId="77777777" w:rsidR="003B074A" w:rsidRPr="009962F0" w:rsidRDefault="003B074A" w:rsidP="003B074A">
      <w:pPr>
        <w:pStyle w:val="ListParagraph"/>
        <w:numPr>
          <w:ilvl w:val="0"/>
          <w:numId w:val="69"/>
        </w:numPr>
        <w:spacing w:after="0" w:line="480" w:lineRule="auto"/>
        <w:ind w:left="180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dekontaminasi sarung tangan dengan cara mencelupkan tangan yang masih memakai sarung tangan ke dalam larutan klorin 0,5 % kemudian melepaskan dan rendam dalam keadaan terbalik dalam larutan 0,5 % selama 10 menit. Mencuci kedua tangan dengan air mengalir setelah sarung tangan dilepaskan.</w:t>
      </w:r>
    </w:p>
    <w:p w14:paraId="49F06A20"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eriksa detak jantung janin (DJJ) setelah kontraksi/ saat uterus relaksasi untuk memastikan bahwa DJJ dalam batas normal (120-160 kali/menit).</w:t>
      </w:r>
    </w:p>
    <w:p w14:paraId="272426F1" w14:textId="77777777" w:rsidR="003B074A" w:rsidRPr="009962F0" w:rsidRDefault="003B074A" w:rsidP="003B074A">
      <w:pPr>
        <w:pStyle w:val="ListParagraph"/>
        <w:numPr>
          <w:ilvl w:val="0"/>
          <w:numId w:val="71"/>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akukan tindakan yang sesuai jika DJJ tidak normal.</w:t>
      </w:r>
    </w:p>
    <w:p w14:paraId="30F6B2CF" w14:textId="77777777" w:rsidR="003B074A" w:rsidRPr="009962F0" w:rsidRDefault="003B074A" w:rsidP="003B074A">
      <w:pPr>
        <w:pStyle w:val="ListParagraph"/>
        <w:numPr>
          <w:ilvl w:val="0"/>
          <w:numId w:val="71"/>
        </w:numPr>
        <w:tabs>
          <w:tab w:val="left" w:pos="1980"/>
        </w:tabs>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dokumentasikan hasil hasil pemeriksaan dalam, DJJ, dan semua hasil hasil penilaian, serta asuhan lainnya pada patograf.</w:t>
      </w:r>
    </w:p>
    <w:p w14:paraId="03367F14"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beritahukan bahwa pembukaan sudah lengkap dan keadaan janin baik, serta bantu ibu dalam menemukan posisi yang nyaman dan sesuai dengan keinginannya.</w:t>
      </w:r>
    </w:p>
    <w:p w14:paraId="5CB5C781" w14:textId="77777777" w:rsidR="003B074A" w:rsidRPr="009962F0" w:rsidRDefault="003B074A" w:rsidP="003B074A">
      <w:pPr>
        <w:pStyle w:val="ListParagraph"/>
        <w:numPr>
          <w:ilvl w:val="0"/>
          <w:numId w:val="72"/>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Tunggu hingga timbul rasa ingin meneran, lanjutkan pemantauan kondisi dan kenyamanan ibu dan janin (ikuti pedoman penatalaksanaan fase aktif) dan dokumentasikan semua temuan yang ada.</w:t>
      </w:r>
    </w:p>
    <w:p w14:paraId="44B38445" w14:textId="77777777" w:rsidR="003B074A" w:rsidRPr="009962F0" w:rsidRDefault="003B074A" w:rsidP="003B074A">
      <w:pPr>
        <w:pStyle w:val="ListParagraph"/>
        <w:numPr>
          <w:ilvl w:val="0"/>
          <w:numId w:val="72"/>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Jelaskan pada anggota keluarga tentang bagaimana peran mereka untuk mendukung dan memberi semangat pada ibu untuk meneran secara benar.</w:t>
      </w:r>
    </w:p>
    <w:p w14:paraId="35E624D5"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inta keluarga membantu menyiapkan posisi meneran (bila ada rasa ingin meneran dan terjadi kontraksi yang kuat, bantu ibu ke posisi setengah duduk atau posisi lain yang diinginkan dan pastikan ibu merasa nyaman).</w:t>
      </w:r>
    </w:p>
    <w:p w14:paraId="591FCA15"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aksanakan bimbingan meneran pada saat ibu merasa ada dorongan kuat untuk meneran :</w:t>
      </w:r>
    </w:p>
    <w:p w14:paraId="33986524" w14:textId="77777777" w:rsidR="003B074A" w:rsidRPr="009962F0" w:rsidRDefault="003B074A" w:rsidP="003B074A">
      <w:pPr>
        <w:pStyle w:val="ListParagraph"/>
        <w:numPr>
          <w:ilvl w:val="0"/>
          <w:numId w:val="73"/>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Bimbingan ibu agar dapat meneran secara benar dan efektif,</w:t>
      </w:r>
    </w:p>
    <w:p w14:paraId="786CE3ED" w14:textId="77777777" w:rsidR="003B074A" w:rsidRPr="009962F0" w:rsidRDefault="003B074A" w:rsidP="003B074A">
      <w:pPr>
        <w:pStyle w:val="ListParagraph"/>
        <w:numPr>
          <w:ilvl w:val="0"/>
          <w:numId w:val="73"/>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Dukung dan beri beri semangat pada saat meneran dan perbaiki cara meneran apabila caranya tidak sesuai pilihannya (kecuali posisi berbaring telentang dalam waktu yang lama).</w:t>
      </w:r>
    </w:p>
    <w:p w14:paraId="0470F0BD" w14:textId="77777777" w:rsidR="003B074A" w:rsidRPr="009962F0" w:rsidRDefault="003B074A" w:rsidP="003B074A">
      <w:pPr>
        <w:pStyle w:val="ListParagraph"/>
        <w:numPr>
          <w:ilvl w:val="0"/>
          <w:numId w:val="73"/>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Bantu ibu mengambil posisi nyaman sesuai pilihannya (kecuali posisi berbaring telentang dalam waktu yang lama).</w:t>
      </w:r>
    </w:p>
    <w:p w14:paraId="7BD03D07" w14:textId="77777777" w:rsidR="003B074A" w:rsidRPr="009962F0" w:rsidRDefault="003B074A" w:rsidP="003B074A">
      <w:pPr>
        <w:pStyle w:val="ListParagraph"/>
        <w:numPr>
          <w:ilvl w:val="0"/>
          <w:numId w:val="73"/>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Anjurkan ibu untuk beristirahat diantara kontraksi.</w:t>
      </w:r>
    </w:p>
    <w:p w14:paraId="7EC2227C" w14:textId="77777777" w:rsidR="003B074A" w:rsidRPr="009962F0" w:rsidRDefault="003B074A" w:rsidP="003B074A">
      <w:pPr>
        <w:pStyle w:val="ListParagraph"/>
        <w:numPr>
          <w:ilvl w:val="0"/>
          <w:numId w:val="73"/>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Anjurkan keluarga memberi dukungan dan semangat untuk ibu.</w:t>
      </w:r>
    </w:p>
    <w:p w14:paraId="78B1F371" w14:textId="77777777" w:rsidR="003B074A" w:rsidRPr="009962F0" w:rsidRDefault="003B074A" w:rsidP="003B074A">
      <w:pPr>
        <w:pStyle w:val="ListParagraph"/>
        <w:numPr>
          <w:ilvl w:val="0"/>
          <w:numId w:val="73"/>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Berikan cukup asuapan makan dan cairan per oral (minum).</w:t>
      </w:r>
    </w:p>
    <w:p w14:paraId="5DD534C1" w14:textId="77777777" w:rsidR="003B074A" w:rsidRPr="009962F0" w:rsidRDefault="003B074A" w:rsidP="003B074A">
      <w:pPr>
        <w:pStyle w:val="ListParagraph"/>
        <w:numPr>
          <w:ilvl w:val="0"/>
          <w:numId w:val="73"/>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Menilai DJJ setiap kontraksi uterus selesai .</w:t>
      </w:r>
    </w:p>
    <w:p w14:paraId="5755AFF2" w14:textId="77777777" w:rsidR="003B074A" w:rsidRPr="009962F0" w:rsidRDefault="003B074A" w:rsidP="003B074A">
      <w:pPr>
        <w:pStyle w:val="ListParagraph"/>
        <w:numPr>
          <w:ilvl w:val="0"/>
          <w:numId w:val="73"/>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egera rujuk bila bayi belum atau tidak segera lahir setelah 120 menit (2 Jam) meneran (primigravida) atau 60 menit (1 jam) meneran (multi gravida).</w:t>
      </w:r>
    </w:p>
    <w:p w14:paraId="0D4BBCF8"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ganjurkan ibu untuk berjalan, berjongkok, atau mengambil posisi yang nyaman, jiak ibu belum merasa ada dorongan untuk meneran dalam 60 menit.</w:t>
      </w:r>
    </w:p>
    <w:p w14:paraId="2D9D38B5"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etakkan handuk bersih (untuk mengeringkan bayi) di perut ibu, jika kepala bayi telah membuka vulva dengan diameter 5-6 cm.</w:t>
      </w:r>
    </w:p>
    <w:p w14:paraId="03953D97"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etakkan kain bersih yang dilipat 1/3 bagian di bawah bokong ibu.</w:t>
      </w:r>
    </w:p>
    <w:p w14:paraId="0F68886D"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buka tutup partus set dan memperhatikan kembali kelengkapan alat dan bahan.</w:t>
      </w:r>
    </w:p>
    <w:p w14:paraId="38466469"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akai sarung tangan DTT pada kedua tangan.</w:t>
      </w:r>
    </w:p>
    <w:p w14:paraId="7F86ED6D"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etelah nampak kepala bayi dengan diameter 5-6 cm membuka vulva, maka melindungi perineum dengan satu tangan yang dilapisi kain bersih dan kering. Tangan yang lain menahan kepala bayi untuk menahan posisi bayi tetap fleksi agar tidak defleksi dan membantu lahirnya kepala. Menganjurkan ibu untuk meneran perlahan atau bernapas cepat dan dangkal saat 1/3 bagian kepala bayi telah keluar dari vagina.</w:t>
      </w:r>
    </w:p>
    <w:p w14:paraId="764F7444"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Memeriksa kemungkinan adanya lilitan tali pusat dan mengambil tindakan yang sesuai jika hal itu terjadi, dan segera melanjutkan proses kelahiran bayi.</w:t>
      </w:r>
    </w:p>
    <w:p w14:paraId="612C56B4" w14:textId="77777777" w:rsidR="003B074A" w:rsidRPr="009962F0" w:rsidRDefault="003B074A" w:rsidP="003B074A">
      <w:pPr>
        <w:pStyle w:val="ListParagraph"/>
        <w:numPr>
          <w:ilvl w:val="0"/>
          <w:numId w:val="74"/>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Jika tali pusat melilit leher secara longgar, melepaskan melalui bagian atas bayi.</w:t>
      </w:r>
    </w:p>
    <w:p w14:paraId="7D0716EC" w14:textId="77777777" w:rsidR="003B074A" w:rsidRPr="009962F0" w:rsidRDefault="003B074A" w:rsidP="003B074A">
      <w:pPr>
        <w:pStyle w:val="ListParagraph"/>
        <w:numPr>
          <w:ilvl w:val="0"/>
          <w:numId w:val="74"/>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Jika tali pusat melilit leher secara kuat, klem tali pusat di dua tempat dan memotong di antara dua klem tersebut.</w:t>
      </w:r>
    </w:p>
    <w:p w14:paraId="14074C48"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unggu kepala bayi melakukan putaran paksi luar secara spontan.</w:t>
      </w:r>
    </w:p>
    <w:p w14:paraId="77061309"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etelah kepala melakukan putar paksi luar, memegang secara biparietal .menganjurkan ibu untuk meneran saat kontraksi, dengan lembut gerakkan kepala ke arah bawah dan distal hingga bahu depan muncul di bawah arcus pubis dan kemudian gerakkan ke arah atas dan distal untuk melahirkan bahu belakang.</w:t>
      </w:r>
    </w:p>
    <w:p w14:paraId="3F1538E8"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etelah kedua bahu lahir, geser tangan atas ke arah perineum ibu untuk menyanggah kepala, lengan, dan siku sebelah bawah. Menggunakan tangan atas untuk menelusuri dan memegang lengan dan siku sebelah atas.</w:t>
      </w:r>
    </w:p>
    <w:p w14:paraId="2C34E0D8"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etelah tubuh dan lengan lahir, penelusuran tangan atas berlanjut ke punggung, bokong, tungkai dan kaki. Pegang kedua mata kaki (memasukkan telunjuk diantara kaki dan memegang masing-masing mata kaki dengan ibu jari dan jari lainnya).</w:t>
      </w:r>
    </w:p>
    <w:p w14:paraId="03A279AB"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akukan penilaian (selintas) :</w:t>
      </w:r>
    </w:p>
    <w:p w14:paraId="0B223545" w14:textId="77777777" w:rsidR="003B074A" w:rsidRPr="009962F0" w:rsidRDefault="003B074A" w:rsidP="003B074A">
      <w:pPr>
        <w:pStyle w:val="ListParagraph"/>
        <w:numPr>
          <w:ilvl w:val="0"/>
          <w:numId w:val="75"/>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Menilai tangis kuat bayi dan/ atau bernapas tanpa kesulitan.</w:t>
      </w:r>
    </w:p>
    <w:p w14:paraId="3A62489F" w14:textId="77777777" w:rsidR="003B074A" w:rsidRPr="009962F0" w:rsidRDefault="003B074A" w:rsidP="003B074A">
      <w:pPr>
        <w:pStyle w:val="ListParagraph"/>
        <w:numPr>
          <w:ilvl w:val="0"/>
          <w:numId w:val="75"/>
        </w:numPr>
        <w:spacing w:after="0" w:line="480" w:lineRule="auto"/>
        <w:ind w:left="207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ilai gerak aktif bayi, jika bayi tidak menangis, tidak bernapas atau megap-megap, melakukan langkah resusitasi (lanjut ke langkah resusitasi bayi baru lahir).</w:t>
      </w:r>
    </w:p>
    <w:p w14:paraId="6788CA36"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geringkan tubuh bayi dimulai dari muka, kepala, dan bagian tubuh lainnya kecuali bagian tangan tanpa membersihkan verniks. Mengganti handuk basah dengan handuk/ kain yang kering. Membiarkan bayi di atas perut ibu.</w:t>
      </w:r>
    </w:p>
    <w:p w14:paraId="05C25A47"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eriksa kembali uterus untuk memastikan tidak ada lagi bayi dalam uterus (hamil tunggal).</w:t>
      </w:r>
    </w:p>
    <w:p w14:paraId="0C0E1569"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beritahu ibu bahwa akan disuntik oksitosin agar uterus berkontraksi baik.</w:t>
      </w:r>
    </w:p>
    <w:p w14:paraId="135818CA"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yuntikkan oksitosin 10 unit IM (intramuskuler) di 1/3 paha atas bagian distal lateral (melakukan aspirasi sebelum menyuntikkan oksitosin), dalam waktu 1 menit setelah bayi baru lahir.</w:t>
      </w:r>
    </w:p>
    <w:p w14:paraId="35BBC757"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etelah 2 menit pasca persalinan, jepit tali pusat dengan klem kira-kira 3 cm dari pusat bayi. Mendorong isi tali pusat ke arah distal (ibu) dan menjepit kembali tali pusat pada 2 cm dari klem pertama.</w:t>
      </w:r>
    </w:p>
    <w:p w14:paraId="7FDB12CB" w14:textId="77777777" w:rsidR="003B074A" w:rsidRPr="009962F0"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motongan dan pengikatan tali pusat</w:t>
      </w:r>
    </w:p>
    <w:p w14:paraId="126CECCF" w14:textId="77777777" w:rsidR="003B074A" w:rsidRPr="009962F0" w:rsidRDefault="003B074A" w:rsidP="003B074A">
      <w:pPr>
        <w:pStyle w:val="ListParagraph"/>
        <w:numPr>
          <w:ilvl w:val="0"/>
          <w:numId w:val="76"/>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ggunakan satu tangan, memegang tali pusat yang telah dijepit (melindungi perut bayi) dan melakukan pengguntingan tali pusat diantara 2 klem tersebut.</w:t>
      </w:r>
    </w:p>
    <w:p w14:paraId="77C58CCC" w14:textId="77777777" w:rsidR="003B074A" w:rsidRPr="009962F0" w:rsidRDefault="003B074A" w:rsidP="003B074A">
      <w:pPr>
        <w:pStyle w:val="ListParagraph"/>
        <w:numPr>
          <w:ilvl w:val="0"/>
          <w:numId w:val="76"/>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Mengikat tali pusat dengan benang DTT atau steril pada satu sisi kemudian melingkarkan kembali benang tersebut dan mengikatnya dengan simpul kunci pada sisi lainnya.</w:t>
      </w:r>
    </w:p>
    <w:p w14:paraId="70B778E0" w14:textId="77777777" w:rsidR="003B074A" w:rsidRPr="009962F0" w:rsidRDefault="003B074A" w:rsidP="003B074A">
      <w:pPr>
        <w:pStyle w:val="ListParagraph"/>
        <w:numPr>
          <w:ilvl w:val="0"/>
          <w:numId w:val="76"/>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epaskan klem dan memasukkan dalam wadah yang telah disediakan.</w:t>
      </w:r>
    </w:p>
    <w:p w14:paraId="49A51280" w14:textId="77777777" w:rsidR="003B074A" w:rsidRPr="002936BE" w:rsidRDefault="003B074A" w:rsidP="003B074A">
      <w:pPr>
        <w:pStyle w:val="ListParagraph"/>
        <w:numPr>
          <w:ilvl w:val="0"/>
          <w:numId w:val="69"/>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etakkan bayi agar ada kontak kulit ibu ke kulit bayi, meletakkan bayi tengkurap di dada ibu. Meluruskan bahu bayi sehingga bayi berada diantara payudara ibu dengan posisi lebih rendah dari payudara ibu.Menyelimuti ibu dan bayi dengan kain hangat dan memasang topi di kepala bayi.</w:t>
      </w:r>
    </w:p>
    <w:p w14:paraId="5CC38C58" w14:textId="77777777" w:rsidR="003B074A" w:rsidRPr="009962F0" w:rsidRDefault="003B074A" w:rsidP="003B074A">
      <w:pPr>
        <w:spacing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2.2.3 Manajemen kebidanan kala III</w:t>
      </w:r>
    </w:p>
    <w:p w14:paraId="54EBEF9F" w14:textId="77777777" w:rsidR="003B074A" w:rsidRPr="009962F0" w:rsidRDefault="003B074A" w:rsidP="003B074A">
      <w:pPr>
        <w:spacing w:line="480" w:lineRule="auto"/>
        <w:jc w:val="both"/>
        <w:rPr>
          <w:rFonts w:ascii="Times New Roman" w:hAnsi="Times New Roman" w:cs="Times New Roman"/>
          <w:bCs/>
          <w:sz w:val="24"/>
          <w:szCs w:val="24"/>
        </w:rPr>
      </w:pPr>
      <w:r w:rsidRPr="009962F0">
        <w:rPr>
          <w:rFonts w:ascii="Times New Roman" w:hAnsi="Times New Roman" w:cs="Times New Roman"/>
          <w:bCs/>
          <w:sz w:val="24"/>
          <w:szCs w:val="24"/>
        </w:rPr>
        <w:t>Tanggal : …………………. Pukul :……</w:t>
      </w:r>
    </w:p>
    <w:p w14:paraId="7A5496ED" w14:textId="77777777" w:rsidR="003B074A" w:rsidRPr="009962F0" w:rsidRDefault="003B074A" w:rsidP="003B074A">
      <w:pPr>
        <w:spacing w:line="480" w:lineRule="auto"/>
        <w:ind w:left="990" w:hanging="450"/>
        <w:jc w:val="both"/>
        <w:rPr>
          <w:rFonts w:ascii="Times New Roman" w:hAnsi="Times New Roman" w:cs="Times New Roman"/>
          <w:color w:val="0D0D0D" w:themeColor="text1" w:themeTint="F2"/>
          <w:sz w:val="24"/>
          <w:szCs w:val="24"/>
        </w:rPr>
      </w:pPr>
      <w:r w:rsidRPr="009962F0">
        <w:rPr>
          <w:rFonts w:ascii="Times New Roman" w:hAnsi="Times New Roman" w:cs="Times New Roman"/>
          <w:sz w:val="24"/>
          <w:szCs w:val="24"/>
        </w:rPr>
        <w:t xml:space="preserve">S : </w:t>
      </w:r>
      <w:r w:rsidRPr="009962F0">
        <w:rPr>
          <w:rFonts w:ascii="Times New Roman" w:hAnsi="Times New Roman" w:cs="Times New Roman"/>
          <w:color w:val="0D0D0D" w:themeColor="text1" w:themeTint="F2"/>
          <w:sz w:val="24"/>
          <w:szCs w:val="24"/>
        </w:rPr>
        <w:t>Mengetahui apa yang dirasakan ibu pada kala III, perasaan ibu terhadap kelahiran bayi, apakah senang/sedih/khawatir dan mengetahui apa yang dirasakan ibu dengan adanya uterus yang berkontraksi kembali untuk mengeluarkan plasenta.</w:t>
      </w:r>
    </w:p>
    <w:p w14:paraId="1A2EFF15" w14:textId="77777777" w:rsidR="003B074A" w:rsidRPr="009962F0" w:rsidRDefault="003B074A" w:rsidP="003B074A">
      <w:pPr>
        <w:pStyle w:val="ListParagraph"/>
        <w:spacing w:after="0" w:line="480" w:lineRule="auto"/>
        <w:ind w:left="1440" w:hanging="9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O</w:t>
      </w:r>
      <w:r w:rsidRPr="009962F0">
        <w:rPr>
          <w:rFonts w:ascii="Times New Roman" w:hAnsi="Times New Roman" w:cs="Times New Roman"/>
          <w:color w:val="0D0D0D" w:themeColor="text1" w:themeTint="F2"/>
          <w:sz w:val="24"/>
          <w:szCs w:val="24"/>
        </w:rPr>
        <w:tab/>
        <w:t>:Tampak tali pusat didepan vulva serta adanya tanda pelepasan    plasenta (perubahan bentuk dan tinggi uterus, tali pusat memanjang, semburan darah mendadak dan singkat.</w:t>
      </w:r>
    </w:p>
    <w:p w14:paraId="17FC7B35" w14:textId="77777777" w:rsidR="003B074A" w:rsidRPr="009962F0" w:rsidRDefault="003B074A" w:rsidP="003B074A">
      <w:pPr>
        <w:pStyle w:val="ListParagraph"/>
        <w:spacing w:after="0" w:line="480" w:lineRule="auto"/>
        <w:ind w:left="54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A</w:t>
      </w:r>
      <w:r w:rsidRPr="009962F0">
        <w:rPr>
          <w:rFonts w:ascii="Times New Roman" w:hAnsi="Times New Roman" w:cs="Times New Roman"/>
          <w:color w:val="0D0D0D" w:themeColor="text1" w:themeTint="F2"/>
          <w:sz w:val="24"/>
          <w:szCs w:val="24"/>
        </w:rPr>
        <w:tab/>
        <w:t xml:space="preserve"> : P_ _ _ _Ab_ _ _ Inpartu kala III kondisi ibu dan bayi baik</w:t>
      </w:r>
    </w:p>
    <w:p w14:paraId="4C0F6B08" w14:textId="77777777" w:rsidR="003B074A" w:rsidRPr="009962F0" w:rsidRDefault="003B074A" w:rsidP="003B074A">
      <w:pPr>
        <w:pStyle w:val="ListParagraph"/>
        <w:spacing w:after="0" w:line="480" w:lineRule="auto"/>
        <w:ind w:left="900" w:hanging="3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P : Menurut JNPK-KR 2014, penatalaksanaan kala III persalinan normal     sebagai berikut :</w:t>
      </w:r>
    </w:p>
    <w:p w14:paraId="0689F664" w14:textId="77777777" w:rsidR="003B074A" w:rsidRPr="009962F0" w:rsidRDefault="003B074A" w:rsidP="003B074A">
      <w:pPr>
        <w:pStyle w:val="ListParagraph"/>
        <w:numPr>
          <w:ilvl w:val="0"/>
          <w:numId w:val="77"/>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indahkan klem pada tali pusat hingga berjarak 5-10 cm dari vulva.</w:t>
      </w:r>
    </w:p>
    <w:p w14:paraId="75BDFDB1" w14:textId="77777777" w:rsidR="003B074A" w:rsidRPr="009962F0" w:rsidRDefault="003B074A" w:rsidP="003B074A">
      <w:pPr>
        <w:pStyle w:val="ListParagraph"/>
        <w:numPr>
          <w:ilvl w:val="0"/>
          <w:numId w:val="77"/>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etakkan satu tangan di atas kain pada perut ibu, pada tepi atas simpisis untuk mendeteksi adanya kontraksi. Tangan lain memegang tali pusat.</w:t>
      </w:r>
    </w:p>
    <w:p w14:paraId="14BA6551" w14:textId="77777777" w:rsidR="003B074A" w:rsidRPr="009962F0" w:rsidRDefault="003B074A" w:rsidP="003B074A">
      <w:pPr>
        <w:pStyle w:val="ListParagraph"/>
        <w:numPr>
          <w:ilvl w:val="0"/>
          <w:numId w:val="77"/>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etelah uterus berkontraksi, menegangkan tali pusat ke arah bawah sambil tangan yang lain mendorong uterus kea rah belakang atas (dorso kranial) secara hati-hati (untuk mencegah inversion uteri). Mempertahankan posisi tangan dorso kranial selama 30-40 detik. Jika plasenta tidak lahir setelah 30-40 detik, menghentikan penegangan tali pusat dan menunggu hingga timbul kontraksi berikutnya dan mengulangi prosedur di atas. Jika uterus tidak segera berkontraksi, meminta ibu, suami, atau anggota keluarga untuk melakukan stimulasi putting susu.</w:t>
      </w:r>
    </w:p>
    <w:p w14:paraId="4DCD8B33" w14:textId="77777777" w:rsidR="003B074A" w:rsidRPr="009962F0" w:rsidRDefault="003B074A" w:rsidP="003B074A">
      <w:pPr>
        <w:pStyle w:val="ListParagraph"/>
        <w:numPr>
          <w:ilvl w:val="0"/>
          <w:numId w:val="77"/>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akukan penegangan dan dorongan dorso kranial hingga plasenta terlepas, meminta ibu meneran sambil penolong menarik tali pusat dengan arah sejajar lantai dan kemudian ke arah atas, mengikuti poros jalan lahir (tetap melakukan dorso kranial).</w:t>
      </w:r>
    </w:p>
    <w:p w14:paraId="6161F4E6" w14:textId="77777777" w:rsidR="003B074A" w:rsidRPr="009962F0" w:rsidRDefault="003B074A" w:rsidP="003B074A">
      <w:pPr>
        <w:pStyle w:val="ListParagraph"/>
        <w:numPr>
          <w:ilvl w:val="0"/>
          <w:numId w:val="78"/>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Jika tali pusat bertambah panjang, memindahkan klem hingga berjarak sekitar 5-10 cm dari vulva dan melahirkan plasenta.</w:t>
      </w:r>
    </w:p>
    <w:p w14:paraId="05FCFF70" w14:textId="77777777" w:rsidR="003B074A" w:rsidRPr="009962F0" w:rsidRDefault="003B074A" w:rsidP="003B074A">
      <w:pPr>
        <w:pStyle w:val="ListParagraph"/>
        <w:numPr>
          <w:ilvl w:val="0"/>
          <w:numId w:val="78"/>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Jika plasenta tidak lepas setelah 15 menit menegangkan tali pusat:</w:t>
      </w:r>
    </w:p>
    <w:p w14:paraId="55E02408" w14:textId="77777777" w:rsidR="003B074A" w:rsidRPr="009962F0" w:rsidRDefault="003B074A" w:rsidP="003B074A">
      <w:pPr>
        <w:pStyle w:val="ListParagraph"/>
        <w:numPr>
          <w:ilvl w:val="0"/>
          <w:numId w:val="79"/>
        </w:numPr>
        <w:spacing w:after="0" w:line="480" w:lineRule="auto"/>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beri dosis ulangan oksitosin 10 unit IM.</w:t>
      </w:r>
    </w:p>
    <w:p w14:paraId="12D33787" w14:textId="77777777" w:rsidR="003B074A" w:rsidRPr="009962F0" w:rsidRDefault="003B074A" w:rsidP="003B074A">
      <w:pPr>
        <w:pStyle w:val="ListParagraph"/>
        <w:numPr>
          <w:ilvl w:val="0"/>
          <w:numId w:val="79"/>
        </w:numPr>
        <w:spacing w:after="0" w:line="480" w:lineRule="auto"/>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lakukan kateterisasi (aseptik) jika kandung kemih penuh.</w:t>
      </w:r>
    </w:p>
    <w:p w14:paraId="4C05E9BE" w14:textId="77777777" w:rsidR="003B074A" w:rsidRPr="009962F0" w:rsidRDefault="003B074A" w:rsidP="003B074A">
      <w:pPr>
        <w:pStyle w:val="ListParagraph"/>
        <w:numPr>
          <w:ilvl w:val="0"/>
          <w:numId w:val="79"/>
        </w:numPr>
        <w:spacing w:after="0" w:line="480" w:lineRule="auto"/>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inta keluarga untuk menyiapkan rujukan.</w:t>
      </w:r>
    </w:p>
    <w:p w14:paraId="19E5049A" w14:textId="77777777" w:rsidR="003B074A" w:rsidRPr="009962F0" w:rsidRDefault="003B074A" w:rsidP="003B074A">
      <w:pPr>
        <w:pStyle w:val="ListParagraph"/>
        <w:numPr>
          <w:ilvl w:val="0"/>
          <w:numId w:val="79"/>
        </w:numPr>
        <w:spacing w:after="0" w:line="480" w:lineRule="auto"/>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gulangi penegangan tali pusat 15 menit berikutnya.</w:t>
      </w:r>
    </w:p>
    <w:p w14:paraId="01EE54FA" w14:textId="77777777" w:rsidR="003B074A" w:rsidRPr="009962F0" w:rsidRDefault="003B074A" w:rsidP="003B074A">
      <w:pPr>
        <w:pStyle w:val="ListParagraph"/>
        <w:numPr>
          <w:ilvl w:val="0"/>
          <w:numId w:val="79"/>
        </w:numPr>
        <w:spacing w:after="0" w:line="480" w:lineRule="auto"/>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Jika plasenta tidak lahir dalam 30 menit setelah bayi lahir atau bila terjadi perdarahan, segera melakukan plasenta manual.</w:t>
      </w:r>
    </w:p>
    <w:p w14:paraId="2F3EA3CF" w14:textId="77777777" w:rsidR="003B074A" w:rsidRPr="009962F0" w:rsidRDefault="003B074A" w:rsidP="003B074A">
      <w:pPr>
        <w:pStyle w:val="ListParagraph"/>
        <w:numPr>
          <w:ilvl w:val="0"/>
          <w:numId w:val="77"/>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aat plasenta muncul di introitus vagina, melahirkan plasenta dengan kedua tangan. Memegang dan memutar plasenta (searah jarum jam) hingga selaput ketuban terpilin kemudian melahirkan dan menempatkan plasenta pada wadah yang telah disediakan. Jika selaput ketuban robek, memakai sarung tangan DTT atau steril untuk melakukan eksplorasi sisa selaput kemudian menggunakan jari-jari tangan atau klem DTT atau steril untuk mengeluarkan bagian selaput yang tertinggal.</w:t>
      </w:r>
    </w:p>
    <w:p w14:paraId="111EFD64" w14:textId="77777777" w:rsidR="003B074A" w:rsidRPr="009962F0" w:rsidRDefault="003B074A" w:rsidP="003B074A">
      <w:pPr>
        <w:pStyle w:val="ListParagraph"/>
        <w:numPr>
          <w:ilvl w:val="0"/>
          <w:numId w:val="77"/>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egera setelah plasenta dan selaput ketuban lahir, melakukan masase uterus, meletakkan telapak tangan di fundus dan melakukan masase dengan gerakan melingkar dengan lembut hingga uterus berkontraksi (fundus teraba keras). Melakukan tindakan yang diperlukan jika uterus tidak berkontraksi setelah 15 detik masase.</w:t>
      </w:r>
    </w:p>
    <w:p w14:paraId="6CEBB0DA" w14:textId="77777777" w:rsidR="003B074A" w:rsidRPr="009962F0" w:rsidRDefault="003B074A" w:rsidP="003B074A">
      <w:pPr>
        <w:pStyle w:val="ListParagraph"/>
        <w:numPr>
          <w:ilvl w:val="0"/>
          <w:numId w:val="77"/>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Memeriksa kedua sisi plasenta baik bagian ibu mauoun bayi, dan memastikan selaput ketuban lengkap dan utuh. Memasukkan plasenta ke dalam kantung plastik atau tempat khusus.</w:t>
      </w:r>
    </w:p>
    <w:p w14:paraId="28EC9EFF" w14:textId="77777777" w:rsidR="003B074A" w:rsidRPr="002936BE" w:rsidRDefault="003B074A" w:rsidP="003B074A">
      <w:pPr>
        <w:pStyle w:val="ListParagraph"/>
        <w:numPr>
          <w:ilvl w:val="0"/>
          <w:numId w:val="77"/>
        </w:numPr>
        <w:spacing w:after="0" w:line="480" w:lineRule="auto"/>
        <w:ind w:left="18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gevaluasi kemungkinan laserasi pada vagina dan perineum. Melakukan penjahitan bila laserasi nenyebabkan perdarahan (bila ada robekan yang menimbulkan perdarahan aktif, segera melakukan penjahitan).</w:t>
      </w:r>
    </w:p>
    <w:p w14:paraId="189C6399" w14:textId="77777777" w:rsidR="003B074A" w:rsidRPr="009962F0" w:rsidRDefault="003B074A" w:rsidP="003B074A">
      <w:pPr>
        <w:spacing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2.2.4 Manajemen kebidanan kala IV</w:t>
      </w:r>
    </w:p>
    <w:p w14:paraId="42A59895" w14:textId="77777777" w:rsidR="003B074A" w:rsidRPr="009962F0" w:rsidRDefault="003B074A" w:rsidP="003B074A">
      <w:pPr>
        <w:pStyle w:val="ListParagraph"/>
        <w:spacing w:after="0" w:line="480" w:lineRule="auto"/>
        <w:ind w:left="1440" w:hanging="9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Tanggal…………………Pukul…….</w:t>
      </w:r>
    </w:p>
    <w:p w14:paraId="65DB6837" w14:textId="77777777" w:rsidR="003B074A" w:rsidRPr="009962F0" w:rsidRDefault="003B074A" w:rsidP="003B074A">
      <w:pPr>
        <w:pStyle w:val="ListParagraph"/>
        <w:spacing w:after="0" w:line="480" w:lineRule="auto"/>
        <w:ind w:left="1440" w:hanging="90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           : Mengetahui apa yang dirasakan ibu pada kala IV, perasaan ibu terhadap kelahiran bayi dan ari-ari apakah senang/sedih/atau khawatir.</w:t>
      </w:r>
    </w:p>
    <w:p w14:paraId="2D39E8E3" w14:textId="77777777" w:rsidR="003B074A" w:rsidRPr="009962F0" w:rsidRDefault="003B074A" w:rsidP="003B074A">
      <w:pPr>
        <w:pStyle w:val="ListParagraph"/>
        <w:spacing w:after="0" w:line="480" w:lineRule="auto"/>
        <w:ind w:left="54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O</w:t>
      </w:r>
      <w:r w:rsidRPr="009962F0">
        <w:rPr>
          <w:rFonts w:ascii="Times New Roman" w:hAnsi="Times New Roman" w:cs="Times New Roman"/>
          <w:color w:val="0D0D0D" w:themeColor="text1" w:themeTint="F2"/>
          <w:sz w:val="24"/>
          <w:szCs w:val="24"/>
        </w:rPr>
        <w:tab/>
      </w:r>
      <w:r w:rsidRPr="009962F0">
        <w:rPr>
          <w:rFonts w:ascii="Times New Roman" w:hAnsi="Times New Roman" w:cs="Times New Roman"/>
          <w:color w:val="0D0D0D" w:themeColor="text1" w:themeTint="F2"/>
          <w:sz w:val="24"/>
          <w:szCs w:val="24"/>
        </w:rPr>
        <w:tab/>
        <w:t xml:space="preserve">: kontraksi uterus keras/lembek, kandung kemih penuh/kosong, TFU </w:t>
      </w:r>
      <w:r w:rsidRPr="009962F0">
        <w:rPr>
          <w:rFonts w:ascii="Times New Roman" w:hAnsi="Times New Roman" w:cs="Times New Roman"/>
          <w:color w:val="0D0D0D" w:themeColor="text1" w:themeTint="F2"/>
          <w:sz w:val="24"/>
          <w:szCs w:val="24"/>
        </w:rPr>
        <w:tab/>
      </w:r>
      <w:r w:rsidRPr="009962F0">
        <w:rPr>
          <w:rFonts w:ascii="Times New Roman" w:hAnsi="Times New Roman" w:cs="Times New Roman"/>
          <w:color w:val="0D0D0D" w:themeColor="text1" w:themeTint="F2"/>
          <w:sz w:val="24"/>
          <w:szCs w:val="24"/>
        </w:rPr>
        <w:tab/>
        <w:t xml:space="preserve">   umumnya setinggi atau beberapa jari di bawah pusat, perdarahan </w:t>
      </w:r>
      <w:r w:rsidRPr="009962F0">
        <w:rPr>
          <w:rFonts w:ascii="Times New Roman" w:hAnsi="Times New Roman" w:cs="Times New Roman"/>
          <w:color w:val="0D0D0D" w:themeColor="text1" w:themeTint="F2"/>
          <w:sz w:val="24"/>
          <w:szCs w:val="24"/>
        </w:rPr>
        <w:tab/>
      </w:r>
      <w:r w:rsidRPr="009962F0">
        <w:rPr>
          <w:rFonts w:ascii="Times New Roman" w:hAnsi="Times New Roman" w:cs="Times New Roman"/>
          <w:color w:val="0D0D0D" w:themeColor="text1" w:themeTint="F2"/>
          <w:sz w:val="24"/>
          <w:szCs w:val="24"/>
        </w:rPr>
        <w:tab/>
      </w:r>
      <w:r w:rsidRPr="009962F0">
        <w:rPr>
          <w:rFonts w:ascii="Times New Roman" w:hAnsi="Times New Roman" w:cs="Times New Roman"/>
          <w:color w:val="0D0D0D" w:themeColor="text1" w:themeTint="F2"/>
          <w:sz w:val="24"/>
          <w:szCs w:val="24"/>
        </w:rPr>
        <w:tab/>
        <w:t xml:space="preserve">   sedikit/banyak, TTV dalam batas normal/tidak, laserasi.</w:t>
      </w:r>
    </w:p>
    <w:p w14:paraId="21A81D51" w14:textId="77777777" w:rsidR="003B074A" w:rsidRPr="009962F0" w:rsidRDefault="003B074A" w:rsidP="003B074A">
      <w:pPr>
        <w:pStyle w:val="ListParagraph"/>
        <w:spacing w:after="0" w:line="480" w:lineRule="auto"/>
        <w:ind w:left="54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A</w:t>
      </w:r>
      <w:r w:rsidRPr="009962F0">
        <w:rPr>
          <w:rFonts w:ascii="Times New Roman" w:hAnsi="Times New Roman" w:cs="Times New Roman"/>
          <w:color w:val="0D0D0D" w:themeColor="text1" w:themeTint="F2"/>
          <w:sz w:val="24"/>
          <w:szCs w:val="24"/>
        </w:rPr>
        <w:tab/>
      </w:r>
      <w:r w:rsidRPr="009962F0">
        <w:rPr>
          <w:rFonts w:ascii="Times New Roman" w:hAnsi="Times New Roman" w:cs="Times New Roman"/>
          <w:color w:val="0D0D0D" w:themeColor="text1" w:themeTint="F2"/>
          <w:sz w:val="24"/>
          <w:szCs w:val="24"/>
        </w:rPr>
        <w:tab/>
        <w:t>: P_ _ _ _Ab_ _ _ Inpartu kala IV kondisi ibu dan bayi baik</w:t>
      </w:r>
    </w:p>
    <w:p w14:paraId="49795F87" w14:textId="77777777" w:rsidR="003B074A" w:rsidRPr="009962F0" w:rsidRDefault="003B074A" w:rsidP="003B074A">
      <w:pPr>
        <w:spacing w:after="0" w:line="480" w:lineRule="auto"/>
        <w:ind w:left="144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lang w:val="id-ID"/>
        </w:rPr>
        <w:t>Menurut Sulistyawati &amp; Nugraheny (2013: 239), diagnosis potensial yang mungkin muncul pada kala IV yaitu:</w:t>
      </w:r>
    </w:p>
    <w:p w14:paraId="5052933C" w14:textId="77777777" w:rsidR="003B074A" w:rsidRPr="009962F0" w:rsidRDefault="003B074A" w:rsidP="003B074A">
      <w:pPr>
        <w:spacing w:after="0" w:line="480" w:lineRule="auto"/>
        <w:ind w:left="144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lang w:val="id-ID"/>
        </w:rPr>
        <w:t>1) Hipotonia sampai dengan uteri.</w:t>
      </w:r>
    </w:p>
    <w:p w14:paraId="0AE752CC" w14:textId="77777777" w:rsidR="003B074A" w:rsidRPr="009962F0" w:rsidRDefault="003B074A" w:rsidP="003B074A">
      <w:pPr>
        <w:spacing w:after="0" w:line="480" w:lineRule="auto"/>
        <w:ind w:left="144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lang w:val="id-ID"/>
        </w:rPr>
        <w:t>2) Perdarahan karena robekan serviks.</w:t>
      </w:r>
    </w:p>
    <w:p w14:paraId="67600219" w14:textId="77777777" w:rsidR="003B074A" w:rsidRPr="009962F0" w:rsidRDefault="003B074A" w:rsidP="003B074A">
      <w:pPr>
        <w:spacing w:after="0" w:line="480" w:lineRule="auto"/>
        <w:ind w:left="144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lang w:val="id-ID"/>
        </w:rPr>
        <w:t>3) Syok hipovolemik.</w:t>
      </w:r>
    </w:p>
    <w:p w14:paraId="693D5671" w14:textId="77777777" w:rsidR="003B074A" w:rsidRPr="009962F0" w:rsidRDefault="003B074A" w:rsidP="003B074A">
      <w:pPr>
        <w:spacing w:after="0" w:line="480" w:lineRule="auto"/>
        <w:ind w:left="144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lang w:val="id-ID"/>
        </w:rPr>
        <w:t>Kebutuhan segera</w:t>
      </w:r>
    </w:p>
    <w:p w14:paraId="712A1353" w14:textId="77777777" w:rsidR="003B074A" w:rsidRPr="009962F0" w:rsidRDefault="003B074A" w:rsidP="003B074A">
      <w:pPr>
        <w:spacing w:after="0" w:line="480" w:lineRule="auto"/>
        <w:ind w:left="1440"/>
        <w:jc w:val="both"/>
        <w:rPr>
          <w:rFonts w:ascii="Times New Roman" w:eastAsia="Calibri" w:hAnsi="Times New Roman" w:cs="Times New Roman"/>
          <w:sz w:val="24"/>
          <w:szCs w:val="24"/>
          <w:lang w:val="id-ID"/>
        </w:rPr>
      </w:pPr>
      <w:r w:rsidRPr="009962F0">
        <w:rPr>
          <w:rFonts w:ascii="Times New Roman" w:eastAsia="Calibri" w:hAnsi="Times New Roman" w:cs="Times New Roman"/>
          <w:sz w:val="24"/>
          <w:szCs w:val="24"/>
          <w:lang w:val="id-ID"/>
        </w:rPr>
        <w:lastRenderedPageBreak/>
        <w:t>Menurut Sulistyawati &amp; Nugraheny (2013: 240), kebutuhan segera yang diberikan yaitu eksplorasi sisa plasenta.</w:t>
      </w:r>
    </w:p>
    <w:p w14:paraId="76345507" w14:textId="77777777" w:rsidR="003B074A" w:rsidRPr="009962F0" w:rsidRDefault="003B074A" w:rsidP="003B074A">
      <w:pPr>
        <w:spacing w:line="480" w:lineRule="auto"/>
        <w:ind w:left="1620" w:hanging="1080"/>
        <w:jc w:val="both"/>
        <w:rPr>
          <w:rFonts w:ascii="Times New Roman" w:hAnsi="Times New Roman" w:cs="Times New Roman"/>
          <w:sz w:val="24"/>
          <w:szCs w:val="24"/>
        </w:rPr>
      </w:pPr>
      <w:r w:rsidRPr="009962F0">
        <w:rPr>
          <w:rFonts w:ascii="Times New Roman" w:hAnsi="Times New Roman" w:cs="Times New Roman"/>
          <w:color w:val="0D0D0D" w:themeColor="text1" w:themeTint="F2"/>
          <w:sz w:val="24"/>
          <w:szCs w:val="24"/>
        </w:rPr>
        <w:t xml:space="preserve">P            : </w:t>
      </w:r>
      <w:r w:rsidRPr="009962F0">
        <w:rPr>
          <w:rFonts w:ascii="Times New Roman" w:hAnsi="Times New Roman" w:cs="Times New Roman"/>
          <w:sz w:val="24"/>
          <w:szCs w:val="24"/>
        </w:rPr>
        <w:t>Tujuan</w:t>
      </w:r>
      <w:r w:rsidRPr="009962F0">
        <w:rPr>
          <w:rFonts w:ascii="Times New Roman" w:hAnsi="Times New Roman" w:cs="Times New Roman"/>
          <w:sz w:val="24"/>
          <w:szCs w:val="24"/>
        </w:rPr>
        <w:tab/>
        <w:t>: Setelah 2 jam post partum tidak terjadi komplikasi</w:t>
      </w:r>
    </w:p>
    <w:p w14:paraId="50AEF3BD" w14:textId="77777777" w:rsidR="003B074A" w:rsidRPr="009962F0" w:rsidRDefault="003B074A" w:rsidP="003B074A">
      <w:pPr>
        <w:spacing w:line="480" w:lineRule="auto"/>
        <w:ind w:left="1530"/>
        <w:jc w:val="both"/>
        <w:rPr>
          <w:rFonts w:ascii="Times New Roman" w:hAnsi="Times New Roman" w:cs="Times New Roman"/>
          <w:sz w:val="24"/>
          <w:szCs w:val="24"/>
        </w:rPr>
      </w:pPr>
      <w:r w:rsidRPr="009962F0">
        <w:rPr>
          <w:rFonts w:ascii="Times New Roman" w:hAnsi="Times New Roman" w:cs="Times New Roman"/>
          <w:sz w:val="24"/>
          <w:szCs w:val="24"/>
        </w:rPr>
        <w:t>Kriteria Hasil</w:t>
      </w:r>
      <w:r w:rsidRPr="009962F0">
        <w:rPr>
          <w:rFonts w:ascii="Times New Roman" w:hAnsi="Times New Roman" w:cs="Times New Roman"/>
          <w:sz w:val="24"/>
          <w:szCs w:val="24"/>
        </w:rPr>
        <w:tab/>
        <w:t>: Perdarahan &lt; 500 cc.</w:t>
      </w:r>
    </w:p>
    <w:p w14:paraId="62C97FC9" w14:textId="77777777" w:rsidR="003B074A" w:rsidRPr="009962F0" w:rsidRDefault="003B074A" w:rsidP="003B074A">
      <w:pPr>
        <w:tabs>
          <w:tab w:val="left" w:pos="1530"/>
        </w:tabs>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ab/>
        <w:t>Kontraksi uterus baik</w:t>
      </w:r>
    </w:p>
    <w:p w14:paraId="673831F6" w14:textId="77777777" w:rsidR="003B074A" w:rsidRPr="009962F0" w:rsidRDefault="003B074A" w:rsidP="003B074A">
      <w:pPr>
        <w:tabs>
          <w:tab w:val="left" w:pos="1530"/>
        </w:tabs>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ab/>
        <w:t>TFU 2 jari di bawah pusat</w:t>
      </w:r>
    </w:p>
    <w:p w14:paraId="71E19271" w14:textId="77777777" w:rsidR="003B074A" w:rsidRPr="009962F0" w:rsidRDefault="003B074A" w:rsidP="003B074A">
      <w:pPr>
        <w:tabs>
          <w:tab w:val="left" w:pos="1530"/>
        </w:tabs>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ab/>
        <w:t>TTV</w:t>
      </w:r>
      <w:r w:rsidRPr="009962F0">
        <w:rPr>
          <w:rFonts w:ascii="Times New Roman" w:hAnsi="Times New Roman" w:cs="Times New Roman"/>
          <w:sz w:val="24"/>
          <w:szCs w:val="24"/>
        </w:rPr>
        <w:tab/>
      </w:r>
      <w:r w:rsidRPr="009962F0">
        <w:rPr>
          <w:rFonts w:ascii="Times New Roman" w:hAnsi="Times New Roman" w:cs="Times New Roman"/>
          <w:sz w:val="24"/>
          <w:szCs w:val="24"/>
        </w:rPr>
        <w:tab/>
        <w:t>: Nadi : normal 80-100 kali/ menit</w:t>
      </w:r>
    </w:p>
    <w:p w14:paraId="75BBDE5A" w14:textId="77777777" w:rsidR="003B074A" w:rsidRPr="009962F0" w:rsidRDefault="003B074A" w:rsidP="003B074A">
      <w:pPr>
        <w:tabs>
          <w:tab w:val="left" w:pos="1530"/>
        </w:tabs>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ab/>
        <w:t xml:space="preserve">Suhu </w:t>
      </w:r>
      <w:r w:rsidRPr="009962F0">
        <w:rPr>
          <w:rFonts w:ascii="Times New Roman" w:hAnsi="Times New Roman" w:cs="Times New Roman"/>
          <w:sz w:val="24"/>
          <w:szCs w:val="24"/>
        </w:rPr>
        <w:tab/>
      </w:r>
      <w:r w:rsidRPr="009962F0">
        <w:rPr>
          <w:rFonts w:ascii="Times New Roman" w:hAnsi="Times New Roman" w:cs="Times New Roman"/>
          <w:sz w:val="24"/>
          <w:szCs w:val="24"/>
        </w:rPr>
        <w:tab/>
        <w:t>: 36,5-37,5°C</w:t>
      </w:r>
    </w:p>
    <w:p w14:paraId="434E12B7" w14:textId="77777777" w:rsidR="003B074A" w:rsidRPr="009962F0" w:rsidRDefault="003B074A" w:rsidP="003B074A">
      <w:pPr>
        <w:tabs>
          <w:tab w:val="left" w:pos="1530"/>
        </w:tabs>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ab/>
        <w:t>RR</w:t>
      </w:r>
      <w:r w:rsidRPr="009962F0">
        <w:rPr>
          <w:rFonts w:ascii="Times New Roman" w:hAnsi="Times New Roman" w:cs="Times New Roman"/>
          <w:sz w:val="24"/>
          <w:szCs w:val="24"/>
        </w:rPr>
        <w:tab/>
      </w:r>
      <w:r w:rsidRPr="009962F0">
        <w:rPr>
          <w:rFonts w:ascii="Times New Roman" w:hAnsi="Times New Roman" w:cs="Times New Roman"/>
          <w:sz w:val="24"/>
          <w:szCs w:val="24"/>
        </w:rPr>
        <w:tab/>
        <w:t>: 16-24 kali/ menit</w:t>
      </w:r>
    </w:p>
    <w:p w14:paraId="2530BF3D" w14:textId="77777777" w:rsidR="003B074A" w:rsidRPr="009962F0" w:rsidRDefault="003B074A" w:rsidP="003B074A">
      <w:pPr>
        <w:tabs>
          <w:tab w:val="left" w:pos="1530"/>
        </w:tabs>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ab/>
        <w:t>TD</w:t>
      </w:r>
      <w:r w:rsidRPr="009962F0">
        <w:rPr>
          <w:rFonts w:ascii="Times New Roman" w:hAnsi="Times New Roman" w:cs="Times New Roman"/>
          <w:sz w:val="24"/>
          <w:szCs w:val="24"/>
        </w:rPr>
        <w:tab/>
      </w:r>
      <w:r w:rsidRPr="009962F0">
        <w:rPr>
          <w:rFonts w:ascii="Times New Roman" w:hAnsi="Times New Roman" w:cs="Times New Roman"/>
          <w:sz w:val="24"/>
          <w:szCs w:val="24"/>
        </w:rPr>
        <w:tab/>
        <w:t>: 90/60 – 140/90 mmHg</w:t>
      </w:r>
    </w:p>
    <w:p w14:paraId="5A2548F2" w14:textId="77777777" w:rsidR="003B074A" w:rsidRPr="009962F0" w:rsidRDefault="003B074A" w:rsidP="003B074A">
      <w:pPr>
        <w:pStyle w:val="ListParagraph"/>
        <w:spacing w:after="0" w:line="480" w:lineRule="auto"/>
        <w:ind w:left="144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urut JNPK-KR 2014, penatalaksanaan kala IV persalinan normal sebagai berikut :</w:t>
      </w:r>
    </w:p>
    <w:p w14:paraId="636C582F" w14:textId="77777777" w:rsidR="003B074A" w:rsidRPr="009962F0" w:rsidRDefault="003B074A" w:rsidP="003B074A">
      <w:pPr>
        <w:pStyle w:val="ListParagraph"/>
        <w:numPr>
          <w:ilvl w:val="0"/>
          <w:numId w:val="80"/>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astikan uterus berkontraksi dengan baik dan tidak terjadi perdarahan pervaginam.</w:t>
      </w:r>
    </w:p>
    <w:p w14:paraId="4E7FEEF8" w14:textId="77777777" w:rsidR="003B074A" w:rsidRPr="009962F0" w:rsidRDefault="003B074A" w:rsidP="003B074A">
      <w:pPr>
        <w:pStyle w:val="ListParagraph"/>
        <w:numPr>
          <w:ilvl w:val="0"/>
          <w:numId w:val="80"/>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celupkan tangan yang masih memakai sarung tangan ke dalam larutan klorin 0,5%, membersihkan noda darah dan cairan tubuh, lepaskan secara terbalik dan rendam sarung tangan dalam larutan klorin 0,5% selama 10 menit. Cuci tangan dengan sabun dan air mengalir, mengeringkan tangan dengan tissue atau handuk yang kering dan bersih</w:t>
      </w:r>
    </w:p>
    <w:p w14:paraId="1CFF8F84" w14:textId="77777777" w:rsidR="003B074A" w:rsidRPr="009962F0" w:rsidRDefault="003B074A" w:rsidP="003B074A">
      <w:pPr>
        <w:pStyle w:val="ListParagraph"/>
        <w:numPr>
          <w:ilvl w:val="0"/>
          <w:numId w:val="80"/>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Memastikan kandung kemih kosong</w:t>
      </w:r>
    </w:p>
    <w:p w14:paraId="13317241" w14:textId="77777777" w:rsidR="003B074A" w:rsidRPr="009962F0" w:rsidRDefault="003B074A" w:rsidP="003B074A">
      <w:pPr>
        <w:pStyle w:val="ListParagraph"/>
        <w:numPr>
          <w:ilvl w:val="0"/>
          <w:numId w:val="80"/>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gajarkan ibu/ keluarga cara masase uterus dan menilai kontraksi</w:t>
      </w:r>
    </w:p>
    <w:p w14:paraId="6AF8DD09" w14:textId="77777777" w:rsidR="003B074A" w:rsidRPr="009962F0" w:rsidRDefault="003B074A" w:rsidP="003B074A">
      <w:pPr>
        <w:pStyle w:val="ListParagraph"/>
        <w:numPr>
          <w:ilvl w:val="0"/>
          <w:numId w:val="80"/>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Evaluasi dan estimasi kehilangan darah</w:t>
      </w:r>
    </w:p>
    <w:p w14:paraId="68448FAA" w14:textId="77777777" w:rsidR="003B074A" w:rsidRPr="009962F0" w:rsidRDefault="003B074A" w:rsidP="003B074A">
      <w:pPr>
        <w:pStyle w:val="ListParagraph"/>
        <w:numPr>
          <w:ilvl w:val="0"/>
          <w:numId w:val="80"/>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meriksa nadi ibu dan memastikan keadaan umum baik</w:t>
      </w:r>
    </w:p>
    <w:p w14:paraId="29484E17" w14:textId="77777777" w:rsidR="003B074A" w:rsidRPr="009962F0" w:rsidRDefault="003B074A" w:rsidP="003B074A">
      <w:pPr>
        <w:pStyle w:val="ListParagraph"/>
        <w:numPr>
          <w:ilvl w:val="0"/>
          <w:numId w:val="80"/>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antau keadaan bayi dan pastikan bahwa bayi bernafas dengan baik (40-60 kali/menit)</w:t>
      </w:r>
    </w:p>
    <w:p w14:paraId="55E8A052" w14:textId="77777777" w:rsidR="003B074A" w:rsidRPr="009962F0" w:rsidRDefault="003B074A" w:rsidP="003B074A">
      <w:pPr>
        <w:pStyle w:val="ListParagraph"/>
        <w:numPr>
          <w:ilvl w:val="0"/>
          <w:numId w:val="81"/>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Jika bayi sulit bernapas, merintih, atau relaksasi, diresusitasi dan segera merujuk ke rumah sakit</w:t>
      </w:r>
    </w:p>
    <w:p w14:paraId="585B4D11" w14:textId="77777777" w:rsidR="003B074A" w:rsidRPr="009962F0" w:rsidRDefault="003B074A" w:rsidP="003B074A">
      <w:pPr>
        <w:pStyle w:val="ListParagraph"/>
        <w:numPr>
          <w:ilvl w:val="0"/>
          <w:numId w:val="81"/>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Jika bayi bernapas terlalu cepat atau sesak napas, segera rujuk ke RS</w:t>
      </w:r>
    </w:p>
    <w:p w14:paraId="41A878DE" w14:textId="77777777" w:rsidR="003B074A" w:rsidRPr="009962F0" w:rsidRDefault="003B074A" w:rsidP="003B074A">
      <w:pPr>
        <w:pStyle w:val="ListParagraph"/>
        <w:numPr>
          <w:ilvl w:val="0"/>
          <w:numId w:val="81"/>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Jika kaki teraba dingin, pastikan ruangan hangat. Lakukan kembali</w:t>
      </w:r>
    </w:p>
    <w:p w14:paraId="7731A181" w14:textId="77777777" w:rsidR="003B074A" w:rsidRPr="009962F0" w:rsidRDefault="003B074A" w:rsidP="003B074A">
      <w:pPr>
        <w:pStyle w:val="ListParagraph"/>
        <w:numPr>
          <w:ilvl w:val="0"/>
          <w:numId w:val="81"/>
        </w:numPr>
        <w:spacing w:after="0" w:line="480" w:lineRule="auto"/>
        <w:ind w:left="216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Kontak kulit ibu dan bayi dan hangatkan ibu-bayi dalam satu selimut</w:t>
      </w:r>
    </w:p>
    <w:p w14:paraId="460DCF4B" w14:textId="77777777" w:rsidR="003B074A" w:rsidRPr="009962F0" w:rsidRDefault="003B074A" w:rsidP="003B074A">
      <w:pPr>
        <w:pStyle w:val="ListParagraph"/>
        <w:numPr>
          <w:ilvl w:val="0"/>
          <w:numId w:val="80"/>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empatkan semua peralatan bekas pakai dalam larutan clorin 0,5% untuk dekontaminasi (10 meit). Cuci dan bilas peralatan setelah didekontaminasi</w:t>
      </w:r>
    </w:p>
    <w:p w14:paraId="1AD64CC9" w14:textId="77777777" w:rsidR="003B074A" w:rsidRPr="009962F0" w:rsidRDefault="003B074A" w:rsidP="003B074A">
      <w:pPr>
        <w:pStyle w:val="ListParagraph"/>
        <w:numPr>
          <w:ilvl w:val="0"/>
          <w:numId w:val="80"/>
        </w:numPr>
        <w:spacing w:after="0" w:line="480" w:lineRule="auto"/>
        <w:ind w:left="17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Buang bahan-bahan yang terkontaminasi ke tempat sampah yang sesuai</w:t>
      </w:r>
    </w:p>
    <w:p w14:paraId="2A4C7B03" w14:textId="77777777" w:rsidR="003B074A" w:rsidRPr="009962F0" w:rsidRDefault="003B074A" w:rsidP="003B074A">
      <w:pPr>
        <w:pStyle w:val="ListParagraph"/>
        <w:numPr>
          <w:ilvl w:val="0"/>
          <w:numId w:val="80"/>
        </w:numPr>
        <w:spacing w:after="0" w:line="480" w:lineRule="auto"/>
        <w:ind w:left="17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 xml:space="preserve">Bersihkan ibu dari paparan darah dan cairan tubuh dengan menggunakan air DTT. Bersihkan cairan ketuban, lendir dan darah </w:t>
      </w:r>
      <w:r w:rsidRPr="009962F0">
        <w:rPr>
          <w:rFonts w:ascii="Times New Roman" w:hAnsi="Times New Roman" w:cs="Times New Roman"/>
          <w:color w:val="0D0D0D" w:themeColor="text1" w:themeTint="F2"/>
          <w:sz w:val="24"/>
          <w:szCs w:val="24"/>
        </w:rPr>
        <w:lastRenderedPageBreak/>
        <w:t>diranjang atau disekitar ibu berbaring. Bantu ibu memakai pakaian yang bersih dan kering</w:t>
      </w:r>
    </w:p>
    <w:p w14:paraId="5317DA36" w14:textId="77777777" w:rsidR="003B074A" w:rsidRPr="009962F0" w:rsidRDefault="003B074A" w:rsidP="003B074A">
      <w:pPr>
        <w:pStyle w:val="ListParagraph"/>
        <w:numPr>
          <w:ilvl w:val="0"/>
          <w:numId w:val="80"/>
        </w:numPr>
        <w:spacing w:after="0" w:line="480" w:lineRule="auto"/>
        <w:ind w:left="17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astikan ibu merasa nyaman. Bantu ibu memberikan ASI. Anjurkan keluarga untuk memberi ibu minuman dan makanan yang diinginkannya</w:t>
      </w:r>
    </w:p>
    <w:p w14:paraId="551B2554" w14:textId="77777777" w:rsidR="003B074A" w:rsidRPr="009962F0" w:rsidRDefault="003B074A" w:rsidP="003B074A">
      <w:pPr>
        <w:pStyle w:val="ListParagraph"/>
        <w:numPr>
          <w:ilvl w:val="0"/>
          <w:numId w:val="80"/>
        </w:numPr>
        <w:spacing w:after="0" w:line="480" w:lineRule="auto"/>
        <w:ind w:left="17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Dekontaminasi tempat bersalin dengan larutan klorin 0,5%</w:t>
      </w:r>
    </w:p>
    <w:p w14:paraId="0D73EDF2" w14:textId="77777777" w:rsidR="003B074A" w:rsidRPr="009962F0" w:rsidRDefault="003B074A" w:rsidP="003B074A">
      <w:pPr>
        <w:pStyle w:val="ListParagraph"/>
        <w:numPr>
          <w:ilvl w:val="0"/>
          <w:numId w:val="80"/>
        </w:numPr>
        <w:spacing w:after="0" w:line="480" w:lineRule="auto"/>
        <w:ind w:left="17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Celupkan sarung tangan kotor ke dalam larutan klorin 0,5%, balikan bagian dalam keluar dan rendam dalam larutan klorin 0,5% selama 10 menit</w:t>
      </w:r>
    </w:p>
    <w:p w14:paraId="337C1C01" w14:textId="77777777" w:rsidR="003B074A" w:rsidRPr="009962F0" w:rsidRDefault="003B074A" w:rsidP="003B074A">
      <w:pPr>
        <w:pStyle w:val="ListParagraph"/>
        <w:numPr>
          <w:ilvl w:val="0"/>
          <w:numId w:val="80"/>
        </w:numPr>
        <w:spacing w:after="0" w:line="480" w:lineRule="auto"/>
        <w:ind w:left="17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Cuci tangan kedua tangaan dengan sabun dan air mengalir kemudian keringkan tangan dengan tissue atau handuk yang kering dan bersih</w:t>
      </w:r>
    </w:p>
    <w:p w14:paraId="3B4B29F4" w14:textId="77777777" w:rsidR="003B074A" w:rsidRPr="009962F0" w:rsidRDefault="003B074A" w:rsidP="003B074A">
      <w:pPr>
        <w:pStyle w:val="ListParagraph"/>
        <w:numPr>
          <w:ilvl w:val="0"/>
          <w:numId w:val="80"/>
        </w:numPr>
        <w:spacing w:after="0" w:line="480" w:lineRule="auto"/>
        <w:ind w:left="17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akai sarung tangan bersih/DTT untuk melakukan Pemeriksaan fisik bayi</w:t>
      </w:r>
    </w:p>
    <w:p w14:paraId="4D955C71" w14:textId="77777777" w:rsidR="003B074A" w:rsidRPr="009962F0" w:rsidRDefault="003B074A" w:rsidP="003B074A">
      <w:pPr>
        <w:pStyle w:val="ListParagraph"/>
        <w:numPr>
          <w:ilvl w:val="0"/>
          <w:numId w:val="80"/>
        </w:numPr>
        <w:spacing w:after="0" w:line="480" w:lineRule="auto"/>
        <w:ind w:left="17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Dalam 1 jam pertama, beri salep mata/tetes mata profilaksis, vitamin K1 1 mg IM di paha kiri bawah lateral, Pemeriksaan fisik bayi baru lahir, pernapasan bayi (normal 40-60 kali/menit) dan temperatur tubuh (normal 36,5-37,5 C)</w:t>
      </w:r>
    </w:p>
    <w:p w14:paraId="76083CFB" w14:textId="77777777" w:rsidR="003B074A" w:rsidRPr="009962F0" w:rsidRDefault="003B074A" w:rsidP="003B074A">
      <w:pPr>
        <w:pStyle w:val="ListParagraph"/>
        <w:numPr>
          <w:ilvl w:val="0"/>
          <w:numId w:val="80"/>
        </w:numPr>
        <w:spacing w:after="0" w:line="480" w:lineRule="auto"/>
        <w:ind w:left="17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etelah 1 jam pemberian vitamin K1 berikan suntikan imunisasi hepatitis B di paha kanan bawah lateral. Letakkan bayi di dalam jangkauan ibu agar sewaktu-waktu dapat disusukan</w:t>
      </w:r>
    </w:p>
    <w:p w14:paraId="35185289" w14:textId="77777777" w:rsidR="003B074A" w:rsidRPr="009962F0" w:rsidRDefault="003B074A" w:rsidP="003B074A">
      <w:pPr>
        <w:pStyle w:val="ListParagraph"/>
        <w:numPr>
          <w:ilvl w:val="0"/>
          <w:numId w:val="80"/>
        </w:numPr>
        <w:spacing w:after="0" w:line="480" w:lineRule="auto"/>
        <w:ind w:left="17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Lepaskan sarung tangan dalam keadaan terbalik dan rendam di dalam larutan klorin 0,5% selama 10 menit</w:t>
      </w:r>
    </w:p>
    <w:p w14:paraId="0123143C" w14:textId="77777777" w:rsidR="003B074A" w:rsidRPr="009962F0" w:rsidRDefault="003B074A" w:rsidP="003B074A">
      <w:pPr>
        <w:pStyle w:val="ListParagraph"/>
        <w:numPr>
          <w:ilvl w:val="0"/>
          <w:numId w:val="80"/>
        </w:numPr>
        <w:spacing w:after="0" w:line="480" w:lineRule="auto"/>
        <w:ind w:left="17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Cuci tangan kedua tangaan dengan sabun dan air mengalir kemudian keringkan tangan dengan tissue atau handuk yang kering dan bersih</w:t>
      </w:r>
    </w:p>
    <w:p w14:paraId="39CBF9B2" w14:textId="77777777" w:rsidR="003B074A" w:rsidRPr="00C9665D" w:rsidRDefault="003B074A" w:rsidP="003B074A">
      <w:pPr>
        <w:pStyle w:val="ListParagraph"/>
        <w:numPr>
          <w:ilvl w:val="0"/>
          <w:numId w:val="80"/>
        </w:numPr>
        <w:spacing w:after="0" w:line="480" w:lineRule="auto"/>
        <w:ind w:left="17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Lengkapi partograf (halaman depan dan belakang), periksa tanda vital dan asuhan kala IV persalinan.</w:t>
      </w:r>
    </w:p>
    <w:p w14:paraId="6136E879" w14:textId="77777777" w:rsidR="003B074A" w:rsidRPr="009962F0" w:rsidRDefault="003B074A" w:rsidP="003B074A">
      <w:pPr>
        <w:pStyle w:val="ListParagraph"/>
        <w:tabs>
          <w:tab w:val="left" w:pos="1080"/>
        </w:tabs>
        <w:spacing w:after="0" w:line="480" w:lineRule="auto"/>
        <w:ind w:hanging="90"/>
        <w:jc w:val="both"/>
        <w:rPr>
          <w:rFonts w:ascii="Times New Roman" w:hAnsi="Times New Roman" w:cs="Times New Roman"/>
          <w:b/>
          <w:color w:val="0D0D0D" w:themeColor="text1" w:themeTint="F2"/>
          <w:sz w:val="24"/>
          <w:szCs w:val="24"/>
        </w:rPr>
      </w:pPr>
      <w:r w:rsidRPr="009962F0">
        <w:rPr>
          <w:rFonts w:ascii="Times New Roman" w:hAnsi="Times New Roman" w:cs="Times New Roman"/>
          <w:b/>
          <w:color w:val="0D0D0D" w:themeColor="text1" w:themeTint="F2"/>
          <w:sz w:val="24"/>
          <w:szCs w:val="24"/>
        </w:rPr>
        <w:t>Catatan Perkembangan Bayi Baru Lahir</w:t>
      </w:r>
    </w:p>
    <w:p w14:paraId="128141DA" w14:textId="77777777" w:rsidR="003B074A" w:rsidRPr="009962F0" w:rsidRDefault="003B074A" w:rsidP="003B074A">
      <w:pPr>
        <w:pStyle w:val="ListParagraph"/>
        <w:numPr>
          <w:ilvl w:val="0"/>
          <w:numId w:val="82"/>
        </w:numPr>
        <w:tabs>
          <w:tab w:val="left" w:pos="1170"/>
        </w:tabs>
        <w:spacing w:after="0" w:line="480" w:lineRule="auto"/>
        <w:ind w:left="8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meriksaan Fisik</w:t>
      </w:r>
    </w:p>
    <w:p w14:paraId="03C7FE26" w14:textId="77777777" w:rsidR="003B074A" w:rsidRPr="009962F0" w:rsidRDefault="003B074A" w:rsidP="003B074A">
      <w:pPr>
        <w:pStyle w:val="ListParagraph"/>
        <w:tabs>
          <w:tab w:val="left" w:pos="1170"/>
        </w:tabs>
        <w:spacing w:after="0" w:line="480" w:lineRule="auto"/>
        <w:ind w:left="8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Menurut Marmi (2012), Pemeriksaan fisik terdiri dari :</w:t>
      </w:r>
    </w:p>
    <w:p w14:paraId="2A6DA2E4" w14:textId="77777777" w:rsidR="003B074A" w:rsidRPr="009962F0" w:rsidRDefault="003B074A" w:rsidP="003B074A">
      <w:pPr>
        <w:pStyle w:val="ListParagraph"/>
        <w:numPr>
          <w:ilvl w:val="2"/>
          <w:numId w:val="82"/>
        </w:numPr>
        <w:spacing w:after="0" w:line="480" w:lineRule="auto"/>
        <w:ind w:left="11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Kepala</w:t>
      </w:r>
      <w:r w:rsidRPr="009962F0">
        <w:rPr>
          <w:rFonts w:ascii="Times New Roman" w:hAnsi="Times New Roman" w:cs="Times New Roman"/>
          <w:color w:val="0D0D0D" w:themeColor="text1" w:themeTint="F2"/>
          <w:sz w:val="24"/>
          <w:szCs w:val="24"/>
        </w:rPr>
        <w:tab/>
        <w:t xml:space="preserve">: Raba sepanjang garis sutura dan fontanela apakah ukuran </w:t>
      </w:r>
    </w:p>
    <w:p w14:paraId="4B0EC950" w14:textId="77777777" w:rsidR="003B074A" w:rsidRPr="009962F0" w:rsidRDefault="003B074A" w:rsidP="003B074A">
      <w:pPr>
        <w:pStyle w:val="ListParagraph"/>
        <w:spacing w:after="0" w:line="480" w:lineRule="auto"/>
        <w:ind w:left="2250" w:hanging="36"/>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 xml:space="preserve"> dan tampilannya normal. Periksa aadanya trauma jalan lahir seperti caput sucadenium, sephal hematoma, perdarahan dan fraktur tulang tengkorak. Perhatikan adanya kelaianan kongingetal seperti anensefali, mikrosefali, dan kraniotabes.</w:t>
      </w:r>
    </w:p>
    <w:p w14:paraId="114DDCA7" w14:textId="77777777" w:rsidR="003B074A" w:rsidRPr="009962F0" w:rsidRDefault="003B074A" w:rsidP="003B074A">
      <w:pPr>
        <w:pStyle w:val="ListParagraph"/>
        <w:numPr>
          <w:ilvl w:val="2"/>
          <w:numId w:val="82"/>
        </w:numPr>
        <w:spacing w:after="0" w:line="480" w:lineRule="auto"/>
        <w:ind w:left="11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 xml:space="preserve">Wajah </w:t>
      </w:r>
      <w:r w:rsidRPr="009962F0">
        <w:rPr>
          <w:rFonts w:ascii="Times New Roman" w:hAnsi="Times New Roman" w:cs="Times New Roman"/>
          <w:color w:val="0D0D0D" w:themeColor="text1" w:themeTint="F2"/>
          <w:sz w:val="24"/>
          <w:szCs w:val="24"/>
        </w:rPr>
        <w:tab/>
        <w:t xml:space="preserve">: Perhatikan wajah apakah simetris atau asimetris. Perhatikan </w:t>
      </w:r>
    </w:p>
    <w:p w14:paraId="7316BD4B" w14:textId="77777777" w:rsidR="003B074A" w:rsidRPr="009962F0" w:rsidRDefault="003B074A" w:rsidP="003B074A">
      <w:pPr>
        <w:pStyle w:val="ListParagraph"/>
        <w:spacing w:after="0" w:line="480" w:lineRule="auto"/>
        <w:ind w:left="225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kelainan wajah yang khas seperti sindrom down atau sindrom piere robin. Perhatikan kelianan wajah akibat trauma jalan lahir seperti laserasi, paresi N. fasialis.</w:t>
      </w:r>
    </w:p>
    <w:p w14:paraId="4A68E327" w14:textId="77777777" w:rsidR="003B074A" w:rsidRPr="009962F0" w:rsidRDefault="003B074A" w:rsidP="003B074A">
      <w:pPr>
        <w:pStyle w:val="ListParagraph"/>
        <w:numPr>
          <w:ilvl w:val="2"/>
          <w:numId w:val="82"/>
        </w:numPr>
        <w:tabs>
          <w:tab w:val="left" w:pos="2070"/>
          <w:tab w:val="left" w:pos="2160"/>
        </w:tabs>
        <w:spacing w:after="0" w:line="480" w:lineRule="auto"/>
        <w:ind w:left="11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 xml:space="preserve">Mata </w:t>
      </w:r>
      <w:r w:rsidRPr="009962F0">
        <w:rPr>
          <w:rFonts w:ascii="Times New Roman" w:hAnsi="Times New Roman" w:cs="Times New Roman"/>
          <w:color w:val="0D0D0D" w:themeColor="text1" w:themeTint="F2"/>
          <w:sz w:val="24"/>
          <w:szCs w:val="24"/>
        </w:rPr>
        <w:tab/>
      </w:r>
      <w:r w:rsidRPr="009962F0">
        <w:rPr>
          <w:rFonts w:ascii="Times New Roman" w:hAnsi="Times New Roman" w:cs="Times New Roman"/>
          <w:color w:val="0D0D0D" w:themeColor="text1" w:themeTint="F2"/>
          <w:sz w:val="24"/>
          <w:szCs w:val="24"/>
        </w:rPr>
        <w:tab/>
        <w:t xml:space="preserve">: periksa jumlah, posisi, dan letak mata. Periksa adanya </w:t>
      </w:r>
    </w:p>
    <w:p w14:paraId="34DF2137" w14:textId="77777777" w:rsidR="003B074A" w:rsidRPr="009962F0" w:rsidRDefault="003B074A" w:rsidP="003B074A">
      <w:pPr>
        <w:pStyle w:val="ListParagraph"/>
        <w:spacing w:after="0" w:line="480" w:lineRule="auto"/>
        <w:ind w:left="225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 xml:space="preserve">strabismus yaitu koordinasi matayang belum sempurna. Periksa adanya glaucoma kongingetal, mulanya akan tampak pembesaran kemudian sebagai kekeruhan pada kornea. Katarak kongingetal akan mudah terlihat yaitu dengan pupil berwarn putih. Periksa adanya trauma seperti palpebral, perdarahan </w:t>
      </w:r>
      <w:r w:rsidRPr="009962F0">
        <w:rPr>
          <w:rFonts w:ascii="Times New Roman" w:hAnsi="Times New Roman" w:cs="Times New Roman"/>
          <w:color w:val="0D0D0D" w:themeColor="text1" w:themeTint="F2"/>
          <w:sz w:val="24"/>
          <w:szCs w:val="24"/>
        </w:rPr>
        <w:lastRenderedPageBreak/>
        <w:t>konjungtiva, atau retina. Periksa adanya secret pada mata, konjungtivitis oleh kuman gonokokus dapat menjadi panoftalmia dan menyebabkan kebutaan. Apabila ditemukan epichantus melebar kemungkinan bayi mengalami sindrom down.</w:t>
      </w:r>
    </w:p>
    <w:p w14:paraId="6F0A10D9" w14:textId="77777777" w:rsidR="003B074A" w:rsidRPr="009962F0" w:rsidRDefault="003B074A" w:rsidP="003B074A">
      <w:pPr>
        <w:pStyle w:val="ListParagraph"/>
        <w:numPr>
          <w:ilvl w:val="2"/>
          <w:numId w:val="82"/>
        </w:numPr>
        <w:spacing w:after="0" w:line="480" w:lineRule="auto"/>
        <w:ind w:left="11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Hidung</w:t>
      </w:r>
      <w:r w:rsidRPr="009962F0">
        <w:rPr>
          <w:rFonts w:ascii="Times New Roman" w:hAnsi="Times New Roman" w:cs="Times New Roman"/>
          <w:color w:val="0D0D0D" w:themeColor="text1" w:themeTint="F2"/>
          <w:sz w:val="24"/>
          <w:szCs w:val="24"/>
        </w:rPr>
        <w:tab/>
        <w:t xml:space="preserve">: Kaji bentuk dan lebar hidung. Pada bayi cukup bulan lebar </w:t>
      </w:r>
    </w:p>
    <w:p w14:paraId="703534D0" w14:textId="77777777" w:rsidR="003B074A" w:rsidRPr="009962F0" w:rsidRDefault="003B074A" w:rsidP="003B074A">
      <w:pPr>
        <w:pStyle w:val="ListParagraph"/>
        <w:spacing w:after="0" w:line="480" w:lineRule="auto"/>
        <w:ind w:left="225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hidung harus lebih 2,5 cm. Bayi harus bernafas dengan hidung, jika bayi bernafas dengan mulut kemunginan ada obstruksi jalan nafas karena atresia koana bilateral, fraktur tulang hidung atau ensefalokel yang menonjol ke nasofaring. Periksa adanya secret yang mukoporulen yang terkadang berdarah, hal ini kemungkinan adanya sifilis kongingetal. Periksa adanya cuping hidung, jika cuping hidung mengembang menunjukkan adanya gangguan pernapasan.</w:t>
      </w:r>
    </w:p>
    <w:p w14:paraId="443803A0" w14:textId="77777777" w:rsidR="003B074A" w:rsidRPr="009962F0" w:rsidRDefault="003B074A" w:rsidP="003B074A">
      <w:pPr>
        <w:pStyle w:val="ListParagraph"/>
        <w:spacing w:after="0" w:line="480" w:lineRule="auto"/>
        <w:ind w:left="2250"/>
        <w:jc w:val="both"/>
        <w:rPr>
          <w:rFonts w:ascii="Times New Roman" w:hAnsi="Times New Roman" w:cs="Times New Roman"/>
          <w:color w:val="0D0D0D" w:themeColor="text1" w:themeTint="F2"/>
          <w:sz w:val="24"/>
          <w:szCs w:val="24"/>
        </w:rPr>
      </w:pPr>
    </w:p>
    <w:p w14:paraId="33EFF8E7" w14:textId="77777777" w:rsidR="003B074A" w:rsidRPr="009962F0" w:rsidRDefault="003B074A" w:rsidP="003B074A">
      <w:pPr>
        <w:pStyle w:val="ListParagraph"/>
        <w:numPr>
          <w:ilvl w:val="2"/>
          <w:numId w:val="82"/>
        </w:numPr>
        <w:spacing w:after="0" w:line="480" w:lineRule="auto"/>
        <w:ind w:left="11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Leher</w:t>
      </w:r>
      <w:r w:rsidRPr="009962F0">
        <w:rPr>
          <w:rFonts w:ascii="Times New Roman" w:hAnsi="Times New Roman" w:cs="Times New Roman"/>
          <w:color w:val="0D0D0D" w:themeColor="text1" w:themeTint="F2"/>
          <w:sz w:val="24"/>
          <w:szCs w:val="24"/>
        </w:rPr>
        <w:tab/>
        <w:t xml:space="preserve">: Periksa kesimetrisannya. Pergerakkaan harus baik, jika </w:t>
      </w:r>
    </w:p>
    <w:p w14:paraId="182C7F5A" w14:textId="77777777" w:rsidR="003B074A" w:rsidRPr="009962F0" w:rsidRDefault="003B074A" w:rsidP="003B074A">
      <w:pPr>
        <w:pStyle w:val="ListParagraph"/>
        <w:spacing w:after="0" w:line="480" w:lineRule="auto"/>
        <w:ind w:left="225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terdapat keterbatasan pergerakkan kemungkinan adanya kelainan tulang leher. Periksa adanya trauma leher yang dapat menyebabkan kerusakan pada fleksus brakhialis. Lakukan perabaan untuk mengidentifikasi adanya pembengkakan. Periksa adanya pembesaran kelenjar tiroid dan vena jugularis.</w:t>
      </w:r>
    </w:p>
    <w:p w14:paraId="7E1E5378" w14:textId="77777777" w:rsidR="003B074A" w:rsidRPr="009962F0" w:rsidRDefault="003B074A" w:rsidP="003B074A">
      <w:pPr>
        <w:pStyle w:val="ListParagraph"/>
        <w:numPr>
          <w:ilvl w:val="2"/>
          <w:numId w:val="82"/>
        </w:numPr>
        <w:spacing w:after="0" w:line="480" w:lineRule="auto"/>
        <w:ind w:left="11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Dada</w:t>
      </w:r>
      <w:r w:rsidRPr="009962F0">
        <w:rPr>
          <w:rFonts w:ascii="Times New Roman" w:hAnsi="Times New Roman" w:cs="Times New Roman"/>
          <w:color w:val="0D0D0D" w:themeColor="text1" w:themeTint="F2"/>
          <w:sz w:val="24"/>
          <w:szCs w:val="24"/>
        </w:rPr>
        <w:tab/>
        <w:t xml:space="preserve">: Periksa kesimetrisan gerakan dada saat bernapas. </w:t>
      </w:r>
    </w:p>
    <w:p w14:paraId="6C751023" w14:textId="77777777" w:rsidR="003B074A" w:rsidRPr="009962F0" w:rsidRDefault="003B074A" w:rsidP="003B074A">
      <w:pPr>
        <w:pStyle w:val="ListParagraph"/>
        <w:spacing w:after="0" w:line="480" w:lineRule="auto"/>
        <w:ind w:left="225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 xml:space="preserve">Pada bayi cukup bulan, putting susu sudah terbentuk dengan baik dan tampak simetris. </w:t>
      </w:r>
    </w:p>
    <w:p w14:paraId="61F8FE22" w14:textId="77777777" w:rsidR="003B074A" w:rsidRPr="009962F0" w:rsidRDefault="003B074A" w:rsidP="003B074A">
      <w:pPr>
        <w:pStyle w:val="ListParagraph"/>
        <w:numPr>
          <w:ilvl w:val="2"/>
          <w:numId w:val="82"/>
        </w:numPr>
        <w:spacing w:after="0" w:line="480" w:lineRule="auto"/>
        <w:ind w:left="11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Abdomen</w:t>
      </w:r>
      <w:r w:rsidRPr="009962F0">
        <w:rPr>
          <w:rFonts w:ascii="Times New Roman" w:hAnsi="Times New Roman" w:cs="Times New Roman"/>
          <w:color w:val="0D0D0D" w:themeColor="text1" w:themeTint="F2"/>
          <w:sz w:val="24"/>
          <w:szCs w:val="24"/>
        </w:rPr>
        <w:tab/>
        <w:t xml:space="preserve">: kaji adanya pembengkakan. Jika perut cekung </w:t>
      </w:r>
    </w:p>
    <w:p w14:paraId="283A3C17" w14:textId="77777777" w:rsidR="003B074A" w:rsidRPr="009962F0" w:rsidRDefault="003B074A" w:rsidP="003B074A">
      <w:pPr>
        <w:pStyle w:val="ListParagraph"/>
        <w:spacing w:after="0" w:line="480" w:lineRule="auto"/>
        <w:ind w:left="225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kemungkinan terdapat hernia diafragmatika. Abdomen membuncit kemungkinan karena hepatosplenomegali atau tumor lainnya. Jika perut kembung kemungkinan adanya e terokolitis vesikalis, omfalokel atau duktus omfaloentriskus persisten.</w:t>
      </w:r>
    </w:p>
    <w:p w14:paraId="5D1FFABF" w14:textId="77777777" w:rsidR="003B074A" w:rsidRPr="009962F0" w:rsidRDefault="003B074A" w:rsidP="003B074A">
      <w:pPr>
        <w:pStyle w:val="ListParagraph"/>
        <w:numPr>
          <w:ilvl w:val="2"/>
          <w:numId w:val="82"/>
        </w:numPr>
        <w:spacing w:after="0" w:line="480" w:lineRule="auto"/>
        <w:ind w:left="11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Gentalia</w:t>
      </w:r>
      <w:r w:rsidRPr="009962F0">
        <w:rPr>
          <w:rFonts w:ascii="Times New Roman" w:hAnsi="Times New Roman" w:cs="Times New Roman"/>
          <w:color w:val="0D0D0D" w:themeColor="text1" w:themeTint="F2"/>
          <w:sz w:val="24"/>
          <w:szCs w:val="24"/>
        </w:rPr>
        <w:tab/>
        <w:t xml:space="preserve">: Labia mayora sudah menutupi labia minora pada </w:t>
      </w:r>
    </w:p>
    <w:p w14:paraId="2EE35AAA" w14:textId="77777777" w:rsidR="003B074A" w:rsidRPr="009962F0" w:rsidRDefault="003B074A" w:rsidP="003B074A">
      <w:pPr>
        <w:pStyle w:val="ListParagraph"/>
        <w:spacing w:after="0" w:line="480" w:lineRule="auto"/>
        <w:ind w:left="225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rempuan. Pada laki-laki kedua testis harus dapat diraba pada skrotum.</w:t>
      </w:r>
    </w:p>
    <w:p w14:paraId="6319E719" w14:textId="77777777" w:rsidR="003B074A" w:rsidRPr="009962F0" w:rsidRDefault="003B074A" w:rsidP="003B074A">
      <w:pPr>
        <w:pStyle w:val="ListParagraph"/>
        <w:numPr>
          <w:ilvl w:val="2"/>
          <w:numId w:val="82"/>
        </w:numPr>
        <w:spacing w:after="0" w:line="480" w:lineRule="auto"/>
        <w:ind w:left="11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Anus</w:t>
      </w:r>
      <w:r w:rsidRPr="009962F0">
        <w:rPr>
          <w:rFonts w:ascii="Times New Roman" w:hAnsi="Times New Roman" w:cs="Times New Roman"/>
          <w:color w:val="0D0D0D" w:themeColor="text1" w:themeTint="F2"/>
          <w:sz w:val="24"/>
          <w:szCs w:val="24"/>
        </w:rPr>
        <w:tab/>
        <w:t xml:space="preserve">: Dikaji adanya kelainan atresia ani atau tidak. Mekonium </w:t>
      </w:r>
    </w:p>
    <w:p w14:paraId="73C3A4E3" w14:textId="77777777" w:rsidR="003B074A" w:rsidRPr="009962F0" w:rsidRDefault="003B074A" w:rsidP="003B074A">
      <w:pPr>
        <w:pStyle w:val="ListParagraph"/>
        <w:spacing w:after="0" w:line="480" w:lineRule="auto"/>
        <w:ind w:left="225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secara umum keluar pada 24 jam pertama, jika sampai 48 jam belum keluar kemungkinan adanya meconium plug sindrom, megakolon, atau obstruksi saluran.</w:t>
      </w:r>
    </w:p>
    <w:p w14:paraId="33998D81" w14:textId="77777777" w:rsidR="003B074A" w:rsidRPr="009962F0" w:rsidRDefault="003B074A" w:rsidP="003B074A">
      <w:pPr>
        <w:pStyle w:val="ListParagraph"/>
        <w:numPr>
          <w:ilvl w:val="2"/>
          <w:numId w:val="82"/>
        </w:numPr>
        <w:spacing w:after="0" w:line="480" w:lineRule="auto"/>
        <w:ind w:left="11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 xml:space="preserve">Ektremitas: Periksa kesimetrisan kaki dan tangan. Periksa panjang </w:t>
      </w:r>
    </w:p>
    <w:p w14:paraId="24D65D37" w14:textId="77777777" w:rsidR="003B074A" w:rsidRPr="009962F0" w:rsidRDefault="003B074A" w:rsidP="003B074A">
      <w:pPr>
        <w:pStyle w:val="ListParagraph"/>
        <w:spacing w:after="0" w:line="480" w:lineRule="auto"/>
        <w:ind w:left="225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dengan cara meluruskan keduanya dan bandingkan. Ekstremitas harus dapat bergerak bebas. Kurangnya gerakan berkaitan dengan adanya trauma, misalnya fraktur  dan kerusakan neurologis. Periksa adanya polidaktil dan sindaktil.</w:t>
      </w:r>
    </w:p>
    <w:p w14:paraId="4EC2C82B" w14:textId="77777777" w:rsidR="003B074A" w:rsidRPr="009962F0" w:rsidRDefault="003B074A" w:rsidP="003B074A">
      <w:pPr>
        <w:pStyle w:val="ListParagraph"/>
        <w:numPr>
          <w:ilvl w:val="2"/>
          <w:numId w:val="82"/>
        </w:numPr>
        <w:tabs>
          <w:tab w:val="left" w:pos="2070"/>
          <w:tab w:val="left" w:pos="2250"/>
        </w:tabs>
        <w:spacing w:after="0" w:line="480" w:lineRule="auto"/>
        <w:ind w:left="11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Kulit</w:t>
      </w:r>
      <w:r w:rsidRPr="009962F0">
        <w:rPr>
          <w:rFonts w:ascii="Times New Roman" w:hAnsi="Times New Roman" w:cs="Times New Roman"/>
          <w:color w:val="0D0D0D" w:themeColor="text1" w:themeTint="F2"/>
          <w:sz w:val="24"/>
          <w:szCs w:val="24"/>
        </w:rPr>
        <w:tab/>
      </w:r>
      <w:r w:rsidRPr="009962F0">
        <w:rPr>
          <w:rFonts w:ascii="Times New Roman" w:hAnsi="Times New Roman" w:cs="Times New Roman"/>
          <w:color w:val="0D0D0D" w:themeColor="text1" w:themeTint="F2"/>
          <w:sz w:val="24"/>
          <w:szCs w:val="24"/>
        </w:rPr>
        <w:tab/>
        <w:t xml:space="preserve">: Periksa adanya ruam dan bercak atau tanda lahir. </w:t>
      </w:r>
    </w:p>
    <w:p w14:paraId="2185F483" w14:textId="77777777" w:rsidR="003B074A" w:rsidRPr="009962F0" w:rsidRDefault="003B074A" w:rsidP="003B074A">
      <w:pPr>
        <w:pStyle w:val="ListParagraph"/>
        <w:spacing w:after="0" w:line="480" w:lineRule="auto"/>
        <w:ind w:left="225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lastRenderedPageBreak/>
        <w:t xml:space="preserve">Periksa adanya pembengkakan. Perhatikan adanya verniks kaseosa. Periksa adanya rambut lanugo, jika terdapat rambut lanugo dalam jumlah yang banyak kemungkinan usia bayi kurang bulan. </w:t>
      </w:r>
    </w:p>
    <w:p w14:paraId="2B0205BB" w14:textId="77777777" w:rsidR="003B074A" w:rsidRPr="009962F0" w:rsidRDefault="003B074A" w:rsidP="003B074A">
      <w:pPr>
        <w:pStyle w:val="ListParagraph"/>
        <w:numPr>
          <w:ilvl w:val="0"/>
          <w:numId w:val="82"/>
        </w:numPr>
        <w:spacing w:after="0" w:line="480" w:lineRule="auto"/>
        <w:ind w:left="8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meriksaan Reflek</w:t>
      </w:r>
    </w:p>
    <w:p w14:paraId="07A29CFF" w14:textId="77777777" w:rsidR="003B074A" w:rsidRPr="009962F0" w:rsidRDefault="003B074A" w:rsidP="003B074A">
      <w:pPr>
        <w:pStyle w:val="ListParagraph"/>
        <w:numPr>
          <w:ilvl w:val="2"/>
          <w:numId w:val="82"/>
        </w:numPr>
        <w:spacing w:after="0" w:line="480" w:lineRule="auto"/>
        <w:ind w:left="108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Reflek Mencari (</w:t>
      </w:r>
      <w:r w:rsidRPr="009962F0">
        <w:rPr>
          <w:rFonts w:ascii="Times New Roman" w:hAnsi="Times New Roman" w:cs="Times New Roman"/>
          <w:i/>
          <w:color w:val="0D0D0D" w:themeColor="text1" w:themeTint="F2"/>
          <w:sz w:val="24"/>
          <w:szCs w:val="24"/>
        </w:rPr>
        <w:t>Rooting</w:t>
      </w:r>
      <w:r w:rsidRPr="009962F0">
        <w:rPr>
          <w:rFonts w:ascii="Times New Roman" w:hAnsi="Times New Roman" w:cs="Times New Roman"/>
          <w:color w:val="0D0D0D" w:themeColor="text1" w:themeTint="F2"/>
          <w:sz w:val="24"/>
          <w:szCs w:val="24"/>
        </w:rPr>
        <w:t>)</w:t>
      </w:r>
    </w:p>
    <w:p w14:paraId="046D8FBF" w14:textId="77777777" w:rsidR="003B074A" w:rsidRPr="009962F0" w:rsidRDefault="003B074A" w:rsidP="003B074A">
      <w:pPr>
        <w:pStyle w:val="ListParagraph"/>
        <w:numPr>
          <w:ilvl w:val="2"/>
          <w:numId w:val="82"/>
        </w:numPr>
        <w:spacing w:after="0" w:line="480" w:lineRule="auto"/>
        <w:ind w:left="108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Reflek Menghisap (</w:t>
      </w:r>
      <w:r w:rsidRPr="009962F0">
        <w:rPr>
          <w:rFonts w:ascii="Times New Roman" w:hAnsi="Times New Roman" w:cs="Times New Roman"/>
          <w:i/>
          <w:color w:val="0D0D0D" w:themeColor="text1" w:themeTint="F2"/>
          <w:sz w:val="24"/>
          <w:szCs w:val="24"/>
        </w:rPr>
        <w:t>Sucking</w:t>
      </w:r>
      <w:r w:rsidRPr="009962F0">
        <w:rPr>
          <w:rFonts w:ascii="Times New Roman" w:hAnsi="Times New Roman" w:cs="Times New Roman"/>
          <w:color w:val="0D0D0D" w:themeColor="text1" w:themeTint="F2"/>
          <w:sz w:val="24"/>
          <w:szCs w:val="24"/>
        </w:rPr>
        <w:t>)</w:t>
      </w:r>
    </w:p>
    <w:p w14:paraId="7A305332" w14:textId="77777777" w:rsidR="003B074A" w:rsidRPr="009962F0" w:rsidRDefault="003B074A" w:rsidP="003B074A">
      <w:pPr>
        <w:pStyle w:val="ListParagraph"/>
        <w:numPr>
          <w:ilvl w:val="2"/>
          <w:numId w:val="82"/>
        </w:numPr>
        <w:spacing w:after="0" w:line="480" w:lineRule="auto"/>
        <w:ind w:left="108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Reflek Menelan (</w:t>
      </w:r>
      <w:r w:rsidRPr="009962F0">
        <w:rPr>
          <w:rFonts w:ascii="Times New Roman" w:hAnsi="Times New Roman" w:cs="Times New Roman"/>
          <w:i/>
          <w:color w:val="0D0D0D" w:themeColor="text1" w:themeTint="F2"/>
          <w:sz w:val="24"/>
          <w:szCs w:val="24"/>
        </w:rPr>
        <w:t>Swallowing</w:t>
      </w:r>
      <w:r w:rsidRPr="009962F0">
        <w:rPr>
          <w:rFonts w:ascii="Times New Roman" w:hAnsi="Times New Roman" w:cs="Times New Roman"/>
          <w:color w:val="0D0D0D" w:themeColor="text1" w:themeTint="F2"/>
          <w:sz w:val="24"/>
          <w:szCs w:val="24"/>
        </w:rPr>
        <w:t>)</w:t>
      </w:r>
    </w:p>
    <w:p w14:paraId="2AF4A9F0" w14:textId="77777777" w:rsidR="003B074A" w:rsidRPr="009962F0" w:rsidRDefault="003B074A" w:rsidP="003B074A">
      <w:pPr>
        <w:pStyle w:val="ListParagraph"/>
        <w:numPr>
          <w:ilvl w:val="2"/>
          <w:numId w:val="82"/>
        </w:numPr>
        <w:spacing w:after="0" w:line="480" w:lineRule="auto"/>
        <w:ind w:left="108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Reflek Morrow</w:t>
      </w:r>
    </w:p>
    <w:p w14:paraId="072830EF" w14:textId="77777777" w:rsidR="003B074A" w:rsidRPr="009962F0" w:rsidRDefault="003B074A" w:rsidP="003B074A">
      <w:pPr>
        <w:pStyle w:val="ListParagraph"/>
        <w:numPr>
          <w:ilvl w:val="0"/>
          <w:numId w:val="82"/>
        </w:numPr>
        <w:spacing w:after="0" w:line="480" w:lineRule="auto"/>
        <w:ind w:left="81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ngukuran Antropometri</w:t>
      </w:r>
    </w:p>
    <w:p w14:paraId="2BEA0503" w14:textId="77777777" w:rsidR="003B074A" w:rsidRPr="009962F0" w:rsidRDefault="003B074A" w:rsidP="003B074A">
      <w:pPr>
        <w:pStyle w:val="ListParagraph"/>
        <w:spacing w:after="0" w:line="480" w:lineRule="auto"/>
        <w:ind w:left="81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 xml:space="preserve">Menurut Sondakh (2013) ukuran antropometri bayi normal adalah sebagai berikut: </w:t>
      </w:r>
    </w:p>
    <w:p w14:paraId="4BCF02CE" w14:textId="77777777" w:rsidR="003B074A" w:rsidRPr="009962F0" w:rsidRDefault="003B074A" w:rsidP="003B074A">
      <w:pPr>
        <w:pStyle w:val="ListParagraph"/>
        <w:numPr>
          <w:ilvl w:val="2"/>
          <w:numId w:val="83"/>
        </w:numPr>
        <w:spacing w:after="0" w:line="480" w:lineRule="auto"/>
        <w:ind w:left="108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enimbangan berat badan, normalnya adalah 2500- 4000 gram.</w:t>
      </w:r>
    </w:p>
    <w:p w14:paraId="5FAB73F2" w14:textId="77777777" w:rsidR="003B074A" w:rsidRPr="009962F0" w:rsidRDefault="003B074A" w:rsidP="003B074A">
      <w:pPr>
        <w:pStyle w:val="ListParagraph"/>
        <w:numPr>
          <w:ilvl w:val="2"/>
          <w:numId w:val="83"/>
        </w:numPr>
        <w:spacing w:after="0" w:line="480" w:lineRule="auto"/>
        <w:ind w:left="108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Panjang badan, normalnya adalah 48-50 cm.</w:t>
      </w:r>
    </w:p>
    <w:p w14:paraId="4F8C0652" w14:textId="77777777" w:rsidR="003B074A" w:rsidRPr="009962F0" w:rsidRDefault="003B074A" w:rsidP="003B074A">
      <w:pPr>
        <w:pStyle w:val="ListParagraph"/>
        <w:numPr>
          <w:ilvl w:val="2"/>
          <w:numId w:val="83"/>
        </w:numPr>
        <w:spacing w:after="0" w:line="480" w:lineRule="auto"/>
        <w:ind w:left="108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Lingkar kepala, normalnya yaitu 33-35 cm.</w:t>
      </w:r>
    </w:p>
    <w:p w14:paraId="49DB57D9" w14:textId="77777777" w:rsidR="003B074A" w:rsidRPr="00380A7E" w:rsidRDefault="003B074A" w:rsidP="003B074A">
      <w:pPr>
        <w:pStyle w:val="ListParagraph"/>
        <w:numPr>
          <w:ilvl w:val="2"/>
          <w:numId w:val="83"/>
        </w:numPr>
        <w:spacing w:after="0" w:line="480" w:lineRule="auto"/>
        <w:ind w:left="1080" w:hanging="270"/>
        <w:jc w:val="both"/>
        <w:rPr>
          <w:rFonts w:ascii="Times New Roman" w:hAnsi="Times New Roman" w:cs="Times New Roman"/>
          <w:color w:val="0D0D0D" w:themeColor="text1" w:themeTint="F2"/>
          <w:sz w:val="24"/>
          <w:szCs w:val="24"/>
        </w:rPr>
      </w:pPr>
      <w:r w:rsidRPr="009962F0">
        <w:rPr>
          <w:rFonts w:ascii="Times New Roman" w:hAnsi="Times New Roman" w:cs="Times New Roman"/>
          <w:color w:val="0D0D0D" w:themeColor="text1" w:themeTint="F2"/>
          <w:sz w:val="24"/>
          <w:szCs w:val="24"/>
        </w:rPr>
        <w:t>Lingkar dada, normalnya adalah 32-34 cm.</w:t>
      </w:r>
    </w:p>
    <w:p w14:paraId="7EC5F46C" w14:textId="77777777" w:rsidR="003B074A" w:rsidRPr="009962F0" w:rsidRDefault="003B074A" w:rsidP="003B074A">
      <w:pPr>
        <w:pStyle w:val="ListParagraph"/>
        <w:numPr>
          <w:ilvl w:val="0"/>
          <w:numId w:val="28"/>
        </w:numPr>
        <w:spacing w:after="160"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Konsep Manajemen Asuhan Kebidanan Pada Ibu Nifas</w:t>
      </w:r>
    </w:p>
    <w:p w14:paraId="0B3ED636" w14:textId="77777777" w:rsidR="003B074A" w:rsidRPr="009962F0" w:rsidRDefault="003B074A" w:rsidP="003B074A">
      <w:pPr>
        <w:spacing w:line="480" w:lineRule="auto"/>
        <w:ind w:left="360"/>
        <w:jc w:val="both"/>
        <w:rPr>
          <w:rFonts w:ascii="Times New Roman" w:hAnsi="Times New Roman" w:cs="Times New Roman"/>
          <w:b/>
          <w:sz w:val="24"/>
          <w:szCs w:val="24"/>
        </w:rPr>
      </w:pPr>
      <w:r w:rsidRPr="009962F0">
        <w:rPr>
          <w:rFonts w:ascii="Times New Roman" w:hAnsi="Times New Roman" w:cs="Times New Roman"/>
          <w:b/>
          <w:sz w:val="24"/>
          <w:szCs w:val="24"/>
        </w:rPr>
        <w:t xml:space="preserve">2.3.1 </w:t>
      </w:r>
      <w:r w:rsidRPr="009962F0">
        <w:rPr>
          <w:rFonts w:ascii="Times New Roman" w:hAnsi="Times New Roman" w:cs="Times New Roman"/>
          <w:sz w:val="24"/>
          <w:szCs w:val="24"/>
        </w:rPr>
        <w:t>Data Subjektif</w:t>
      </w:r>
    </w:p>
    <w:p w14:paraId="04AC9C94" w14:textId="77777777" w:rsidR="003B074A" w:rsidRPr="009962F0" w:rsidRDefault="003B074A" w:rsidP="003B074A">
      <w:pPr>
        <w:pStyle w:val="ListParagraph"/>
        <w:numPr>
          <w:ilvl w:val="0"/>
          <w:numId w:val="43"/>
        </w:numPr>
        <w:spacing w:after="0" w:line="480" w:lineRule="auto"/>
        <w:ind w:left="1418" w:hanging="284"/>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 xml:space="preserve">Keluhan Utama : keluhan utama yang biasanya disampaikan oleh ibu nifas adalah </w:t>
      </w:r>
    </w:p>
    <w:p w14:paraId="6CFF8DC3" w14:textId="77777777" w:rsidR="003B074A" w:rsidRPr="009962F0" w:rsidRDefault="003B074A" w:rsidP="003B074A">
      <w:pPr>
        <w:pStyle w:val="ListParagraph"/>
        <w:numPr>
          <w:ilvl w:val="0"/>
          <w:numId w:val="44"/>
        </w:numPr>
        <w:spacing w:after="0" w:line="480" w:lineRule="auto"/>
        <w:ind w:left="1701" w:hanging="28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ules pada perut akibat involusi uterus</w:t>
      </w:r>
    </w:p>
    <w:p w14:paraId="22EE744B" w14:textId="77777777" w:rsidR="003B074A" w:rsidRPr="009962F0" w:rsidRDefault="003B074A" w:rsidP="003B074A">
      <w:pPr>
        <w:pStyle w:val="ListParagraph"/>
        <w:numPr>
          <w:ilvl w:val="0"/>
          <w:numId w:val="44"/>
        </w:numPr>
        <w:spacing w:after="0" w:line="480" w:lineRule="auto"/>
        <w:ind w:left="1701" w:hanging="28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lastRenderedPageBreak/>
        <w:t xml:space="preserve">Nyeri pada luka jahitan </w:t>
      </w:r>
    </w:p>
    <w:p w14:paraId="30F01DDD" w14:textId="77777777" w:rsidR="003B074A" w:rsidRPr="009962F0" w:rsidRDefault="003B074A" w:rsidP="003B074A">
      <w:pPr>
        <w:pStyle w:val="ListParagraph"/>
        <w:numPr>
          <w:ilvl w:val="0"/>
          <w:numId w:val="44"/>
        </w:numPr>
        <w:spacing w:after="0" w:line="480" w:lineRule="auto"/>
        <w:ind w:left="1701" w:hanging="28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Nyeri dan bengkak pada payudara</w:t>
      </w:r>
    </w:p>
    <w:p w14:paraId="06B67F1B" w14:textId="77777777" w:rsidR="003B074A" w:rsidRPr="009962F0" w:rsidRDefault="003B074A" w:rsidP="003B074A">
      <w:pPr>
        <w:pStyle w:val="ListParagraph"/>
        <w:numPr>
          <w:ilvl w:val="0"/>
          <w:numId w:val="44"/>
        </w:numPr>
        <w:spacing w:after="0" w:line="480" w:lineRule="auto"/>
        <w:ind w:left="1701" w:hanging="28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etakutan untuk BAB dan BAK karena adanya luka jahitan</w:t>
      </w:r>
    </w:p>
    <w:p w14:paraId="2236DDCA" w14:textId="77777777" w:rsidR="003B074A" w:rsidRPr="009962F0" w:rsidRDefault="003B074A" w:rsidP="003B074A">
      <w:pPr>
        <w:pStyle w:val="ListParagraph"/>
        <w:numPr>
          <w:ilvl w:val="0"/>
          <w:numId w:val="44"/>
        </w:numPr>
        <w:spacing w:after="0" w:line="480" w:lineRule="auto"/>
        <w:ind w:left="1701" w:hanging="28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etakutan untuk mobilisasi karena adanya luka jahitan</w:t>
      </w:r>
    </w:p>
    <w:p w14:paraId="2DE763F4" w14:textId="77777777" w:rsidR="003B074A" w:rsidRPr="009962F0" w:rsidRDefault="003B074A" w:rsidP="003B074A">
      <w:pPr>
        <w:pStyle w:val="ListParagraph"/>
        <w:numPr>
          <w:ilvl w:val="0"/>
          <w:numId w:val="44"/>
        </w:numPr>
        <w:spacing w:after="0" w:line="480" w:lineRule="auto"/>
        <w:ind w:left="1701" w:hanging="28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Gangguan pola tidur karena seringnya bangun pada malam hari untuk menyusui bayi</w:t>
      </w:r>
    </w:p>
    <w:p w14:paraId="20F24BC1" w14:textId="77777777" w:rsidR="003B074A" w:rsidRPr="009962F0" w:rsidRDefault="003B074A" w:rsidP="003B074A">
      <w:pPr>
        <w:pStyle w:val="ListParagraph"/>
        <w:numPr>
          <w:ilvl w:val="0"/>
          <w:numId w:val="44"/>
        </w:numPr>
        <w:spacing w:after="0" w:line="480" w:lineRule="auto"/>
        <w:ind w:left="1701" w:hanging="28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urangnya pengetahuan ibu tentang cara menyusuhi bayi dengan bener</w:t>
      </w:r>
    </w:p>
    <w:p w14:paraId="0A50E2DD" w14:textId="77777777" w:rsidR="003B074A" w:rsidRPr="009962F0" w:rsidRDefault="003B074A" w:rsidP="003B074A">
      <w:pPr>
        <w:pStyle w:val="ListParagraph"/>
        <w:numPr>
          <w:ilvl w:val="0"/>
          <w:numId w:val="44"/>
        </w:numPr>
        <w:spacing w:after="0" w:line="480" w:lineRule="auto"/>
        <w:ind w:left="1701" w:hanging="28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ecemasan terhadap bayinya</w:t>
      </w:r>
    </w:p>
    <w:p w14:paraId="5C1BF128" w14:textId="77777777" w:rsidR="003B074A" w:rsidRPr="009962F0" w:rsidRDefault="003B074A" w:rsidP="003B074A">
      <w:pPr>
        <w:pStyle w:val="ListParagraph"/>
        <w:numPr>
          <w:ilvl w:val="0"/>
          <w:numId w:val="44"/>
        </w:numPr>
        <w:spacing w:after="0" w:line="480" w:lineRule="auto"/>
        <w:ind w:left="1701" w:hanging="28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urangnya pengetahuan untuk merawat bayi</w:t>
      </w:r>
    </w:p>
    <w:p w14:paraId="36FF6033" w14:textId="77777777" w:rsidR="003B074A" w:rsidRPr="009962F0" w:rsidRDefault="003B074A" w:rsidP="003B074A">
      <w:pPr>
        <w:pStyle w:val="ListParagraph"/>
        <w:numPr>
          <w:ilvl w:val="0"/>
          <w:numId w:val="44"/>
        </w:numPr>
        <w:spacing w:after="0" w:line="480" w:lineRule="auto"/>
        <w:ind w:left="1701" w:hanging="28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urangnya dukungan keluarga dalam merawat bayi</w:t>
      </w:r>
    </w:p>
    <w:p w14:paraId="7E1A681B" w14:textId="77777777" w:rsidR="003B074A" w:rsidRPr="009962F0" w:rsidRDefault="003B074A" w:rsidP="003B074A">
      <w:pPr>
        <w:pStyle w:val="ListParagraph"/>
        <w:numPr>
          <w:ilvl w:val="0"/>
          <w:numId w:val="43"/>
        </w:numPr>
        <w:spacing w:after="0" w:line="480" w:lineRule="auto"/>
        <w:ind w:left="1418" w:hanging="284"/>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ola kebiasaan sehari hari</w:t>
      </w:r>
    </w:p>
    <w:p w14:paraId="5618BD02" w14:textId="77777777" w:rsidR="003B074A" w:rsidRPr="009962F0" w:rsidRDefault="003B074A" w:rsidP="003B074A">
      <w:pPr>
        <w:pStyle w:val="ListParagraph"/>
        <w:numPr>
          <w:ilvl w:val="0"/>
          <w:numId w:val="45"/>
        </w:numPr>
        <w:spacing w:after="0" w:line="480" w:lineRule="auto"/>
        <w:ind w:left="1843"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ola nutrisi</w:t>
      </w:r>
    </w:p>
    <w:p w14:paraId="0E17D078" w14:textId="77777777" w:rsidR="003B074A" w:rsidRPr="009962F0" w:rsidRDefault="003B074A" w:rsidP="003B074A">
      <w:pPr>
        <w:pStyle w:val="ListParagraph"/>
        <w:spacing w:after="0" w:line="480" w:lineRule="auto"/>
        <w:ind w:left="184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Ibu nifas harus mendapat asupan nutrisi 2.300 – 2.700 kal. Bidan dapat menanyakan pada pasien tentang apa saja yang ia makan dalam sehari, frekuensi makan memberi petunjuk pada bidan tentang seberapa banyak asupan makanan yang dimakan, banyaknya yang dimakan, dan pantang makan makanan</w:t>
      </w:r>
    </w:p>
    <w:p w14:paraId="42A53DCC" w14:textId="77777777" w:rsidR="003B074A" w:rsidRPr="009962F0" w:rsidRDefault="003B074A" w:rsidP="003B074A">
      <w:pPr>
        <w:pStyle w:val="ListParagraph"/>
        <w:numPr>
          <w:ilvl w:val="0"/>
          <w:numId w:val="45"/>
        </w:numPr>
        <w:spacing w:after="0" w:line="480" w:lineRule="auto"/>
        <w:ind w:left="1843"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ola eliminasi</w:t>
      </w:r>
    </w:p>
    <w:p w14:paraId="58408969" w14:textId="77777777" w:rsidR="003B074A" w:rsidRPr="009962F0" w:rsidRDefault="003B074A" w:rsidP="003B074A">
      <w:pPr>
        <w:pStyle w:val="ListParagraph"/>
        <w:spacing w:after="0" w:line="480" w:lineRule="auto"/>
        <w:ind w:left="184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 xml:space="preserve">Menggambarkan pola fungsi sekresi, kebiasaan buang air besar meliputi frekuensi, jumlah, konsistensi serta kebiasaan buang air </w:t>
      </w:r>
      <w:r w:rsidRPr="009962F0">
        <w:rPr>
          <w:rFonts w:ascii="Times New Roman" w:hAnsi="Times New Roman" w:cs="Times New Roman"/>
          <w:sz w:val="24"/>
          <w:szCs w:val="24"/>
          <w:lang w:val="id-ID"/>
        </w:rPr>
        <w:lastRenderedPageBreak/>
        <w:t>kecil meliputi frekuensi, warna, jumlah. Normal bila BAK spontan setiap 3– 4 jam. Sedangkan untuk BAB 2 – 3 hari nifas.</w:t>
      </w:r>
    </w:p>
    <w:p w14:paraId="3EE453DE" w14:textId="77777777" w:rsidR="003B074A" w:rsidRPr="009962F0" w:rsidRDefault="003B074A" w:rsidP="003B074A">
      <w:pPr>
        <w:pStyle w:val="ListParagraph"/>
        <w:spacing w:after="0" w:line="480" w:lineRule="auto"/>
        <w:ind w:left="1843"/>
        <w:jc w:val="both"/>
        <w:rPr>
          <w:rFonts w:ascii="Times New Roman" w:hAnsi="Times New Roman" w:cs="Times New Roman"/>
          <w:sz w:val="24"/>
          <w:szCs w:val="24"/>
          <w:lang w:val="id-ID"/>
        </w:rPr>
      </w:pPr>
    </w:p>
    <w:p w14:paraId="58723381" w14:textId="77777777" w:rsidR="003B074A" w:rsidRPr="009962F0" w:rsidRDefault="003B074A" w:rsidP="003B074A">
      <w:pPr>
        <w:pStyle w:val="ListParagraph"/>
        <w:numPr>
          <w:ilvl w:val="0"/>
          <w:numId w:val="45"/>
        </w:numPr>
        <w:spacing w:after="0" w:line="480" w:lineRule="auto"/>
        <w:ind w:left="1843"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ola istirahat</w:t>
      </w:r>
    </w:p>
    <w:p w14:paraId="302EBD1F" w14:textId="77777777" w:rsidR="003B074A" w:rsidRPr="009962F0" w:rsidRDefault="003B074A" w:rsidP="003B074A">
      <w:pPr>
        <w:pStyle w:val="ListParagraph"/>
        <w:spacing w:after="0" w:line="480" w:lineRule="auto"/>
        <w:ind w:left="184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enggambarkan pola istirahat dan tidur klien, berapa lama, kebiasaan sebelum tidur, misalnya membaca, mendengarkan musik, kebiasaan mengkonsumsi obat tidur, kebiasaan tidur siang, penggunaan waktu luang. Istirahat yang cukup dapat mempercepat penyembuhan serta akan mempengaruhi dari produksi Air Susu Ibu (ASI). Untuk istirahat diperlukan waktu istirahat rata – rata 6 -8 jam.</w:t>
      </w:r>
    </w:p>
    <w:p w14:paraId="0C1A1F43" w14:textId="77777777" w:rsidR="003B074A" w:rsidRPr="009962F0" w:rsidRDefault="003B074A" w:rsidP="003B074A">
      <w:pPr>
        <w:pStyle w:val="ListParagraph"/>
        <w:numPr>
          <w:ilvl w:val="0"/>
          <w:numId w:val="45"/>
        </w:numPr>
        <w:spacing w:after="0" w:line="480" w:lineRule="auto"/>
        <w:ind w:left="1843"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ersonal hygine</w:t>
      </w:r>
    </w:p>
    <w:p w14:paraId="612E0E60" w14:textId="77777777" w:rsidR="003B074A" w:rsidRPr="009962F0" w:rsidRDefault="003B074A" w:rsidP="003B074A">
      <w:pPr>
        <w:pStyle w:val="ListParagraph"/>
        <w:spacing w:after="0" w:line="480" w:lineRule="auto"/>
        <w:ind w:left="184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Dikaji untuk mengetahui apakah ibu selalu menjaga kebersihan tubuh terutama pada daerah genetalia, karena pada masa nifas masih mengeluarkan lochea. Mandi minimal 2x/hari, gosok gigi minimal 2x/hari, ganti pembalut setiap kali penuh atau sudah lembab.</w:t>
      </w:r>
    </w:p>
    <w:p w14:paraId="3EEA6C31" w14:textId="77777777" w:rsidR="003B074A" w:rsidRPr="009962F0" w:rsidRDefault="003B074A" w:rsidP="003B074A">
      <w:pPr>
        <w:pStyle w:val="ListParagraph"/>
        <w:numPr>
          <w:ilvl w:val="0"/>
          <w:numId w:val="45"/>
        </w:numPr>
        <w:spacing w:after="0" w:line="480" w:lineRule="auto"/>
        <w:ind w:left="1843"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ola aktivitas</w:t>
      </w:r>
    </w:p>
    <w:p w14:paraId="42455C2F" w14:textId="77777777" w:rsidR="003B074A" w:rsidRPr="009962F0" w:rsidRDefault="003B074A" w:rsidP="003B074A">
      <w:pPr>
        <w:pStyle w:val="ListParagraph"/>
        <w:spacing w:after="0" w:line="480" w:lineRule="auto"/>
        <w:ind w:left="184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enggambarkan pola aktivitas sehari hari karena data ini akan memberikan gambaran seberapa berat aktivitas ibu yang dilakukan di rumah. Apakah ibu melakukan ambulasi, seberapa sering, apakah kesulitan, dengan bantuan atau sendiri, apakah ibu pusing ketika melakukan ambulasi</w:t>
      </w:r>
    </w:p>
    <w:p w14:paraId="79EE3C61" w14:textId="77777777" w:rsidR="003B074A" w:rsidRPr="009962F0" w:rsidRDefault="003B074A" w:rsidP="003B074A">
      <w:pPr>
        <w:pStyle w:val="ListParagraph"/>
        <w:numPr>
          <w:ilvl w:val="0"/>
          <w:numId w:val="45"/>
        </w:numPr>
        <w:spacing w:after="0" w:line="480" w:lineRule="auto"/>
        <w:ind w:left="1843"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ola Seksual</w:t>
      </w:r>
    </w:p>
    <w:p w14:paraId="438F561D" w14:textId="77777777" w:rsidR="003B074A" w:rsidRPr="009962F0" w:rsidRDefault="003B074A" w:rsidP="003B074A">
      <w:pPr>
        <w:pStyle w:val="ListParagraph"/>
        <w:spacing w:after="0" w:line="480" w:lineRule="auto"/>
        <w:ind w:left="184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lastRenderedPageBreak/>
        <w:t>Data yang perlu ditanyakan pada klien adalah frekuensi dan gangguan yang mungkin terjadi pada saat melakukan hubungan seksual misalnya nyeri saat berhubungan, adanya ketidak puasan dengan suami dan kurangnya keinginan untuk melakukan hubungan.</w:t>
      </w:r>
    </w:p>
    <w:p w14:paraId="6CE7808E" w14:textId="77777777" w:rsidR="003B074A" w:rsidRPr="009962F0" w:rsidRDefault="003B074A" w:rsidP="003B074A">
      <w:pPr>
        <w:pStyle w:val="ListParagraph"/>
        <w:numPr>
          <w:ilvl w:val="0"/>
          <w:numId w:val="43"/>
        </w:numPr>
        <w:spacing w:after="0" w:line="480" w:lineRule="auto"/>
        <w:ind w:left="1418" w:hanging="284"/>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Riwayat psikososial dan budaya</w:t>
      </w:r>
    </w:p>
    <w:p w14:paraId="083BC89E" w14:textId="77777777" w:rsidR="003B074A" w:rsidRPr="009962F0" w:rsidRDefault="003B074A" w:rsidP="003B074A">
      <w:pPr>
        <w:pStyle w:val="ListParagraph"/>
        <w:numPr>
          <w:ilvl w:val="0"/>
          <w:numId w:val="46"/>
        </w:numPr>
        <w:spacing w:after="0" w:line="480" w:lineRule="auto"/>
        <w:ind w:left="1843"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spek psikologi masa nifas</w:t>
      </w:r>
    </w:p>
    <w:p w14:paraId="788C00C7" w14:textId="77777777" w:rsidR="003B074A" w:rsidRPr="009962F0" w:rsidRDefault="003B074A" w:rsidP="003B074A">
      <w:pPr>
        <w:pStyle w:val="ListParagraph"/>
        <w:spacing w:after="0" w:line="480" w:lineRule="auto"/>
        <w:ind w:left="184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esiapan ibu dan keluarga menerima anggota baru dan kesanggupan ibu menerima dan merawat anggota baru. Selisih dengan anak sebelumnya berapa tahun. Ini bertujuan untuk menentukan apakah terjadi sibling atau tidak. (Sondakh, 2013). Perubahan psikologi masa nifas terbagi dalam 3 fase yaitu :</w:t>
      </w:r>
    </w:p>
    <w:p w14:paraId="2E06D904" w14:textId="77777777" w:rsidR="003B074A" w:rsidRPr="009962F0" w:rsidRDefault="003B074A" w:rsidP="003B074A">
      <w:pPr>
        <w:pStyle w:val="ListParagraph"/>
        <w:numPr>
          <w:ilvl w:val="0"/>
          <w:numId w:val="47"/>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Fase Taking In</w:t>
      </w:r>
    </w:p>
    <w:p w14:paraId="57C038B5" w14:textId="77777777" w:rsidR="003B074A" w:rsidRPr="009962F0" w:rsidRDefault="003B074A" w:rsidP="003B074A">
      <w:pPr>
        <w:pStyle w:val="ListParagraph"/>
        <w:spacing w:after="0" w:line="480" w:lineRule="auto"/>
        <w:ind w:left="228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Fase taking in adalah fase ketergantungan yang terjadi pada hari pertama dan kedua pasca persalinan. Pada fase ini ibu masih terfokus pada dirinya sendiri. Ibu akan berulang kali menceritakan pengalaman proses melahirkan, hal ini menyebabkan ibu cenderung lebih pasif terhadap lingkungannya.</w:t>
      </w:r>
    </w:p>
    <w:p w14:paraId="044C51D2" w14:textId="77777777" w:rsidR="003B074A" w:rsidRPr="009962F0" w:rsidRDefault="003B074A" w:rsidP="003B074A">
      <w:pPr>
        <w:pStyle w:val="ListParagraph"/>
        <w:numPr>
          <w:ilvl w:val="0"/>
          <w:numId w:val="47"/>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Fase taking hold</w:t>
      </w:r>
    </w:p>
    <w:p w14:paraId="7EEBA580" w14:textId="77777777" w:rsidR="003B074A" w:rsidRPr="009962F0" w:rsidRDefault="003B074A" w:rsidP="003B074A">
      <w:pPr>
        <w:pStyle w:val="ListParagraph"/>
        <w:spacing w:after="0" w:line="480" w:lineRule="auto"/>
        <w:ind w:left="228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 xml:space="preserve">Fase taking hold adalah fase dimana ibu khawatir dengan ketidakmampuannya dan rasa tanggung jawabnya dalam merawat bayi. Fase ini berlangsung antara heri ke 3-10 pasca </w:t>
      </w:r>
      <w:r w:rsidRPr="009962F0">
        <w:rPr>
          <w:rFonts w:ascii="Times New Roman" w:hAnsi="Times New Roman" w:cs="Times New Roman"/>
          <w:sz w:val="24"/>
          <w:szCs w:val="24"/>
          <w:lang w:val="id-ID"/>
        </w:rPr>
        <w:lastRenderedPageBreak/>
        <w:t>melahirkan. Dukungan dari lingkungan sangatlah diperlukan oleh ibu, pada fase ini merupakan kesempatan yang baik untuk memberikan penyuluhan dalam merawat diri dan bayinya, sehingga timbul rasa percaya diri terhadap ibu.</w:t>
      </w:r>
    </w:p>
    <w:p w14:paraId="313912E4" w14:textId="77777777" w:rsidR="003B074A" w:rsidRPr="009962F0" w:rsidRDefault="003B074A" w:rsidP="003B074A">
      <w:pPr>
        <w:pStyle w:val="ListParagraph"/>
        <w:numPr>
          <w:ilvl w:val="0"/>
          <w:numId w:val="47"/>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Fase letting go</w:t>
      </w:r>
    </w:p>
    <w:p w14:paraId="7596842D" w14:textId="77777777" w:rsidR="003B074A" w:rsidRPr="009962F0" w:rsidRDefault="003B074A" w:rsidP="003B074A">
      <w:pPr>
        <w:pStyle w:val="ListParagraph"/>
        <w:spacing w:after="0" w:line="480" w:lineRule="auto"/>
        <w:ind w:left="228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Fase letting go adalah fase dimana ibu sudah dapat menerima peran barunya sebagai seorang ibu yang berlangsung sepuluh hari pasca melahirkan. Ibu sudah lebih percaya diri dan lebih mandiri untuk merawat bayi dan dirinya.</w:t>
      </w:r>
    </w:p>
    <w:p w14:paraId="2A5999E6" w14:textId="77777777" w:rsidR="003B074A" w:rsidRPr="009962F0" w:rsidRDefault="003B074A" w:rsidP="003B074A">
      <w:pPr>
        <w:pStyle w:val="ListParagraph"/>
        <w:numPr>
          <w:ilvl w:val="0"/>
          <w:numId w:val="46"/>
        </w:numPr>
        <w:spacing w:after="0" w:line="480" w:lineRule="auto"/>
        <w:ind w:left="1843"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spek sosial budaya</w:t>
      </w:r>
    </w:p>
    <w:p w14:paraId="4A71E798" w14:textId="77777777" w:rsidR="003B074A" w:rsidRPr="009962F0" w:rsidRDefault="003B074A" w:rsidP="003B074A">
      <w:pPr>
        <w:pStyle w:val="ListParagraph"/>
        <w:spacing w:after="0" w:line="480" w:lineRule="auto"/>
        <w:ind w:left="1843"/>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Yang harus dikaji dari aspek ini adalah bagaimana kesiapan keluarga dalam menerima anggota keluarga baru dan kesiapan keluarga untuk membantu ibu merawat bayi. Budaya sekitar juga harus dikaji, ada banyak budaya yang dapat merugikan kesehatan ibu dan bayi seperti budaya tarak makan.</w:t>
      </w:r>
    </w:p>
    <w:p w14:paraId="0ECE804C" w14:textId="77777777" w:rsidR="003B074A" w:rsidRPr="009962F0" w:rsidRDefault="003B074A" w:rsidP="003B074A">
      <w:pPr>
        <w:spacing w:line="480" w:lineRule="auto"/>
        <w:ind w:firstLine="720"/>
        <w:jc w:val="both"/>
        <w:rPr>
          <w:rFonts w:ascii="Times New Roman" w:hAnsi="Times New Roman" w:cs="Times New Roman"/>
          <w:b/>
          <w:bCs/>
          <w:sz w:val="24"/>
          <w:szCs w:val="24"/>
        </w:rPr>
      </w:pPr>
      <w:r w:rsidRPr="009962F0">
        <w:rPr>
          <w:rFonts w:ascii="Times New Roman" w:hAnsi="Times New Roman" w:cs="Times New Roman"/>
          <w:b/>
          <w:bCs/>
          <w:sz w:val="24"/>
          <w:szCs w:val="24"/>
        </w:rPr>
        <w:t>2.3.2 Data Objektif</w:t>
      </w:r>
    </w:p>
    <w:p w14:paraId="231CA16D" w14:textId="77777777" w:rsidR="003B074A" w:rsidRPr="009962F0" w:rsidRDefault="003B074A" w:rsidP="003B074A">
      <w:pPr>
        <w:spacing w:line="480" w:lineRule="auto"/>
        <w:jc w:val="both"/>
        <w:rPr>
          <w:rFonts w:ascii="Times New Roman" w:hAnsi="Times New Roman" w:cs="Times New Roman"/>
          <w:sz w:val="24"/>
          <w:szCs w:val="24"/>
        </w:rPr>
      </w:pPr>
      <w:r w:rsidRPr="009962F0">
        <w:rPr>
          <w:rFonts w:ascii="Times New Roman" w:hAnsi="Times New Roman" w:cs="Times New Roman"/>
          <w:sz w:val="24"/>
          <w:szCs w:val="24"/>
        </w:rPr>
        <w:tab/>
      </w:r>
      <w:r w:rsidRPr="009962F0">
        <w:rPr>
          <w:rFonts w:ascii="Times New Roman" w:hAnsi="Times New Roman" w:cs="Times New Roman"/>
          <w:sz w:val="24"/>
          <w:szCs w:val="24"/>
        </w:rPr>
        <w:tab/>
        <w:t>1) Pemeriksaan Umum</w:t>
      </w:r>
    </w:p>
    <w:p w14:paraId="1C69A6D2" w14:textId="77777777" w:rsidR="003B074A" w:rsidRPr="009962F0" w:rsidRDefault="003B074A" w:rsidP="003B074A">
      <w:pPr>
        <w:spacing w:line="480" w:lineRule="auto"/>
        <w:ind w:left="450"/>
        <w:jc w:val="both"/>
        <w:rPr>
          <w:rFonts w:ascii="Times New Roman" w:hAnsi="Times New Roman" w:cs="Times New Roman"/>
          <w:sz w:val="24"/>
          <w:szCs w:val="24"/>
        </w:rPr>
      </w:pPr>
      <w:r w:rsidRPr="009962F0">
        <w:rPr>
          <w:rFonts w:ascii="Times New Roman" w:hAnsi="Times New Roman" w:cs="Times New Roman"/>
          <w:sz w:val="24"/>
          <w:szCs w:val="24"/>
        </w:rPr>
        <w:tab/>
      </w:r>
      <w:r w:rsidRPr="009962F0">
        <w:rPr>
          <w:rFonts w:ascii="Times New Roman" w:hAnsi="Times New Roman" w:cs="Times New Roman"/>
          <w:sz w:val="24"/>
          <w:szCs w:val="24"/>
        </w:rPr>
        <w:tab/>
        <w:t xml:space="preserve">a)  Kesadaran Umum </w:t>
      </w:r>
      <w:r w:rsidRPr="009962F0">
        <w:rPr>
          <w:rFonts w:ascii="Times New Roman" w:hAnsi="Times New Roman" w:cs="Times New Roman"/>
          <w:sz w:val="24"/>
          <w:szCs w:val="24"/>
        </w:rPr>
        <w:tab/>
        <w:t>: baik/cukup/lemah.</w:t>
      </w:r>
    </w:p>
    <w:p w14:paraId="1C318010" w14:textId="77777777" w:rsidR="003B074A" w:rsidRPr="009962F0" w:rsidRDefault="003B074A" w:rsidP="003B074A">
      <w:pPr>
        <w:spacing w:line="480" w:lineRule="auto"/>
        <w:ind w:left="180"/>
        <w:jc w:val="both"/>
        <w:rPr>
          <w:rFonts w:ascii="Times New Roman" w:hAnsi="Times New Roman" w:cs="Times New Roman"/>
          <w:sz w:val="24"/>
          <w:szCs w:val="24"/>
        </w:rPr>
      </w:pPr>
      <w:r w:rsidRPr="009962F0">
        <w:rPr>
          <w:rFonts w:ascii="Times New Roman" w:hAnsi="Times New Roman" w:cs="Times New Roman"/>
          <w:sz w:val="24"/>
          <w:szCs w:val="24"/>
        </w:rPr>
        <w:tab/>
      </w:r>
      <w:r w:rsidRPr="009962F0">
        <w:rPr>
          <w:rFonts w:ascii="Times New Roman" w:hAnsi="Times New Roman" w:cs="Times New Roman"/>
          <w:sz w:val="24"/>
          <w:szCs w:val="24"/>
        </w:rPr>
        <w:tab/>
        <w:t>b)  Kesadaran</w:t>
      </w:r>
      <w:r w:rsidRPr="009962F0">
        <w:rPr>
          <w:rFonts w:ascii="Times New Roman" w:hAnsi="Times New Roman" w:cs="Times New Roman"/>
          <w:sz w:val="24"/>
          <w:szCs w:val="24"/>
        </w:rPr>
        <w:tab/>
        <w:t>: composmentis/apatis/delirium/somnolens/koma.</w:t>
      </w:r>
    </w:p>
    <w:p w14:paraId="320A9B03" w14:textId="77777777" w:rsidR="003B074A" w:rsidRPr="009962F0" w:rsidRDefault="003B074A" w:rsidP="003B074A">
      <w:pPr>
        <w:spacing w:line="480" w:lineRule="auto"/>
        <w:ind w:left="180"/>
        <w:jc w:val="both"/>
        <w:rPr>
          <w:rFonts w:ascii="Times New Roman" w:hAnsi="Times New Roman" w:cs="Times New Roman"/>
          <w:sz w:val="24"/>
          <w:szCs w:val="24"/>
        </w:rPr>
      </w:pPr>
      <w:r w:rsidRPr="009962F0">
        <w:rPr>
          <w:rFonts w:ascii="Times New Roman" w:hAnsi="Times New Roman" w:cs="Times New Roman"/>
          <w:sz w:val="24"/>
          <w:szCs w:val="24"/>
        </w:rPr>
        <w:tab/>
      </w:r>
      <w:r w:rsidRPr="009962F0">
        <w:rPr>
          <w:rFonts w:ascii="Times New Roman" w:hAnsi="Times New Roman" w:cs="Times New Roman"/>
          <w:sz w:val="24"/>
          <w:szCs w:val="24"/>
        </w:rPr>
        <w:tab/>
        <w:t xml:space="preserve">c)  Tekanan Darah </w:t>
      </w:r>
      <w:r w:rsidRPr="009962F0">
        <w:rPr>
          <w:rFonts w:ascii="Times New Roman" w:hAnsi="Times New Roman" w:cs="Times New Roman"/>
          <w:sz w:val="24"/>
          <w:szCs w:val="24"/>
        </w:rPr>
        <w:tab/>
        <w:t>: 90/60 – 130/90 mmHg.</w:t>
      </w:r>
    </w:p>
    <w:p w14:paraId="5BE99A94" w14:textId="77777777" w:rsidR="003B074A" w:rsidRPr="009962F0" w:rsidRDefault="003B074A" w:rsidP="003B074A">
      <w:pPr>
        <w:spacing w:line="480" w:lineRule="auto"/>
        <w:ind w:left="180"/>
        <w:jc w:val="both"/>
        <w:rPr>
          <w:rFonts w:ascii="Times New Roman" w:hAnsi="Times New Roman" w:cs="Times New Roman"/>
          <w:sz w:val="24"/>
          <w:szCs w:val="24"/>
        </w:rPr>
      </w:pPr>
      <w:r w:rsidRPr="009962F0">
        <w:rPr>
          <w:rFonts w:ascii="Times New Roman" w:hAnsi="Times New Roman" w:cs="Times New Roman"/>
          <w:sz w:val="24"/>
          <w:szCs w:val="24"/>
        </w:rPr>
        <w:lastRenderedPageBreak/>
        <w:tab/>
      </w:r>
      <w:r w:rsidRPr="009962F0">
        <w:rPr>
          <w:rFonts w:ascii="Times New Roman" w:hAnsi="Times New Roman" w:cs="Times New Roman"/>
          <w:sz w:val="24"/>
          <w:szCs w:val="24"/>
        </w:rPr>
        <w:tab/>
        <w:t xml:space="preserve">d)  Nadi </w:t>
      </w:r>
      <w:r w:rsidRPr="009962F0">
        <w:rPr>
          <w:rFonts w:ascii="Times New Roman" w:hAnsi="Times New Roman" w:cs="Times New Roman"/>
          <w:sz w:val="24"/>
          <w:szCs w:val="24"/>
        </w:rPr>
        <w:tab/>
      </w:r>
      <w:r w:rsidRPr="009962F0">
        <w:rPr>
          <w:rFonts w:ascii="Times New Roman" w:hAnsi="Times New Roman" w:cs="Times New Roman"/>
          <w:sz w:val="24"/>
          <w:szCs w:val="24"/>
        </w:rPr>
        <w:tab/>
        <w:t>: 60-80 kali/menit.</w:t>
      </w:r>
    </w:p>
    <w:p w14:paraId="2BDC0D76" w14:textId="77777777" w:rsidR="003B074A" w:rsidRPr="009962F0" w:rsidRDefault="003B074A" w:rsidP="003B074A">
      <w:pPr>
        <w:spacing w:line="480" w:lineRule="auto"/>
        <w:ind w:left="180"/>
        <w:jc w:val="both"/>
        <w:rPr>
          <w:rFonts w:ascii="Times New Roman" w:hAnsi="Times New Roman" w:cs="Times New Roman"/>
          <w:sz w:val="24"/>
          <w:szCs w:val="24"/>
        </w:rPr>
      </w:pPr>
      <w:r w:rsidRPr="009962F0">
        <w:rPr>
          <w:rFonts w:ascii="Times New Roman" w:hAnsi="Times New Roman" w:cs="Times New Roman"/>
          <w:sz w:val="24"/>
          <w:szCs w:val="24"/>
        </w:rPr>
        <w:tab/>
      </w:r>
      <w:r w:rsidRPr="009962F0">
        <w:rPr>
          <w:rFonts w:ascii="Times New Roman" w:hAnsi="Times New Roman" w:cs="Times New Roman"/>
          <w:sz w:val="24"/>
          <w:szCs w:val="24"/>
        </w:rPr>
        <w:tab/>
        <w:t>e)  Pernapasan</w:t>
      </w:r>
      <w:r w:rsidRPr="009962F0">
        <w:rPr>
          <w:rFonts w:ascii="Times New Roman" w:hAnsi="Times New Roman" w:cs="Times New Roman"/>
          <w:sz w:val="24"/>
          <w:szCs w:val="24"/>
        </w:rPr>
        <w:tab/>
      </w:r>
      <w:r w:rsidRPr="009962F0">
        <w:rPr>
          <w:rFonts w:ascii="Times New Roman" w:hAnsi="Times New Roman" w:cs="Times New Roman"/>
          <w:sz w:val="24"/>
          <w:szCs w:val="24"/>
        </w:rPr>
        <w:tab/>
        <w:t>: 20-30 kali/menit</w:t>
      </w:r>
    </w:p>
    <w:p w14:paraId="33FD3EB6" w14:textId="77777777" w:rsidR="003B074A" w:rsidRPr="009962F0" w:rsidRDefault="003B074A" w:rsidP="003B074A">
      <w:pPr>
        <w:spacing w:line="480" w:lineRule="auto"/>
        <w:ind w:left="180"/>
        <w:jc w:val="both"/>
        <w:rPr>
          <w:rFonts w:ascii="Times New Roman" w:hAnsi="Times New Roman" w:cs="Times New Roman"/>
          <w:sz w:val="24"/>
          <w:szCs w:val="24"/>
        </w:rPr>
      </w:pPr>
      <w:r w:rsidRPr="009962F0">
        <w:rPr>
          <w:rFonts w:ascii="Times New Roman" w:hAnsi="Times New Roman" w:cs="Times New Roman"/>
          <w:sz w:val="24"/>
          <w:szCs w:val="24"/>
        </w:rPr>
        <w:tab/>
      </w:r>
      <w:r w:rsidRPr="009962F0">
        <w:rPr>
          <w:rFonts w:ascii="Times New Roman" w:hAnsi="Times New Roman" w:cs="Times New Roman"/>
          <w:sz w:val="24"/>
          <w:szCs w:val="24"/>
        </w:rPr>
        <w:tab/>
        <w:t>f)  Nadi</w:t>
      </w:r>
      <w:r w:rsidRPr="009962F0">
        <w:rPr>
          <w:rFonts w:ascii="Times New Roman" w:hAnsi="Times New Roman" w:cs="Times New Roman"/>
          <w:sz w:val="24"/>
          <w:szCs w:val="24"/>
        </w:rPr>
        <w:tab/>
      </w:r>
      <w:r w:rsidRPr="009962F0">
        <w:rPr>
          <w:rFonts w:ascii="Times New Roman" w:hAnsi="Times New Roman" w:cs="Times New Roman"/>
          <w:sz w:val="24"/>
          <w:szCs w:val="24"/>
        </w:rPr>
        <w:tab/>
        <w:t xml:space="preserve">: 36,5 – 37,5 </w:t>
      </w:r>
      <w:r w:rsidRPr="009962F0">
        <w:rPr>
          <w:rFonts w:ascii="Times New Roman" w:hAnsi="Times New Roman" w:cs="Times New Roman"/>
          <w:sz w:val="24"/>
          <w:szCs w:val="24"/>
          <w:vertAlign w:val="superscript"/>
        </w:rPr>
        <w:t>o</w:t>
      </w:r>
      <w:r w:rsidRPr="009962F0">
        <w:rPr>
          <w:rFonts w:ascii="Times New Roman" w:hAnsi="Times New Roman" w:cs="Times New Roman"/>
          <w:sz w:val="24"/>
          <w:szCs w:val="24"/>
        </w:rPr>
        <w:t>C</w:t>
      </w:r>
    </w:p>
    <w:p w14:paraId="155B939A" w14:textId="77777777" w:rsidR="003B074A" w:rsidRPr="009962F0" w:rsidRDefault="003B074A" w:rsidP="003B074A">
      <w:pPr>
        <w:spacing w:line="480" w:lineRule="auto"/>
        <w:jc w:val="both"/>
        <w:rPr>
          <w:rFonts w:ascii="Times New Roman" w:hAnsi="Times New Roman" w:cs="Times New Roman"/>
          <w:sz w:val="24"/>
          <w:szCs w:val="24"/>
        </w:rPr>
      </w:pPr>
      <w:r w:rsidRPr="009962F0">
        <w:rPr>
          <w:rFonts w:ascii="Times New Roman" w:hAnsi="Times New Roman" w:cs="Times New Roman"/>
          <w:sz w:val="24"/>
          <w:szCs w:val="24"/>
        </w:rPr>
        <w:tab/>
        <w:t xml:space="preserve"> (Ambarwati &amp; Wulandari, 2010)</w:t>
      </w:r>
    </w:p>
    <w:p w14:paraId="753A395C" w14:textId="77777777" w:rsidR="003B074A" w:rsidRPr="009962F0" w:rsidRDefault="003B074A" w:rsidP="003B074A">
      <w:pPr>
        <w:spacing w:line="480" w:lineRule="auto"/>
        <w:jc w:val="both"/>
        <w:rPr>
          <w:rFonts w:ascii="Times New Roman" w:hAnsi="Times New Roman" w:cs="Times New Roman"/>
          <w:sz w:val="24"/>
          <w:szCs w:val="24"/>
        </w:rPr>
      </w:pPr>
      <w:r w:rsidRPr="009962F0">
        <w:rPr>
          <w:rFonts w:ascii="Times New Roman" w:hAnsi="Times New Roman" w:cs="Times New Roman"/>
          <w:sz w:val="24"/>
          <w:szCs w:val="24"/>
        </w:rPr>
        <w:tab/>
        <w:t>2) Pemeriksaan Fisik</w:t>
      </w:r>
    </w:p>
    <w:p w14:paraId="55B76406" w14:textId="77777777" w:rsidR="003B074A" w:rsidRPr="009962F0" w:rsidRDefault="003B074A" w:rsidP="003B074A">
      <w:pPr>
        <w:tabs>
          <w:tab w:val="left" w:pos="630"/>
        </w:tabs>
        <w:spacing w:line="480" w:lineRule="auto"/>
        <w:ind w:left="540" w:firstLine="450"/>
        <w:jc w:val="both"/>
        <w:rPr>
          <w:rFonts w:ascii="Times New Roman" w:hAnsi="Times New Roman" w:cs="Times New Roman"/>
          <w:sz w:val="24"/>
          <w:szCs w:val="24"/>
        </w:rPr>
      </w:pPr>
      <w:r w:rsidRPr="009962F0">
        <w:rPr>
          <w:rFonts w:ascii="Times New Roman" w:hAnsi="Times New Roman" w:cs="Times New Roman"/>
          <w:sz w:val="24"/>
          <w:szCs w:val="24"/>
        </w:rPr>
        <w:t>a) Inspeksi</w:t>
      </w:r>
    </w:p>
    <w:p w14:paraId="77851FB4" w14:textId="77777777" w:rsidR="003B074A" w:rsidRPr="009962F0" w:rsidRDefault="003B074A" w:rsidP="003B074A">
      <w:pPr>
        <w:spacing w:line="480" w:lineRule="auto"/>
        <w:jc w:val="both"/>
        <w:rPr>
          <w:rFonts w:ascii="Times New Roman" w:hAnsi="Times New Roman" w:cs="Times New Roman"/>
          <w:sz w:val="24"/>
          <w:szCs w:val="24"/>
        </w:rPr>
      </w:pPr>
      <w:r w:rsidRPr="009962F0">
        <w:rPr>
          <w:rFonts w:ascii="Times New Roman" w:hAnsi="Times New Roman" w:cs="Times New Roman"/>
          <w:sz w:val="24"/>
          <w:szCs w:val="24"/>
        </w:rPr>
        <w:tab/>
      </w:r>
      <w:r w:rsidRPr="009962F0">
        <w:rPr>
          <w:rFonts w:ascii="Times New Roman" w:hAnsi="Times New Roman" w:cs="Times New Roman"/>
          <w:sz w:val="24"/>
          <w:szCs w:val="24"/>
        </w:rPr>
        <w:tab/>
        <w:t>Muka</w:t>
      </w:r>
      <w:r w:rsidRPr="009962F0">
        <w:rPr>
          <w:rFonts w:ascii="Times New Roman" w:hAnsi="Times New Roman" w:cs="Times New Roman"/>
          <w:sz w:val="24"/>
          <w:szCs w:val="24"/>
        </w:rPr>
        <w:tab/>
      </w:r>
      <w:r w:rsidRPr="009962F0">
        <w:rPr>
          <w:rFonts w:ascii="Times New Roman" w:hAnsi="Times New Roman" w:cs="Times New Roman"/>
          <w:sz w:val="24"/>
          <w:szCs w:val="24"/>
        </w:rPr>
        <w:tab/>
        <w:t>:  Apakah ada oedema pada wajah.</w:t>
      </w:r>
    </w:p>
    <w:p w14:paraId="491E4150" w14:textId="77777777" w:rsidR="003B074A" w:rsidRPr="009962F0" w:rsidRDefault="003B074A" w:rsidP="003B074A">
      <w:pPr>
        <w:spacing w:line="480" w:lineRule="auto"/>
        <w:ind w:left="2340" w:hanging="900"/>
        <w:jc w:val="both"/>
        <w:rPr>
          <w:rFonts w:ascii="Times New Roman" w:hAnsi="Times New Roman" w:cs="Times New Roman"/>
          <w:sz w:val="24"/>
          <w:szCs w:val="24"/>
        </w:rPr>
      </w:pPr>
      <w:r w:rsidRPr="009962F0">
        <w:rPr>
          <w:rFonts w:ascii="Times New Roman" w:hAnsi="Times New Roman" w:cs="Times New Roman"/>
          <w:sz w:val="24"/>
          <w:szCs w:val="24"/>
        </w:rPr>
        <w:t xml:space="preserve">Mata  </w:t>
      </w:r>
      <w:r w:rsidRPr="009962F0">
        <w:rPr>
          <w:rFonts w:ascii="Times New Roman" w:hAnsi="Times New Roman" w:cs="Times New Roman"/>
          <w:sz w:val="24"/>
          <w:szCs w:val="24"/>
        </w:rPr>
        <w:tab/>
      </w:r>
      <w:r w:rsidRPr="009962F0">
        <w:rPr>
          <w:rFonts w:ascii="Times New Roman" w:hAnsi="Times New Roman" w:cs="Times New Roman"/>
          <w:sz w:val="24"/>
          <w:szCs w:val="24"/>
        </w:rPr>
        <w:tab/>
        <w:t xml:space="preserve">: Konjungtiva anemis (pucat) menunjukkan adanya         </w:t>
      </w:r>
      <w:r w:rsidRPr="009962F0">
        <w:rPr>
          <w:rFonts w:ascii="Times New Roman" w:hAnsi="Times New Roman" w:cs="Times New Roman"/>
          <w:color w:val="FFFFFF" w:themeColor="background1"/>
          <w:sz w:val="24"/>
          <w:szCs w:val="24"/>
        </w:rPr>
        <w:t>ggggg</w:t>
      </w:r>
      <w:r w:rsidRPr="009962F0">
        <w:rPr>
          <w:rFonts w:ascii="Times New Roman" w:hAnsi="Times New Roman" w:cs="Times New Roman"/>
          <w:sz w:val="24"/>
          <w:szCs w:val="24"/>
        </w:rPr>
        <w:t xml:space="preserve">anemia  karena kekurangan protein dan Fe sebagai   </w:t>
      </w:r>
      <w:r w:rsidRPr="009962F0">
        <w:rPr>
          <w:rFonts w:ascii="Times New Roman" w:hAnsi="Times New Roman" w:cs="Times New Roman"/>
          <w:color w:val="FFFFFF" w:themeColor="background1"/>
          <w:sz w:val="24"/>
          <w:szCs w:val="24"/>
        </w:rPr>
        <w:t>qqqqq</w:t>
      </w:r>
      <w:r w:rsidRPr="009962F0">
        <w:rPr>
          <w:rFonts w:ascii="Times New Roman" w:hAnsi="Times New Roman" w:cs="Times New Roman"/>
          <w:sz w:val="24"/>
          <w:szCs w:val="24"/>
        </w:rPr>
        <w:t>sumber  pembentukan eritrosit.</w:t>
      </w:r>
    </w:p>
    <w:p w14:paraId="28BC7CE5" w14:textId="77777777" w:rsidR="003B074A" w:rsidRPr="009962F0" w:rsidRDefault="003B074A" w:rsidP="003B074A">
      <w:pPr>
        <w:tabs>
          <w:tab w:val="left" w:pos="3240"/>
        </w:tabs>
        <w:spacing w:line="480" w:lineRule="auto"/>
        <w:ind w:left="2880" w:hanging="1440"/>
        <w:jc w:val="both"/>
        <w:rPr>
          <w:rFonts w:ascii="Times New Roman" w:hAnsi="Times New Roman" w:cs="Times New Roman"/>
          <w:sz w:val="24"/>
          <w:szCs w:val="24"/>
        </w:rPr>
      </w:pPr>
      <w:r w:rsidRPr="009962F0">
        <w:rPr>
          <w:rFonts w:ascii="Times New Roman" w:hAnsi="Times New Roman" w:cs="Times New Roman"/>
          <w:sz w:val="24"/>
          <w:szCs w:val="24"/>
        </w:rPr>
        <w:t>Mulut &amp; Gigi</w:t>
      </w:r>
      <w:r w:rsidRPr="009962F0">
        <w:rPr>
          <w:rFonts w:ascii="Times New Roman" w:hAnsi="Times New Roman" w:cs="Times New Roman"/>
          <w:sz w:val="24"/>
          <w:szCs w:val="24"/>
        </w:rPr>
        <w:tab/>
        <w:t xml:space="preserve">: Gigi berlubang/tidak; gigi yang berlubang dapat      </w:t>
      </w:r>
      <w:r w:rsidRPr="009962F0">
        <w:rPr>
          <w:rFonts w:ascii="Times New Roman" w:hAnsi="Times New Roman" w:cs="Times New Roman"/>
          <w:color w:val="FFFFFF" w:themeColor="background1"/>
          <w:sz w:val="24"/>
          <w:szCs w:val="24"/>
        </w:rPr>
        <w:t>qq</w:t>
      </w:r>
      <w:r w:rsidRPr="009962F0">
        <w:rPr>
          <w:rFonts w:ascii="Times New Roman" w:hAnsi="Times New Roman" w:cs="Times New Roman"/>
          <w:sz w:val="24"/>
          <w:szCs w:val="24"/>
        </w:rPr>
        <w:t xml:space="preserve">menjadi sarang mikroorganisme dan bisa beredar </w:t>
      </w:r>
      <w:r w:rsidRPr="009962F0">
        <w:rPr>
          <w:rFonts w:ascii="Times New Roman" w:hAnsi="Times New Roman" w:cs="Times New Roman"/>
          <w:color w:val="FFFFFF" w:themeColor="background1"/>
          <w:sz w:val="24"/>
          <w:szCs w:val="24"/>
        </w:rPr>
        <w:t>qq</w:t>
      </w:r>
      <w:r w:rsidRPr="009962F0">
        <w:rPr>
          <w:rFonts w:ascii="Times New Roman" w:hAnsi="Times New Roman" w:cs="Times New Roman"/>
          <w:sz w:val="24"/>
          <w:szCs w:val="24"/>
        </w:rPr>
        <w:t>secara sistemik (Kamariyah, dkk, 2014)</w:t>
      </w:r>
    </w:p>
    <w:p w14:paraId="62102712" w14:textId="77777777" w:rsidR="003B074A" w:rsidRPr="009962F0" w:rsidRDefault="003B074A" w:rsidP="003B074A">
      <w:pPr>
        <w:spacing w:line="480" w:lineRule="auto"/>
        <w:ind w:left="2790" w:hanging="1350"/>
        <w:jc w:val="both"/>
        <w:rPr>
          <w:rFonts w:ascii="Times New Roman" w:hAnsi="Times New Roman" w:cs="Times New Roman"/>
          <w:sz w:val="24"/>
          <w:szCs w:val="24"/>
        </w:rPr>
      </w:pPr>
      <w:r w:rsidRPr="009962F0">
        <w:rPr>
          <w:rFonts w:ascii="Times New Roman" w:hAnsi="Times New Roman" w:cs="Times New Roman"/>
          <w:sz w:val="24"/>
          <w:szCs w:val="24"/>
        </w:rPr>
        <w:t>Leher</w:t>
      </w:r>
      <w:r w:rsidRPr="009962F0">
        <w:rPr>
          <w:rFonts w:ascii="Times New Roman" w:hAnsi="Times New Roman" w:cs="Times New Roman"/>
          <w:sz w:val="24"/>
          <w:szCs w:val="24"/>
        </w:rPr>
        <w:tab/>
        <w:t>: Adanya pembesaran kelenjar tiroid dan kelenjar limfe/tidak, adanya bendungan vena jugularis/tidak.</w:t>
      </w:r>
    </w:p>
    <w:p w14:paraId="20B7BB20" w14:textId="77777777" w:rsidR="003B074A" w:rsidRPr="009962F0" w:rsidRDefault="003B074A" w:rsidP="003B074A">
      <w:pPr>
        <w:spacing w:line="480" w:lineRule="auto"/>
        <w:ind w:left="2835" w:hanging="1395"/>
        <w:jc w:val="both"/>
        <w:rPr>
          <w:rFonts w:ascii="Times New Roman" w:hAnsi="Times New Roman" w:cs="Times New Roman"/>
          <w:sz w:val="24"/>
          <w:szCs w:val="24"/>
        </w:rPr>
      </w:pPr>
      <w:r w:rsidRPr="009962F0">
        <w:rPr>
          <w:rFonts w:ascii="Times New Roman" w:hAnsi="Times New Roman" w:cs="Times New Roman"/>
          <w:sz w:val="24"/>
          <w:szCs w:val="24"/>
        </w:rPr>
        <w:t>Dada</w:t>
      </w:r>
      <w:r w:rsidRPr="009962F0">
        <w:rPr>
          <w:rFonts w:ascii="Times New Roman" w:hAnsi="Times New Roman" w:cs="Times New Roman"/>
          <w:sz w:val="24"/>
          <w:szCs w:val="24"/>
        </w:rPr>
        <w:tab/>
        <w:t>: Bentuk dan ukuran, simetris atau tidak, puting   payudara (menonjol, datar, atau masuk kedalam) warna kulit,warna sekitar areola mammae (Rukiyah, dkk, 2011)</w:t>
      </w:r>
    </w:p>
    <w:p w14:paraId="43928F72" w14:textId="77777777" w:rsidR="003B074A" w:rsidRPr="009962F0" w:rsidRDefault="003B074A" w:rsidP="003B074A">
      <w:pPr>
        <w:spacing w:line="480" w:lineRule="auto"/>
        <w:jc w:val="both"/>
        <w:rPr>
          <w:rFonts w:ascii="Times New Roman" w:hAnsi="Times New Roman" w:cs="Times New Roman"/>
          <w:sz w:val="24"/>
          <w:szCs w:val="24"/>
        </w:rPr>
      </w:pPr>
      <w:r w:rsidRPr="009962F0">
        <w:rPr>
          <w:rFonts w:ascii="Times New Roman" w:hAnsi="Times New Roman" w:cs="Times New Roman"/>
          <w:sz w:val="24"/>
          <w:szCs w:val="24"/>
        </w:rPr>
        <w:lastRenderedPageBreak/>
        <w:tab/>
      </w:r>
      <w:r w:rsidRPr="009962F0">
        <w:rPr>
          <w:rFonts w:ascii="Times New Roman" w:hAnsi="Times New Roman" w:cs="Times New Roman"/>
          <w:sz w:val="24"/>
          <w:szCs w:val="24"/>
        </w:rPr>
        <w:tab/>
        <w:t>Abdomen</w:t>
      </w:r>
      <w:r w:rsidRPr="009962F0">
        <w:rPr>
          <w:rFonts w:ascii="Times New Roman" w:hAnsi="Times New Roman" w:cs="Times New Roman"/>
          <w:sz w:val="24"/>
          <w:szCs w:val="24"/>
        </w:rPr>
        <w:tab/>
        <w:t xml:space="preserve">:Ada bekas luka operasi atau tidak, ada pembesaran </w:t>
      </w:r>
      <w:r w:rsidRPr="009962F0">
        <w:rPr>
          <w:rFonts w:ascii="Times New Roman" w:hAnsi="Times New Roman" w:cs="Times New Roman"/>
          <w:sz w:val="24"/>
          <w:szCs w:val="24"/>
        </w:rPr>
        <w:tab/>
      </w:r>
      <w:r w:rsidRPr="009962F0">
        <w:rPr>
          <w:rFonts w:ascii="Times New Roman" w:hAnsi="Times New Roman" w:cs="Times New Roman"/>
          <w:sz w:val="24"/>
          <w:szCs w:val="24"/>
        </w:rPr>
        <w:tab/>
      </w:r>
      <w:r w:rsidRPr="009962F0">
        <w:rPr>
          <w:rFonts w:ascii="Times New Roman" w:hAnsi="Times New Roman" w:cs="Times New Roman"/>
          <w:sz w:val="24"/>
          <w:szCs w:val="24"/>
        </w:rPr>
        <w:tab/>
      </w:r>
      <w:r w:rsidRPr="009962F0">
        <w:rPr>
          <w:rFonts w:ascii="Times New Roman" w:hAnsi="Times New Roman" w:cs="Times New Roman"/>
          <w:sz w:val="24"/>
          <w:szCs w:val="24"/>
        </w:rPr>
        <w:tab/>
        <w:t xml:space="preserve"> </w:t>
      </w:r>
      <w:r w:rsidRPr="009962F0">
        <w:rPr>
          <w:rFonts w:ascii="Times New Roman" w:hAnsi="Times New Roman" w:cs="Times New Roman"/>
          <w:sz w:val="24"/>
          <w:szCs w:val="24"/>
        </w:rPr>
        <w:tab/>
        <w:t xml:space="preserve"> abnormal/tidak.</w:t>
      </w:r>
    </w:p>
    <w:p w14:paraId="6895D391" w14:textId="77777777" w:rsidR="003B074A" w:rsidRPr="009962F0" w:rsidRDefault="003B074A" w:rsidP="003B074A">
      <w:pPr>
        <w:spacing w:line="480" w:lineRule="auto"/>
        <w:jc w:val="both"/>
        <w:rPr>
          <w:rFonts w:ascii="Times New Roman" w:hAnsi="Times New Roman" w:cs="Times New Roman"/>
          <w:sz w:val="24"/>
          <w:szCs w:val="24"/>
        </w:rPr>
      </w:pPr>
      <w:r w:rsidRPr="009962F0">
        <w:rPr>
          <w:rFonts w:ascii="Times New Roman" w:hAnsi="Times New Roman" w:cs="Times New Roman"/>
          <w:sz w:val="24"/>
          <w:szCs w:val="24"/>
        </w:rPr>
        <w:tab/>
      </w:r>
      <w:r w:rsidRPr="009962F0">
        <w:rPr>
          <w:rFonts w:ascii="Times New Roman" w:hAnsi="Times New Roman" w:cs="Times New Roman"/>
          <w:sz w:val="24"/>
          <w:szCs w:val="24"/>
        </w:rPr>
        <w:tab/>
        <w:t>Genetalia</w:t>
      </w:r>
      <w:r w:rsidRPr="009962F0">
        <w:rPr>
          <w:rFonts w:ascii="Times New Roman" w:hAnsi="Times New Roman" w:cs="Times New Roman"/>
          <w:sz w:val="24"/>
          <w:szCs w:val="24"/>
        </w:rPr>
        <w:tab/>
        <w:t>: Terdapat Lokhea</w:t>
      </w:r>
    </w:p>
    <w:p w14:paraId="56E242A2" w14:textId="77777777" w:rsidR="003B074A" w:rsidRPr="009962F0" w:rsidRDefault="003B074A" w:rsidP="003B074A">
      <w:pPr>
        <w:spacing w:after="0" w:line="480" w:lineRule="auto"/>
        <w:ind w:left="630" w:firstLine="2340"/>
        <w:jc w:val="both"/>
        <w:rPr>
          <w:rFonts w:ascii="Times New Roman" w:hAnsi="Times New Roman" w:cs="Times New Roman"/>
          <w:sz w:val="24"/>
          <w:szCs w:val="24"/>
        </w:rPr>
      </w:pPr>
      <w:r w:rsidRPr="009962F0">
        <w:rPr>
          <w:rFonts w:ascii="Times New Roman" w:hAnsi="Times New Roman" w:cs="Times New Roman"/>
          <w:sz w:val="24"/>
          <w:szCs w:val="24"/>
        </w:rPr>
        <w:t>Lokhea rubra/merah</w:t>
      </w:r>
    </w:p>
    <w:p w14:paraId="41231C57" w14:textId="77777777" w:rsidR="003B074A" w:rsidRPr="009962F0" w:rsidRDefault="003B074A" w:rsidP="003B074A">
      <w:pPr>
        <w:spacing w:after="0" w:line="480" w:lineRule="auto"/>
        <w:ind w:left="2970"/>
        <w:jc w:val="both"/>
        <w:rPr>
          <w:rFonts w:ascii="Times New Roman" w:hAnsi="Times New Roman" w:cs="Times New Roman"/>
          <w:sz w:val="24"/>
          <w:szCs w:val="24"/>
        </w:rPr>
      </w:pPr>
      <w:r w:rsidRPr="009962F0">
        <w:rPr>
          <w:rFonts w:ascii="Times New Roman" w:hAnsi="Times New Roman" w:cs="Times New Roman"/>
          <w:sz w:val="24"/>
          <w:szCs w:val="24"/>
        </w:rPr>
        <w:t>Lokhea muncul pada hari pertama sampai hari ke-4 masa   postpatrum. Cairan yang keluar berwarna merah karena berisi darah segar, jaringan sisa-sisa plasenta, dinding rahim, lemak  bayi, lanugo (rambut bayi) dan mekonium.</w:t>
      </w:r>
    </w:p>
    <w:p w14:paraId="7B030720" w14:textId="77777777" w:rsidR="003B074A" w:rsidRPr="009962F0" w:rsidRDefault="003B074A" w:rsidP="003B074A">
      <w:pPr>
        <w:spacing w:after="0" w:line="480" w:lineRule="auto"/>
        <w:ind w:left="2970"/>
        <w:jc w:val="both"/>
        <w:rPr>
          <w:rFonts w:ascii="Times New Roman" w:hAnsi="Times New Roman" w:cs="Times New Roman"/>
          <w:sz w:val="24"/>
          <w:szCs w:val="24"/>
        </w:rPr>
      </w:pPr>
      <w:r w:rsidRPr="009962F0">
        <w:rPr>
          <w:rFonts w:ascii="Times New Roman" w:hAnsi="Times New Roman" w:cs="Times New Roman"/>
          <w:sz w:val="24"/>
          <w:szCs w:val="24"/>
        </w:rPr>
        <w:t>Lokhea Sanguinolenta</w:t>
      </w:r>
    </w:p>
    <w:p w14:paraId="3E354871" w14:textId="77777777" w:rsidR="003B074A" w:rsidRPr="009962F0" w:rsidRDefault="003B074A" w:rsidP="003B074A">
      <w:pPr>
        <w:spacing w:after="0" w:line="480" w:lineRule="auto"/>
        <w:ind w:left="2970"/>
        <w:jc w:val="both"/>
        <w:rPr>
          <w:rFonts w:ascii="Times New Roman" w:hAnsi="Times New Roman" w:cs="Times New Roman"/>
          <w:sz w:val="24"/>
          <w:szCs w:val="24"/>
        </w:rPr>
      </w:pPr>
      <w:r w:rsidRPr="009962F0">
        <w:rPr>
          <w:rFonts w:ascii="Times New Roman" w:hAnsi="Times New Roman" w:cs="Times New Roman"/>
          <w:sz w:val="24"/>
          <w:szCs w:val="24"/>
        </w:rPr>
        <w:t>Cairan yang keluar berwarna merah kecokelatan dan berlendir. Berlangsung hari ke-4 sampai hari ke-7 postpartum.</w:t>
      </w:r>
    </w:p>
    <w:p w14:paraId="1D28ED98" w14:textId="77777777" w:rsidR="003B074A" w:rsidRPr="009962F0" w:rsidRDefault="003B074A" w:rsidP="003B074A">
      <w:pPr>
        <w:spacing w:after="0" w:line="480" w:lineRule="auto"/>
        <w:ind w:left="2970"/>
        <w:jc w:val="both"/>
        <w:rPr>
          <w:rFonts w:ascii="Times New Roman" w:hAnsi="Times New Roman" w:cs="Times New Roman"/>
          <w:sz w:val="24"/>
          <w:szCs w:val="24"/>
        </w:rPr>
      </w:pPr>
      <w:r w:rsidRPr="009962F0">
        <w:rPr>
          <w:rFonts w:ascii="Times New Roman" w:hAnsi="Times New Roman" w:cs="Times New Roman"/>
          <w:sz w:val="24"/>
          <w:szCs w:val="24"/>
        </w:rPr>
        <w:t>Lokhea Serosa</w:t>
      </w:r>
    </w:p>
    <w:p w14:paraId="462FB231" w14:textId="77777777" w:rsidR="003B074A" w:rsidRPr="009962F0" w:rsidRDefault="003B074A" w:rsidP="003B074A">
      <w:pPr>
        <w:spacing w:after="0" w:line="480" w:lineRule="auto"/>
        <w:ind w:left="2970"/>
        <w:jc w:val="both"/>
        <w:rPr>
          <w:rFonts w:ascii="Times New Roman" w:hAnsi="Times New Roman" w:cs="Times New Roman"/>
          <w:sz w:val="24"/>
          <w:szCs w:val="24"/>
        </w:rPr>
      </w:pPr>
      <w:r w:rsidRPr="009962F0">
        <w:rPr>
          <w:rFonts w:ascii="Times New Roman" w:hAnsi="Times New Roman" w:cs="Times New Roman"/>
          <w:sz w:val="24"/>
          <w:szCs w:val="24"/>
        </w:rPr>
        <w:t>Lokhea ini berwarna kuning kecokelatan karen mengandung serum, leukosit dan laserasi plasenta. Munculnya pada hari ke-7 sampai ke-14 postpartum.</w:t>
      </w:r>
    </w:p>
    <w:p w14:paraId="2ED3D0B4" w14:textId="77777777" w:rsidR="003B074A" w:rsidRPr="009962F0" w:rsidRDefault="003B074A" w:rsidP="003B074A">
      <w:pPr>
        <w:spacing w:after="0" w:line="480" w:lineRule="auto"/>
        <w:ind w:left="90" w:firstLine="2880"/>
        <w:jc w:val="both"/>
        <w:rPr>
          <w:rFonts w:ascii="Times New Roman" w:hAnsi="Times New Roman" w:cs="Times New Roman"/>
          <w:sz w:val="24"/>
          <w:szCs w:val="24"/>
        </w:rPr>
      </w:pPr>
      <w:r w:rsidRPr="009962F0">
        <w:rPr>
          <w:rFonts w:ascii="Times New Roman" w:hAnsi="Times New Roman" w:cs="Times New Roman"/>
          <w:sz w:val="24"/>
          <w:szCs w:val="24"/>
        </w:rPr>
        <w:t>Lokhea Alba</w:t>
      </w:r>
    </w:p>
    <w:p w14:paraId="0EFA4723" w14:textId="77777777" w:rsidR="003B074A" w:rsidRPr="009962F0" w:rsidRDefault="003B074A" w:rsidP="003B074A">
      <w:pPr>
        <w:spacing w:after="0" w:line="480" w:lineRule="auto"/>
        <w:ind w:left="2970"/>
        <w:jc w:val="both"/>
        <w:rPr>
          <w:rFonts w:ascii="Times New Roman" w:hAnsi="Times New Roman" w:cs="Times New Roman"/>
          <w:sz w:val="24"/>
          <w:szCs w:val="24"/>
        </w:rPr>
      </w:pPr>
      <w:r w:rsidRPr="009962F0">
        <w:rPr>
          <w:rFonts w:ascii="Times New Roman" w:hAnsi="Times New Roman" w:cs="Times New Roman"/>
          <w:sz w:val="24"/>
          <w:szCs w:val="24"/>
        </w:rPr>
        <w:t>Mengandung leukosit, sel desidua, sel epitel, selaput lender serviks dan serabut jaringan yang mati. Lokhea Alba bisa berlangsung selama 2 sampai 6 minggu postpartum. (Ambarwati &amp; Wulandari, 2010)</w:t>
      </w:r>
    </w:p>
    <w:p w14:paraId="3287B09B" w14:textId="77777777" w:rsidR="003B074A" w:rsidRPr="009962F0" w:rsidRDefault="003B074A" w:rsidP="003B074A">
      <w:pPr>
        <w:spacing w:line="480" w:lineRule="auto"/>
        <w:ind w:left="2970" w:hanging="1530"/>
        <w:jc w:val="both"/>
        <w:rPr>
          <w:rFonts w:ascii="Times New Roman" w:hAnsi="Times New Roman" w:cs="Times New Roman"/>
          <w:sz w:val="24"/>
          <w:szCs w:val="24"/>
        </w:rPr>
      </w:pPr>
      <w:r w:rsidRPr="009962F0">
        <w:rPr>
          <w:rFonts w:ascii="Times New Roman" w:hAnsi="Times New Roman" w:cs="Times New Roman"/>
          <w:sz w:val="24"/>
          <w:szCs w:val="24"/>
        </w:rPr>
        <w:lastRenderedPageBreak/>
        <w:t xml:space="preserve">Ekstremitas : </w:t>
      </w:r>
      <w:r w:rsidRPr="009962F0">
        <w:rPr>
          <w:rFonts w:ascii="Times New Roman" w:hAnsi="Times New Roman" w:cs="Times New Roman"/>
          <w:sz w:val="24"/>
          <w:szCs w:val="24"/>
        </w:rPr>
        <w:tab/>
        <w:t>Ada tidaknya oedema, tanda-tanda tromboplebitis, ada tidaknya varises, dan kemerahan pada daerah tersebut. (Rukiyah, dkk, 2011)</w:t>
      </w:r>
    </w:p>
    <w:p w14:paraId="1A8EE834" w14:textId="77777777" w:rsidR="003B074A" w:rsidRPr="009962F0" w:rsidRDefault="003B074A" w:rsidP="003B074A">
      <w:pPr>
        <w:spacing w:line="480" w:lineRule="auto"/>
        <w:ind w:left="1418" w:hanging="1418"/>
        <w:jc w:val="both"/>
        <w:rPr>
          <w:rFonts w:ascii="Times New Roman" w:hAnsi="Times New Roman" w:cs="Times New Roman"/>
          <w:sz w:val="24"/>
          <w:szCs w:val="24"/>
        </w:rPr>
      </w:pPr>
    </w:p>
    <w:p w14:paraId="776EC7B6" w14:textId="77777777" w:rsidR="003B074A" w:rsidRPr="009962F0" w:rsidRDefault="003B074A" w:rsidP="003B074A">
      <w:pPr>
        <w:spacing w:line="480" w:lineRule="auto"/>
        <w:jc w:val="both"/>
        <w:rPr>
          <w:rFonts w:ascii="Times New Roman" w:hAnsi="Times New Roman" w:cs="Times New Roman"/>
          <w:sz w:val="24"/>
          <w:szCs w:val="24"/>
        </w:rPr>
      </w:pPr>
      <w:r w:rsidRPr="009962F0">
        <w:rPr>
          <w:rFonts w:ascii="Times New Roman" w:hAnsi="Times New Roman" w:cs="Times New Roman"/>
          <w:sz w:val="24"/>
          <w:szCs w:val="24"/>
        </w:rPr>
        <w:tab/>
        <w:t>b) Palpasi</w:t>
      </w:r>
    </w:p>
    <w:p w14:paraId="6FF0937D" w14:textId="77777777" w:rsidR="003B074A" w:rsidRPr="009962F0" w:rsidRDefault="003B074A" w:rsidP="003B074A">
      <w:pPr>
        <w:spacing w:line="480" w:lineRule="auto"/>
        <w:ind w:left="2835" w:hanging="1395"/>
        <w:jc w:val="both"/>
        <w:rPr>
          <w:rFonts w:ascii="Times New Roman" w:hAnsi="Times New Roman" w:cs="Times New Roman"/>
          <w:sz w:val="24"/>
          <w:szCs w:val="24"/>
        </w:rPr>
      </w:pPr>
      <w:r w:rsidRPr="009962F0">
        <w:rPr>
          <w:rFonts w:ascii="Times New Roman" w:hAnsi="Times New Roman" w:cs="Times New Roman"/>
          <w:sz w:val="24"/>
          <w:szCs w:val="24"/>
        </w:rPr>
        <w:t xml:space="preserve">Leher : </w:t>
      </w:r>
      <w:r w:rsidRPr="009962F0">
        <w:rPr>
          <w:rFonts w:ascii="Times New Roman" w:hAnsi="Times New Roman" w:cs="Times New Roman"/>
          <w:sz w:val="24"/>
          <w:szCs w:val="24"/>
        </w:rPr>
        <w:tab/>
      </w:r>
      <w:r w:rsidRPr="009962F0">
        <w:rPr>
          <w:rFonts w:ascii="Times New Roman" w:hAnsi="Times New Roman" w:cs="Times New Roman"/>
          <w:sz w:val="24"/>
          <w:szCs w:val="24"/>
        </w:rPr>
        <w:tab/>
        <w:t>Ada pembengkakan vena jugularis dan kelenjar tiroid/tidak.</w:t>
      </w:r>
    </w:p>
    <w:p w14:paraId="7B5724B5" w14:textId="77777777" w:rsidR="003B074A" w:rsidRPr="009962F0" w:rsidRDefault="003B074A" w:rsidP="003B074A">
      <w:pPr>
        <w:spacing w:line="480" w:lineRule="auto"/>
        <w:ind w:left="2835" w:hanging="1395"/>
        <w:jc w:val="both"/>
        <w:rPr>
          <w:rFonts w:ascii="Times New Roman" w:hAnsi="Times New Roman" w:cs="Times New Roman"/>
          <w:sz w:val="24"/>
          <w:szCs w:val="24"/>
        </w:rPr>
      </w:pPr>
      <w:r w:rsidRPr="009962F0">
        <w:rPr>
          <w:rFonts w:ascii="Times New Roman" w:hAnsi="Times New Roman" w:cs="Times New Roman"/>
          <w:sz w:val="24"/>
          <w:szCs w:val="24"/>
        </w:rPr>
        <w:t xml:space="preserve">Dada : </w:t>
      </w:r>
      <w:r w:rsidRPr="009962F0">
        <w:rPr>
          <w:rFonts w:ascii="Times New Roman" w:hAnsi="Times New Roman" w:cs="Times New Roman"/>
          <w:sz w:val="24"/>
          <w:szCs w:val="24"/>
        </w:rPr>
        <w:tab/>
        <w:t xml:space="preserve">Ada rasa nyeri saat diraba/tidak, raba ada tidaknya </w:t>
      </w:r>
      <w:r w:rsidRPr="009962F0">
        <w:rPr>
          <w:rFonts w:ascii="Times New Roman" w:hAnsi="Times New Roman" w:cs="Times New Roman"/>
          <w:sz w:val="24"/>
          <w:szCs w:val="24"/>
        </w:rPr>
        <w:tab/>
      </w:r>
      <w:r w:rsidRPr="009962F0">
        <w:rPr>
          <w:rFonts w:ascii="Times New Roman" w:hAnsi="Times New Roman" w:cs="Times New Roman"/>
          <w:sz w:val="24"/>
          <w:szCs w:val="24"/>
        </w:rPr>
        <w:tab/>
        <w:t>pembengkakan, radang atau benjolan yang  abnormal,ASI yang keluar atau belum (Vivian, 2014)</w:t>
      </w:r>
    </w:p>
    <w:p w14:paraId="59282F29" w14:textId="77777777" w:rsidR="003B074A" w:rsidRPr="009962F0" w:rsidRDefault="003B074A" w:rsidP="003B074A">
      <w:pPr>
        <w:spacing w:line="480" w:lineRule="auto"/>
        <w:ind w:left="2880" w:hanging="1440"/>
        <w:jc w:val="both"/>
        <w:rPr>
          <w:rFonts w:ascii="Times New Roman" w:hAnsi="Times New Roman" w:cs="Times New Roman"/>
          <w:sz w:val="24"/>
          <w:szCs w:val="24"/>
        </w:rPr>
      </w:pPr>
      <w:r w:rsidRPr="009962F0">
        <w:rPr>
          <w:rFonts w:ascii="Times New Roman" w:hAnsi="Times New Roman" w:cs="Times New Roman"/>
          <w:sz w:val="24"/>
          <w:szCs w:val="24"/>
        </w:rPr>
        <w:t>Abdomen :</w:t>
      </w:r>
      <w:r w:rsidRPr="009962F0">
        <w:rPr>
          <w:rFonts w:ascii="Times New Roman" w:hAnsi="Times New Roman" w:cs="Times New Roman"/>
          <w:sz w:val="24"/>
          <w:szCs w:val="24"/>
        </w:rPr>
        <w:tab/>
        <w:t>Bagaimana kontraksi uterus, TFU sesuai masa involusi/tidak, kandung kemih kosong/tidak, Adakah diastasis rectus   abdominalis.</w:t>
      </w:r>
    </w:p>
    <w:p w14:paraId="75A61806" w14:textId="77777777" w:rsidR="003B074A" w:rsidRPr="009962F0" w:rsidRDefault="003B074A" w:rsidP="003B074A">
      <w:pPr>
        <w:spacing w:line="480" w:lineRule="auto"/>
        <w:ind w:left="2880" w:hanging="1440"/>
        <w:jc w:val="both"/>
        <w:rPr>
          <w:rFonts w:ascii="Times New Roman" w:hAnsi="Times New Roman" w:cs="Times New Roman"/>
          <w:sz w:val="24"/>
          <w:szCs w:val="24"/>
        </w:rPr>
      </w:pPr>
      <w:r w:rsidRPr="009962F0">
        <w:rPr>
          <w:rFonts w:ascii="Times New Roman" w:hAnsi="Times New Roman" w:cs="Times New Roman"/>
          <w:sz w:val="24"/>
          <w:szCs w:val="24"/>
        </w:rPr>
        <w:t xml:space="preserve">Ekstremitas : Teraba oedema/tidak, ada tanda Hofman/tidak (adanya tanda </w:t>
      </w:r>
      <w:r w:rsidRPr="009962F0">
        <w:rPr>
          <w:rFonts w:ascii="Times New Roman" w:hAnsi="Times New Roman" w:cs="Times New Roman"/>
          <w:sz w:val="24"/>
          <w:szCs w:val="24"/>
        </w:rPr>
        <w:tab/>
        <w:t xml:space="preserve"> Hofman sebagai gejala adanya trombofeblitis), nyeri tungkai  dengan melakukan pemeriksaan raba betis ibu ada tidaknya nyeri tekan.</w:t>
      </w:r>
    </w:p>
    <w:p w14:paraId="7FF4A01A" w14:textId="77777777" w:rsidR="003B074A" w:rsidRPr="009962F0" w:rsidRDefault="003B074A" w:rsidP="003B074A">
      <w:pPr>
        <w:spacing w:after="0"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2.3.3 Analisa</w:t>
      </w:r>
    </w:p>
    <w:p w14:paraId="66AF0472" w14:textId="77777777" w:rsidR="003B074A" w:rsidRPr="009962F0" w:rsidRDefault="003B074A" w:rsidP="003B074A">
      <w:pPr>
        <w:spacing w:after="0" w:line="480" w:lineRule="auto"/>
        <w:ind w:firstLine="567"/>
        <w:jc w:val="both"/>
        <w:rPr>
          <w:rFonts w:ascii="Times New Roman" w:hAnsi="Times New Roman" w:cs="Times New Roman"/>
          <w:sz w:val="24"/>
          <w:szCs w:val="24"/>
        </w:rPr>
      </w:pPr>
      <w:r w:rsidRPr="009962F0">
        <w:rPr>
          <w:rFonts w:ascii="Times New Roman" w:hAnsi="Times New Roman" w:cs="Times New Roman"/>
          <w:sz w:val="24"/>
          <w:szCs w:val="24"/>
        </w:rPr>
        <w:t xml:space="preserve">Mengidentifikasi diagnosa kebidanan dan masalah berdasarkan intepretasi yang benar atas data-data yang telah dikumpulkan. Dalam langkah ini data yang telah </w:t>
      </w:r>
      <w:r w:rsidRPr="009962F0">
        <w:rPr>
          <w:rFonts w:ascii="Times New Roman" w:hAnsi="Times New Roman" w:cs="Times New Roman"/>
          <w:sz w:val="24"/>
          <w:szCs w:val="24"/>
        </w:rPr>
        <w:lastRenderedPageBreak/>
        <w:t xml:space="preserve">dikumpulkan diintepretasikan menjadi diagnosa kebidanan dan masalah. Keduanya digunakan karena beberapa masalah tidak dapat diselesaikan seperti diagnosa tetapi membutuhkan penanganan yang dituangkan dalam rencana asuhan terhadap pasien, masalah sering berkaitan dengan pengalaman wanita yang diidentifikasikan oleh bidan </w:t>
      </w:r>
      <w:r w:rsidRPr="009962F0">
        <w:rPr>
          <w:rFonts w:ascii="Times New Roman" w:eastAsia="Times New Roman" w:hAnsi="Times New Roman" w:cs="Times New Roman"/>
          <w:sz w:val="24"/>
          <w:szCs w:val="24"/>
          <w:lang w:eastAsia="en-GB"/>
        </w:rPr>
        <w:t>(Sutanto,2018).</w:t>
      </w:r>
    </w:p>
    <w:p w14:paraId="634A851E" w14:textId="77777777" w:rsidR="003B074A" w:rsidRPr="009962F0" w:rsidRDefault="003B074A" w:rsidP="003B074A">
      <w:pPr>
        <w:spacing w:line="480" w:lineRule="auto"/>
        <w:jc w:val="both"/>
        <w:rPr>
          <w:rFonts w:ascii="Times New Roman" w:hAnsi="Times New Roman" w:cs="Times New Roman"/>
          <w:i/>
          <w:sz w:val="24"/>
          <w:szCs w:val="24"/>
        </w:rPr>
      </w:pPr>
      <w:r w:rsidRPr="009962F0">
        <w:rPr>
          <w:rFonts w:ascii="Times New Roman" w:hAnsi="Times New Roman" w:cs="Times New Roman"/>
          <w:sz w:val="24"/>
          <w:szCs w:val="24"/>
        </w:rPr>
        <w:t>P</w:t>
      </w:r>
      <w:r w:rsidRPr="009962F0">
        <w:rPr>
          <w:rFonts w:ascii="Times New Roman" w:hAnsi="Times New Roman" w:cs="Times New Roman"/>
          <w:sz w:val="24"/>
          <w:szCs w:val="24"/>
          <w:vertAlign w:val="subscript"/>
        </w:rPr>
        <w:t xml:space="preserve">0000 </w:t>
      </w:r>
      <w:r w:rsidRPr="009962F0">
        <w:rPr>
          <w:rFonts w:ascii="Times New Roman" w:hAnsi="Times New Roman" w:cs="Times New Roman"/>
          <w:sz w:val="24"/>
          <w:szCs w:val="24"/>
        </w:rPr>
        <w:t>Ab</w:t>
      </w:r>
      <w:r w:rsidRPr="009962F0">
        <w:rPr>
          <w:rFonts w:ascii="Times New Roman" w:hAnsi="Times New Roman" w:cs="Times New Roman"/>
          <w:sz w:val="24"/>
          <w:szCs w:val="24"/>
          <w:vertAlign w:val="subscript"/>
        </w:rPr>
        <w:t>000</w:t>
      </w:r>
      <w:r w:rsidRPr="009962F0">
        <w:rPr>
          <w:rFonts w:ascii="Times New Roman" w:hAnsi="Times New Roman" w:cs="Times New Roman"/>
          <w:sz w:val="24"/>
          <w:szCs w:val="24"/>
        </w:rPr>
        <w:t xml:space="preserve"> Pospartum hari ke.../... Jam hari... Pospartum</w:t>
      </w:r>
      <w:r w:rsidRPr="009962F0">
        <w:rPr>
          <w:rFonts w:ascii="Times New Roman" w:hAnsi="Times New Roman" w:cs="Times New Roman"/>
          <w:i/>
          <w:sz w:val="24"/>
          <w:szCs w:val="24"/>
        </w:rPr>
        <w:t>.</w:t>
      </w:r>
    </w:p>
    <w:p w14:paraId="3CE1CBD5" w14:textId="77777777" w:rsidR="003B074A" w:rsidRPr="009962F0" w:rsidRDefault="003B074A" w:rsidP="003B074A">
      <w:pPr>
        <w:spacing w:line="480" w:lineRule="auto"/>
        <w:jc w:val="both"/>
        <w:rPr>
          <w:rFonts w:ascii="Times New Roman" w:hAnsi="Times New Roman" w:cs="Times New Roman"/>
          <w:i/>
          <w:sz w:val="24"/>
          <w:szCs w:val="24"/>
        </w:rPr>
      </w:pPr>
    </w:p>
    <w:p w14:paraId="3D556E7D" w14:textId="77777777" w:rsidR="003B074A" w:rsidRPr="009962F0" w:rsidRDefault="003B074A" w:rsidP="003B074A">
      <w:pPr>
        <w:spacing w:line="480" w:lineRule="auto"/>
        <w:jc w:val="both"/>
        <w:rPr>
          <w:rFonts w:ascii="Times New Roman" w:hAnsi="Times New Roman" w:cs="Times New Roman"/>
          <w:sz w:val="24"/>
          <w:szCs w:val="24"/>
        </w:rPr>
      </w:pPr>
      <w:r w:rsidRPr="009962F0">
        <w:rPr>
          <w:rFonts w:ascii="Times New Roman" w:hAnsi="Times New Roman" w:cs="Times New Roman"/>
          <w:sz w:val="24"/>
          <w:szCs w:val="24"/>
        </w:rPr>
        <w:tab/>
      </w:r>
    </w:p>
    <w:p w14:paraId="117C8F86" w14:textId="77777777" w:rsidR="003B074A" w:rsidRPr="009962F0" w:rsidRDefault="003B074A" w:rsidP="003B074A">
      <w:pPr>
        <w:spacing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2.3.4 Penatalaksanaan</w:t>
      </w:r>
    </w:p>
    <w:p w14:paraId="729AC08C" w14:textId="77777777" w:rsidR="003B074A" w:rsidRPr="009962F0" w:rsidRDefault="003B074A" w:rsidP="003B074A">
      <w:pPr>
        <w:pStyle w:val="ListParagraph"/>
        <w:numPr>
          <w:ilvl w:val="0"/>
          <w:numId w:val="29"/>
        </w:numPr>
        <w:tabs>
          <w:tab w:val="left" w:pos="1170"/>
          <w:tab w:val="left" w:pos="1800"/>
        </w:tabs>
        <w:spacing w:after="160" w:line="480" w:lineRule="auto"/>
        <w:ind w:left="1530"/>
        <w:jc w:val="both"/>
        <w:rPr>
          <w:rFonts w:ascii="Times New Roman" w:hAnsi="Times New Roman" w:cs="Times New Roman"/>
          <w:sz w:val="24"/>
          <w:szCs w:val="24"/>
        </w:rPr>
      </w:pPr>
      <w:r w:rsidRPr="009962F0">
        <w:rPr>
          <w:rFonts w:ascii="Times New Roman" w:hAnsi="Times New Roman" w:cs="Times New Roman"/>
          <w:sz w:val="24"/>
          <w:szCs w:val="24"/>
        </w:rPr>
        <w:t>Berikan informasi yang tepat tentang perawatan yang rutin selama periode post partum</w:t>
      </w:r>
    </w:p>
    <w:p w14:paraId="35D9B5E5" w14:textId="77777777" w:rsidR="003B074A" w:rsidRPr="009962F0" w:rsidRDefault="003B074A" w:rsidP="003B074A">
      <w:pPr>
        <w:pStyle w:val="ListParagraph"/>
        <w:numPr>
          <w:ilvl w:val="0"/>
          <w:numId w:val="2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Lakukan tindakan kenyamanan</w:t>
      </w:r>
    </w:p>
    <w:p w14:paraId="7C23CF8E"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R/ Memenuhi kebutuhan kenyamanan, perasaan bersih, dan kesejahteraan. Kebutuhan psikologi tingkat lebih tinggi dapat dipenuhi hanya setelah kebutuhan fisik dasar terpuaskan.</w:t>
      </w:r>
    </w:p>
    <w:p w14:paraId="04DE71BA" w14:textId="77777777" w:rsidR="003B074A" w:rsidRPr="009962F0" w:rsidRDefault="003B074A" w:rsidP="003B074A">
      <w:pPr>
        <w:pStyle w:val="ListParagraph"/>
        <w:numPr>
          <w:ilvl w:val="0"/>
          <w:numId w:val="2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Anjurkan penggunaan teknik relaksasi</w:t>
      </w:r>
    </w:p>
    <w:p w14:paraId="64BD98DA" w14:textId="77777777" w:rsidR="003B074A" w:rsidRPr="009962F0" w:rsidRDefault="003B074A" w:rsidP="003B074A">
      <w:pPr>
        <w:pStyle w:val="ListParagraph"/>
        <w:numPr>
          <w:ilvl w:val="0"/>
          <w:numId w:val="2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Berikan lingkungan yang tenang, anjurkan istirahat diantara pengkajian.</w:t>
      </w:r>
    </w:p>
    <w:p w14:paraId="589DCA72" w14:textId="77777777" w:rsidR="003B074A" w:rsidRPr="009962F0" w:rsidRDefault="003B074A" w:rsidP="003B074A">
      <w:pPr>
        <w:pStyle w:val="ListParagraph"/>
        <w:numPr>
          <w:ilvl w:val="0"/>
          <w:numId w:val="2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perubahan fisiologis yang terjadi pada masa nifas.</w:t>
      </w:r>
    </w:p>
    <w:p w14:paraId="386C5CCB" w14:textId="77777777" w:rsidR="003B074A" w:rsidRPr="009962F0" w:rsidRDefault="003B074A" w:rsidP="003B074A">
      <w:pPr>
        <w:pStyle w:val="ListParagraph"/>
        <w:numPr>
          <w:ilvl w:val="0"/>
          <w:numId w:val="2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Berikan informasi tentang perawatan payudara.</w:t>
      </w:r>
    </w:p>
    <w:p w14:paraId="3030A85F" w14:textId="77777777" w:rsidR="003B074A" w:rsidRPr="009962F0" w:rsidRDefault="003B074A" w:rsidP="003B074A">
      <w:pPr>
        <w:pStyle w:val="ListParagraph"/>
        <w:numPr>
          <w:ilvl w:val="0"/>
          <w:numId w:val="2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Berikan informasi tentang makanan pilihan tinggi protein, zat besi dan vitamin.</w:t>
      </w:r>
    </w:p>
    <w:p w14:paraId="55B80912" w14:textId="77777777" w:rsidR="003B074A" w:rsidRPr="009962F0" w:rsidRDefault="003B074A" w:rsidP="003B074A">
      <w:pPr>
        <w:pStyle w:val="ListParagraph"/>
        <w:numPr>
          <w:ilvl w:val="0"/>
          <w:numId w:val="2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lastRenderedPageBreak/>
        <w:t>Memberikan informasi mengenai macam KB dan efeknya pada klien.</w:t>
      </w:r>
    </w:p>
    <w:p w14:paraId="1040D919" w14:textId="77777777" w:rsidR="003B074A" w:rsidRPr="009962F0" w:rsidRDefault="003B074A" w:rsidP="003B074A">
      <w:pPr>
        <w:pStyle w:val="ListParagraph"/>
        <w:numPr>
          <w:ilvl w:val="0"/>
          <w:numId w:val="2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Diskusikan dengan ibu dalam menentukan kunjungan berikutnya, 6 hari lagi setelah persalinan jika ada keluhan.</w:t>
      </w:r>
    </w:p>
    <w:p w14:paraId="22D55A97" w14:textId="77777777" w:rsidR="003B074A" w:rsidRPr="009962F0" w:rsidRDefault="003B074A" w:rsidP="003B074A">
      <w:pPr>
        <w:spacing w:line="480" w:lineRule="auto"/>
        <w:ind w:left="720"/>
        <w:jc w:val="both"/>
        <w:rPr>
          <w:rFonts w:ascii="Times New Roman" w:hAnsi="Times New Roman" w:cs="Times New Roman"/>
          <w:sz w:val="24"/>
          <w:szCs w:val="24"/>
        </w:rPr>
      </w:pPr>
      <w:r w:rsidRPr="009962F0">
        <w:rPr>
          <w:rFonts w:ascii="Times New Roman" w:hAnsi="Times New Roman" w:cs="Times New Roman"/>
          <w:sz w:val="24"/>
          <w:szCs w:val="24"/>
        </w:rPr>
        <w:t xml:space="preserve">Masalah </w:t>
      </w:r>
    </w:p>
    <w:p w14:paraId="6E0129C5" w14:textId="77777777" w:rsidR="003B074A" w:rsidRPr="009962F0" w:rsidRDefault="003B074A" w:rsidP="003B074A">
      <w:pPr>
        <w:pStyle w:val="ListParagraph"/>
        <w:numPr>
          <w:ilvl w:val="0"/>
          <w:numId w:val="22"/>
        </w:numPr>
        <w:spacing w:after="160"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Nyeri pada luka jahitan perineum/episiotomy</w:t>
      </w:r>
    </w:p>
    <w:p w14:paraId="3DAC5F61"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Tujuan : Ibu mampu beradaptasi dengan nyeri pada luka jahitan/perineum.</w:t>
      </w:r>
    </w:p>
    <w:p w14:paraId="18D3ECF9"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KH : Ibu tidak lagi tampak menahan nyeri saat bergerak, ibu dapat berjalan-jalan selama bertahap.</w:t>
      </w:r>
    </w:p>
    <w:p w14:paraId="1536D30B"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Intervensi :</w:t>
      </w:r>
    </w:p>
    <w:p w14:paraId="734B0484" w14:textId="77777777" w:rsidR="003B074A" w:rsidRPr="009962F0" w:rsidRDefault="003B074A" w:rsidP="003B074A">
      <w:pPr>
        <w:pStyle w:val="ListParagraph"/>
        <w:numPr>
          <w:ilvl w:val="0"/>
          <w:numId w:val="23"/>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Motivasi ibu untuk mandi 2 kali sehari dan mengganti pembalut maksimal 4 jam serta pembersihan vulva dan vagina dari arah depan ke belakang.</w:t>
      </w:r>
    </w:p>
    <w:p w14:paraId="1FF92CA6" w14:textId="77777777" w:rsidR="003B074A" w:rsidRPr="009962F0" w:rsidRDefault="003B074A" w:rsidP="003B074A">
      <w:pPr>
        <w:pStyle w:val="ListParagraph"/>
        <w:numPr>
          <w:ilvl w:val="0"/>
          <w:numId w:val="23"/>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Inspeksi perbaikan perineum, evaluasi penyatuan luka, adakah infeksi.</w:t>
      </w:r>
    </w:p>
    <w:p w14:paraId="353296F9" w14:textId="77777777" w:rsidR="003B074A" w:rsidRPr="009962F0" w:rsidRDefault="003B074A" w:rsidP="003B074A">
      <w:pPr>
        <w:pStyle w:val="ListParagraph"/>
        <w:numPr>
          <w:ilvl w:val="0"/>
          <w:numId w:val="23"/>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Memberikan analgesik sesuai kebutuhan.</w:t>
      </w:r>
    </w:p>
    <w:p w14:paraId="70D6B0E9" w14:textId="77777777" w:rsidR="003B074A" w:rsidRPr="009962F0" w:rsidRDefault="003B074A" w:rsidP="003B074A">
      <w:pPr>
        <w:pStyle w:val="ListParagraph"/>
        <w:numPr>
          <w:ilvl w:val="0"/>
          <w:numId w:val="22"/>
        </w:numPr>
        <w:spacing w:after="160"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Adanya bendungan ASI pada payudara</w:t>
      </w:r>
    </w:p>
    <w:p w14:paraId="774DCE68"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Tujuan : Tidak ada bendungan ASI pada payudara.</w:t>
      </w:r>
    </w:p>
    <w:p w14:paraId="7EF45E0B"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KH : Payudara tidak bengkak, ibu merasa tidak ada nyeri pada payudara dan pengeluaran ASI lancer.</w:t>
      </w:r>
    </w:p>
    <w:p w14:paraId="7FC8CC58"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Intervensi :</w:t>
      </w:r>
    </w:p>
    <w:p w14:paraId="55545204" w14:textId="77777777" w:rsidR="003B074A" w:rsidRPr="009962F0" w:rsidRDefault="003B074A" w:rsidP="003B074A">
      <w:pPr>
        <w:pStyle w:val="ListParagraph"/>
        <w:numPr>
          <w:ilvl w:val="0"/>
          <w:numId w:val="24"/>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lastRenderedPageBreak/>
        <w:t>Kompres payudara dengan air hangat dan air dingin secara bergantian.</w:t>
      </w:r>
    </w:p>
    <w:p w14:paraId="1EDB3BA5" w14:textId="77777777" w:rsidR="003B074A" w:rsidRPr="009962F0" w:rsidRDefault="003B074A" w:rsidP="003B074A">
      <w:pPr>
        <w:pStyle w:val="ListParagraph"/>
        <w:numPr>
          <w:ilvl w:val="0"/>
          <w:numId w:val="24"/>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Ajarkan cara mengeluarkan ASI secara manual.</w:t>
      </w:r>
    </w:p>
    <w:p w14:paraId="5B8BFAC3" w14:textId="77777777" w:rsidR="003B074A" w:rsidRPr="009962F0" w:rsidRDefault="003B074A" w:rsidP="003B074A">
      <w:pPr>
        <w:pStyle w:val="ListParagraph"/>
        <w:numPr>
          <w:ilvl w:val="0"/>
          <w:numId w:val="24"/>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Motivasi ibu untuk selalu mengosongkan payudara setelah menyusui, jika bayi tidak bisa menghisap seluruh ASI.</w:t>
      </w:r>
    </w:p>
    <w:p w14:paraId="241FF22B" w14:textId="77777777" w:rsidR="003B074A" w:rsidRPr="009962F0" w:rsidRDefault="003B074A" w:rsidP="003B074A">
      <w:pPr>
        <w:pStyle w:val="ListParagraph"/>
        <w:numPr>
          <w:ilvl w:val="0"/>
          <w:numId w:val="22"/>
        </w:numPr>
        <w:spacing w:after="160"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Ketakutan ibu untuk BAK dan BAB akibat luka jahitan perineum.</w:t>
      </w:r>
    </w:p>
    <w:p w14:paraId="789A219A"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Tujuan : Ibu tidak takut BAK dan BAB karena luka jahitannya.</w:t>
      </w:r>
    </w:p>
    <w:p w14:paraId="4C0803CF"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KH : Ibu segera BAK maksimal 6 jam PP atau jika kandung kemih terasa penuh, ibu BAB maksimal 3 hari PP atau jika ada dorongan ingin BAB.</w:t>
      </w:r>
    </w:p>
    <w:p w14:paraId="6A870792"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Intervensi :</w:t>
      </w:r>
    </w:p>
    <w:p w14:paraId="593A510B" w14:textId="77777777" w:rsidR="003B074A" w:rsidRPr="009962F0" w:rsidRDefault="003B074A" w:rsidP="003B074A">
      <w:pPr>
        <w:pStyle w:val="ListParagraph"/>
        <w:numPr>
          <w:ilvl w:val="0"/>
          <w:numId w:val="25"/>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Jelaskan pentingnya BAK dan BAB.</w:t>
      </w:r>
    </w:p>
    <w:p w14:paraId="2D43E724" w14:textId="77777777" w:rsidR="003B074A" w:rsidRPr="009962F0" w:rsidRDefault="003B074A" w:rsidP="003B074A">
      <w:pPr>
        <w:pStyle w:val="ListParagraph"/>
        <w:numPr>
          <w:ilvl w:val="0"/>
          <w:numId w:val="25"/>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Motivasi ibu untuk segera BAK dan BAB jika ada dorongan.</w:t>
      </w:r>
    </w:p>
    <w:p w14:paraId="2107293F" w14:textId="77777777" w:rsidR="003B074A" w:rsidRPr="009962F0" w:rsidRDefault="003B074A" w:rsidP="003B074A">
      <w:pPr>
        <w:pStyle w:val="ListParagraph"/>
        <w:numPr>
          <w:ilvl w:val="0"/>
          <w:numId w:val="25"/>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Motivasi ibu untuk mengkonsumsi maknanan yang tinggi serat.</w:t>
      </w:r>
    </w:p>
    <w:p w14:paraId="2AC60F35" w14:textId="77777777" w:rsidR="003B074A" w:rsidRPr="009962F0" w:rsidRDefault="003B074A" w:rsidP="003B074A">
      <w:pPr>
        <w:pStyle w:val="ListParagraph"/>
        <w:numPr>
          <w:ilvl w:val="0"/>
          <w:numId w:val="25"/>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Motivasi ibu untuk minum ±3 liter air sehari.</w:t>
      </w:r>
    </w:p>
    <w:p w14:paraId="0B423C60" w14:textId="77777777" w:rsidR="003B074A" w:rsidRPr="009962F0" w:rsidRDefault="003B074A" w:rsidP="003B074A">
      <w:pPr>
        <w:pStyle w:val="ListParagraph"/>
        <w:numPr>
          <w:ilvl w:val="0"/>
          <w:numId w:val="22"/>
        </w:numPr>
        <w:spacing w:after="160"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Gangguan psikologi pada ibu nifas seperti khawatir dan keletihan karena melahirkan.</w:t>
      </w:r>
    </w:p>
    <w:p w14:paraId="0712D35E"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Tujuan : mengantisipasi komplikasi nifas</w:t>
      </w:r>
    </w:p>
    <w:p w14:paraId="7843823B"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KH : Ibu tampak lebih segar dan kegelisahan berkurang.</w:t>
      </w:r>
    </w:p>
    <w:p w14:paraId="50E7FD68"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Intervensi :</w:t>
      </w:r>
    </w:p>
    <w:p w14:paraId="6EF14EE1" w14:textId="77777777" w:rsidR="003B074A" w:rsidRPr="009962F0" w:rsidRDefault="003B074A" w:rsidP="003B074A">
      <w:pPr>
        <w:pStyle w:val="ListParagraph"/>
        <w:numPr>
          <w:ilvl w:val="0"/>
          <w:numId w:val="26"/>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Jelaskan pada ibu penyebab perubahan psikologis pada dirinya.</w:t>
      </w:r>
    </w:p>
    <w:p w14:paraId="3A6BEE3F" w14:textId="77777777" w:rsidR="003B074A" w:rsidRPr="009962F0" w:rsidRDefault="003B074A" w:rsidP="003B074A">
      <w:pPr>
        <w:pStyle w:val="ListParagraph"/>
        <w:numPr>
          <w:ilvl w:val="0"/>
          <w:numId w:val="26"/>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Beritahu keluarga untuk memberi dukungan pada klien.</w:t>
      </w:r>
    </w:p>
    <w:p w14:paraId="599FBEED" w14:textId="77777777" w:rsidR="003B074A" w:rsidRPr="009962F0" w:rsidRDefault="003B074A" w:rsidP="003B074A">
      <w:pPr>
        <w:pStyle w:val="ListParagraph"/>
        <w:numPr>
          <w:ilvl w:val="0"/>
          <w:numId w:val="26"/>
        </w:numPr>
        <w:spacing w:after="160"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Beritahu ibu untuk istirahat cukup.</w:t>
      </w:r>
    </w:p>
    <w:p w14:paraId="606C7458" w14:textId="77777777" w:rsidR="003B074A" w:rsidRPr="009962F0" w:rsidRDefault="003B074A" w:rsidP="003B074A">
      <w:pPr>
        <w:pStyle w:val="ListParagraph"/>
        <w:numPr>
          <w:ilvl w:val="0"/>
          <w:numId w:val="22"/>
        </w:numPr>
        <w:spacing w:after="160"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lastRenderedPageBreak/>
        <w:t>Kurangnya pengetahuan ibu tentang cara menyusui yang benar.</w:t>
      </w:r>
    </w:p>
    <w:p w14:paraId="3BB8438A"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Tujuan : Ibu dapat menyusui bayinya dengan teknik yang benar.</w:t>
      </w:r>
    </w:p>
    <w:p w14:paraId="2703CA5E"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KH : ibu dapat menyusui dengan baik</w:t>
      </w:r>
    </w:p>
    <w:p w14:paraId="57774BB1"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Intervensi :</w:t>
      </w:r>
    </w:p>
    <w:p w14:paraId="169FB373" w14:textId="77777777" w:rsidR="003B074A" w:rsidRPr="009962F0" w:rsidRDefault="003B074A" w:rsidP="003B074A">
      <w:pPr>
        <w:pStyle w:val="ListParagraph"/>
        <w:numPr>
          <w:ilvl w:val="0"/>
          <w:numId w:val="27"/>
        </w:numPr>
        <w:spacing w:after="160" w:line="480" w:lineRule="auto"/>
        <w:ind w:left="2070"/>
        <w:jc w:val="both"/>
        <w:rPr>
          <w:rFonts w:ascii="Times New Roman" w:hAnsi="Times New Roman" w:cs="Times New Roman"/>
          <w:sz w:val="24"/>
          <w:szCs w:val="24"/>
        </w:rPr>
      </w:pPr>
      <w:r w:rsidRPr="009962F0">
        <w:rPr>
          <w:rFonts w:ascii="Times New Roman" w:hAnsi="Times New Roman" w:cs="Times New Roman"/>
          <w:sz w:val="24"/>
          <w:szCs w:val="24"/>
        </w:rPr>
        <w:t xml:space="preserve"> Jelaskan pada ibu keuntungan cara menyusui yang benar.</w:t>
      </w:r>
    </w:p>
    <w:p w14:paraId="07B3F6B5" w14:textId="77777777" w:rsidR="003B074A" w:rsidRPr="009962F0" w:rsidRDefault="003B074A" w:rsidP="003B074A">
      <w:pPr>
        <w:pStyle w:val="ListParagraph"/>
        <w:numPr>
          <w:ilvl w:val="0"/>
          <w:numId w:val="27"/>
        </w:numPr>
        <w:tabs>
          <w:tab w:val="left" w:pos="1530"/>
        </w:tabs>
        <w:spacing w:after="160" w:line="480" w:lineRule="auto"/>
        <w:ind w:left="1350" w:firstLine="360"/>
        <w:jc w:val="both"/>
        <w:rPr>
          <w:rFonts w:ascii="Times New Roman" w:hAnsi="Times New Roman" w:cs="Times New Roman"/>
          <w:sz w:val="24"/>
          <w:szCs w:val="24"/>
        </w:rPr>
      </w:pPr>
      <w:r w:rsidRPr="009962F0">
        <w:rPr>
          <w:rFonts w:ascii="Times New Roman" w:hAnsi="Times New Roman" w:cs="Times New Roman"/>
          <w:sz w:val="24"/>
          <w:szCs w:val="24"/>
        </w:rPr>
        <w:t>Ajarkan pada ibu cara menyusui yang benar.</w:t>
      </w:r>
    </w:p>
    <w:p w14:paraId="1E0C2C83" w14:textId="77777777" w:rsidR="003B074A" w:rsidRPr="009962F0" w:rsidRDefault="003B074A" w:rsidP="003B074A">
      <w:pPr>
        <w:pStyle w:val="ListParagraph"/>
        <w:numPr>
          <w:ilvl w:val="0"/>
          <w:numId w:val="27"/>
        </w:numPr>
        <w:tabs>
          <w:tab w:val="left" w:pos="2070"/>
          <w:tab w:val="left" w:pos="2250"/>
        </w:tabs>
        <w:spacing w:after="160" w:line="480" w:lineRule="auto"/>
        <w:ind w:left="1890" w:hanging="180"/>
        <w:jc w:val="both"/>
        <w:rPr>
          <w:rFonts w:ascii="Times New Roman" w:hAnsi="Times New Roman" w:cs="Times New Roman"/>
          <w:sz w:val="24"/>
          <w:szCs w:val="24"/>
        </w:rPr>
      </w:pPr>
      <w:r w:rsidRPr="009962F0">
        <w:rPr>
          <w:rFonts w:ascii="Times New Roman" w:hAnsi="Times New Roman" w:cs="Times New Roman"/>
          <w:sz w:val="24"/>
          <w:szCs w:val="24"/>
        </w:rPr>
        <w:t>Anjurkan ibu untuk mendemonstrasikan cara menyusui yang benar.</w:t>
      </w:r>
    </w:p>
    <w:p w14:paraId="54145E41" w14:textId="77777777" w:rsidR="003B074A" w:rsidRPr="009962F0" w:rsidRDefault="003B074A" w:rsidP="003B074A">
      <w:pPr>
        <w:spacing w:line="480" w:lineRule="auto"/>
        <w:jc w:val="both"/>
        <w:rPr>
          <w:rFonts w:ascii="Times New Roman" w:hAnsi="Times New Roman" w:cs="Times New Roman"/>
          <w:sz w:val="24"/>
          <w:szCs w:val="24"/>
        </w:rPr>
      </w:pPr>
    </w:p>
    <w:p w14:paraId="2C70B416" w14:textId="77777777" w:rsidR="003B074A" w:rsidRPr="009962F0" w:rsidRDefault="003B074A" w:rsidP="003B074A">
      <w:pPr>
        <w:spacing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2.4 Konsep Manajemen Asuhan Kebidanan pada Neonatus</w:t>
      </w:r>
    </w:p>
    <w:p w14:paraId="7AB98CFA" w14:textId="77777777" w:rsidR="003B074A" w:rsidRPr="009962F0" w:rsidRDefault="003B074A" w:rsidP="003B074A">
      <w:pPr>
        <w:tabs>
          <w:tab w:val="left" w:pos="1350"/>
        </w:tabs>
        <w:spacing w:after="0" w:line="480" w:lineRule="auto"/>
        <w:ind w:firstLine="720"/>
        <w:jc w:val="both"/>
        <w:rPr>
          <w:rFonts w:ascii="Times New Roman" w:hAnsi="Times New Roman" w:cs="Times New Roman"/>
          <w:sz w:val="24"/>
          <w:szCs w:val="24"/>
          <w:lang w:val="id-ID"/>
        </w:rPr>
      </w:pPr>
      <w:r w:rsidRPr="009962F0">
        <w:rPr>
          <w:rFonts w:ascii="Times New Roman" w:hAnsi="Times New Roman" w:cs="Times New Roman"/>
          <w:b/>
          <w:sz w:val="24"/>
          <w:szCs w:val="24"/>
        </w:rPr>
        <w:t xml:space="preserve">2.4.1 </w:t>
      </w:r>
      <w:r w:rsidRPr="009962F0">
        <w:rPr>
          <w:rFonts w:ascii="Times New Roman" w:hAnsi="Times New Roman" w:cs="Times New Roman"/>
          <w:b/>
          <w:bCs/>
          <w:sz w:val="24"/>
          <w:szCs w:val="24"/>
          <w:lang w:val="id-ID"/>
        </w:rPr>
        <w:t>Subjektif</w:t>
      </w:r>
    </w:p>
    <w:p w14:paraId="3B623C9F" w14:textId="77777777" w:rsidR="003B074A" w:rsidRPr="009962F0" w:rsidRDefault="003B074A" w:rsidP="003B074A">
      <w:pPr>
        <w:pStyle w:val="ListParagraph"/>
        <w:numPr>
          <w:ilvl w:val="0"/>
          <w:numId w:val="49"/>
        </w:numPr>
        <w:tabs>
          <w:tab w:val="left" w:pos="1350"/>
        </w:tabs>
        <w:spacing w:after="0" w:line="480" w:lineRule="auto"/>
        <w:ind w:left="1080" w:hanging="284"/>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 xml:space="preserve">Biodata </w:t>
      </w:r>
    </w:p>
    <w:p w14:paraId="42BC6585" w14:textId="77777777" w:rsidR="003B074A" w:rsidRPr="009962F0" w:rsidRDefault="003B074A" w:rsidP="003B074A">
      <w:pPr>
        <w:pStyle w:val="ListParagraph"/>
        <w:spacing w:line="480" w:lineRule="auto"/>
        <w:ind w:left="2880" w:hanging="1746"/>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Nama bayi</w:t>
      </w:r>
      <w:r w:rsidRPr="009962F0">
        <w:rPr>
          <w:rFonts w:ascii="Times New Roman" w:hAnsi="Times New Roman" w:cs="Times New Roman"/>
          <w:sz w:val="24"/>
          <w:szCs w:val="24"/>
          <w:lang w:val="id-ID"/>
        </w:rPr>
        <w:tab/>
        <w:t>: Yang dikaji nama lengkap untuk memudahkan memanggil dan menghindari kekeliruan.</w:t>
      </w:r>
    </w:p>
    <w:p w14:paraId="508F7D47" w14:textId="77777777" w:rsidR="003B074A" w:rsidRPr="009962F0" w:rsidRDefault="003B074A" w:rsidP="003B074A">
      <w:pPr>
        <w:pStyle w:val="ListParagraph"/>
        <w:spacing w:line="480" w:lineRule="auto"/>
        <w:ind w:left="2880" w:hanging="1746"/>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Tanggal lahir</w:t>
      </w:r>
      <w:r w:rsidRPr="009962F0">
        <w:rPr>
          <w:rFonts w:ascii="Times New Roman" w:hAnsi="Times New Roman" w:cs="Times New Roman"/>
          <w:sz w:val="24"/>
          <w:szCs w:val="24"/>
          <w:lang w:val="id-ID"/>
        </w:rPr>
        <w:tab/>
        <w:t>: Dikaji dari tanggal, bulan dan tahun bayi untuk mengetahui umur bayi.</w:t>
      </w:r>
    </w:p>
    <w:p w14:paraId="2BC5DE17" w14:textId="77777777" w:rsidR="003B074A" w:rsidRPr="009962F0" w:rsidRDefault="003B074A" w:rsidP="003B074A">
      <w:pPr>
        <w:pStyle w:val="ListParagraph"/>
        <w:spacing w:line="480" w:lineRule="auto"/>
        <w:ind w:left="2880" w:hanging="1746"/>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Jenis kelamin</w:t>
      </w:r>
      <w:r w:rsidRPr="009962F0">
        <w:rPr>
          <w:rFonts w:ascii="Times New Roman" w:hAnsi="Times New Roman" w:cs="Times New Roman"/>
          <w:sz w:val="24"/>
          <w:szCs w:val="24"/>
          <w:lang w:val="id-ID"/>
        </w:rPr>
        <w:tab/>
        <w:t>: Yang dikaji alat genetalia bayi untuk mengetahui apakah bayi laki-laki atau perempuan.</w:t>
      </w:r>
    </w:p>
    <w:p w14:paraId="60E5F544" w14:textId="77777777" w:rsidR="003B074A" w:rsidRPr="009962F0" w:rsidRDefault="003B074A" w:rsidP="003B074A">
      <w:pPr>
        <w:pStyle w:val="ListParagraph"/>
        <w:spacing w:line="480" w:lineRule="auto"/>
        <w:ind w:left="2880" w:hanging="1746"/>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lamat</w:t>
      </w:r>
      <w:r w:rsidRPr="009962F0">
        <w:rPr>
          <w:rFonts w:ascii="Times New Roman" w:hAnsi="Times New Roman" w:cs="Times New Roman"/>
          <w:sz w:val="24"/>
          <w:szCs w:val="24"/>
          <w:lang w:val="id-ID"/>
        </w:rPr>
        <w:tab/>
        <w:t>: Dikaji alamat lengkap rumah untuk memudahkan kunjungan rumah.</w:t>
      </w:r>
    </w:p>
    <w:p w14:paraId="70FF1488" w14:textId="77777777" w:rsidR="003B074A" w:rsidRPr="009962F0" w:rsidRDefault="003B074A" w:rsidP="003B074A">
      <w:pPr>
        <w:tabs>
          <w:tab w:val="left" w:pos="0"/>
        </w:tabs>
        <w:spacing w:after="200" w:line="480" w:lineRule="auto"/>
        <w:ind w:left="810"/>
        <w:jc w:val="both"/>
        <w:rPr>
          <w:rFonts w:ascii="Times New Roman" w:hAnsi="Times New Roman" w:cs="Times New Roman"/>
          <w:sz w:val="24"/>
          <w:szCs w:val="24"/>
          <w:lang w:val="id-ID"/>
        </w:rPr>
      </w:pPr>
      <w:r w:rsidRPr="009962F0">
        <w:rPr>
          <w:rFonts w:ascii="Times New Roman" w:hAnsi="Times New Roman" w:cs="Times New Roman"/>
          <w:sz w:val="24"/>
          <w:szCs w:val="24"/>
        </w:rPr>
        <w:t xml:space="preserve">b) </w:t>
      </w:r>
      <w:r w:rsidRPr="009962F0">
        <w:rPr>
          <w:rFonts w:ascii="Times New Roman" w:hAnsi="Times New Roman" w:cs="Times New Roman"/>
          <w:sz w:val="24"/>
          <w:szCs w:val="24"/>
          <w:lang w:val="id-ID"/>
        </w:rPr>
        <w:t>Identitas Orang Tua</w:t>
      </w:r>
    </w:p>
    <w:p w14:paraId="04C395A7" w14:textId="77777777" w:rsidR="003B074A" w:rsidRPr="009962F0" w:rsidRDefault="003B074A" w:rsidP="003B074A">
      <w:pPr>
        <w:pStyle w:val="ListParagraph"/>
        <w:spacing w:line="480" w:lineRule="auto"/>
        <w:ind w:left="2880" w:hanging="1746"/>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lastRenderedPageBreak/>
        <w:t xml:space="preserve">Nama </w:t>
      </w:r>
      <w:r w:rsidRPr="009962F0">
        <w:rPr>
          <w:rFonts w:ascii="Times New Roman" w:hAnsi="Times New Roman" w:cs="Times New Roman"/>
          <w:sz w:val="24"/>
          <w:szCs w:val="24"/>
          <w:lang w:val="id-ID"/>
        </w:rPr>
        <w:tab/>
        <w:t>: Yang dikaji nama lengkap orang tua untuk memudahkan memanggil/menghindari kekeliruan.</w:t>
      </w:r>
    </w:p>
    <w:p w14:paraId="5E50DF0A" w14:textId="77777777" w:rsidR="003B074A" w:rsidRPr="009962F0" w:rsidRDefault="003B074A" w:rsidP="003B074A">
      <w:pPr>
        <w:pStyle w:val="ListParagraph"/>
        <w:spacing w:line="480" w:lineRule="auto"/>
        <w:ind w:left="2880" w:hanging="1746"/>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Umur</w:t>
      </w:r>
      <w:r w:rsidRPr="009962F0">
        <w:rPr>
          <w:rFonts w:ascii="Times New Roman" w:hAnsi="Times New Roman" w:cs="Times New Roman"/>
          <w:sz w:val="24"/>
          <w:szCs w:val="24"/>
          <w:lang w:val="id-ID"/>
        </w:rPr>
        <w:tab/>
        <w:t>: Yang dikaji dari tanggal, bulan, tahun kelahiran orang tua. Dengan mengetahui umur ibu bertujuan untuk menentukan ibu termasuk beresiko tinggi/tidak.</w:t>
      </w:r>
    </w:p>
    <w:p w14:paraId="5F896563" w14:textId="77777777" w:rsidR="003B074A" w:rsidRPr="009962F0" w:rsidRDefault="003B074A" w:rsidP="003B074A">
      <w:pPr>
        <w:pStyle w:val="ListParagraph"/>
        <w:spacing w:line="480" w:lineRule="auto"/>
        <w:ind w:left="2880" w:hanging="1746"/>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ekerjaan</w:t>
      </w:r>
      <w:r w:rsidRPr="009962F0">
        <w:rPr>
          <w:rFonts w:ascii="Times New Roman" w:hAnsi="Times New Roman" w:cs="Times New Roman"/>
          <w:sz w:val="24"/>
          <w:szCs w:val="24"/>
          <w:lang w:val="id-ID"/>
        </w:rPr>
        <w:tab/>
        <w:t>: Yang dikaji jenis pekerjaan orang tua untuk menentukan tingkat sosial ekonomi.</w:t>
      </w:r>
    </w:p>
    <w:p w14:paraId="3503703D" w14:textId="77777777" w:rsidR="003B074A" w:rsidRPr="009962F0" w:rsidRDefault="003B074A" w:rsidP="003B074A">
      <w:pPr>
        <w:pStyle w:val="ListParagraph"/>
        <w:spacing w:line="480" w:lineRule="auto"/>
        <w:ind w:left="2880" w:hanging="1746"/>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endidikan</w:t>
      </w:r>
      <w:r w:rsidRPr="009962F0">
        <w:rPr>
          <w:rFonts w:ascii="Times New Roman" w:hAnsi="Times New Roman" w:cs="Times New Roman"/>
          <w:sz w:val="24"/>
          <w:szCs w:val="24"/>
          <w:lang w:val="id-ID"/>
        </w:rPr>
        <w:tab/>
        <w:t>: Yang dikaji berupa pendidikan terakhir orang tua sesuai ijazah terakhir untuk menentukan tingkat pendidikan ibu sehingga memudahkan dalam pemberian KIE.</w:t>
      </w:r>
    </w:p>
    <w:p w14:paraId="5FF5B5DD" w14:textId="77777777" w:rsidR="003B074A" w:rsidRPr="009962F0" w:rsidRDefault="003B074A" w:rsidP="003B074A">
      <w:pPr>
        <w:pStyle w:val="ListParagraph"/>
        <w:spacing w:line="480" w:lineRule="auto"/>
        <w:ind w:left="2880" w:hanging="1746"/>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gama</w:t>
      </w:r>
      <w:r w:rsidRPr="009962F0">
        <w:rPr>
          <w:rFonts w:ascii="Times New Roman" w:hAnsi="Times New Roman" w:cs="Times New Roman"/>
          <w:sz w:val="24"/>
          <w:szCs w:val="24"/>
          <w:lang w:val="id-ID"/>
        </w:rPr>
        <w:tab/>
        <w:t xml:space="preserve">: Yang dikaji berupa jenis keyakinan yang dianut  sesuai pada kartu keluarga. </w:t>
      </w:r>
    </w:p>
    <w:p w14:paraId="704EDA17" w14:textId="77777777" w:rsidR="003B074A" w:rsidRPr="009962F0" w:rsidRDefault="003B074A" w:rsidP="003B074A">
      <w:pPr>
        <w:pStyle w:val="ListParagraph"/>
        <w:spacing w:line="480" w:lineRule="auto"/>
        <w:ind w:left="2880" w:hanging="1746"/>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lamat</w:t>
      </w:r>
      <w:r w:rsidRPr="009962F0">
        <w:rPr>
          <w:rFonts w:ascii="Times New Roman" w:hAnsi="Times New Roman" w:cs="Times New Roman"/>
          <w:sz w:val="24"/>
          <w:szCs w:val="24"/>
          <w:lang w:val="id-ID"/>
        </w:rPr>
        <w:tab/>
        <w:t>: Yang dikaji berupa alamat lengkap tempat tinggal  untuk memudahkan komunikasi dankunjungan rumah.</w:t>
      </w:r>
      <w:r w:rsidRPr="009962F0">
        <w:rPr>
          <w:rFonts w:ascii="Times New Roman" w:hAnsi="Times New Roman" w:cs="Times New Roman"/>
          <w:sz w:val="24"/>
          <w:szCs w:val="24"/>
        </w:rPr>
        <w:t xml:space="preserve"> </w:t>
      </w:r>
      <w:r w:rsidRPr="009962F0">
        <w:rPr>
          <w:rFonts w:ascii="Times New Roman" w:hAnsi="Times New Roman" w:cs="Times New Roman"/>
          <w:sz w:val="24"/>
          <w:szCs w:val="24"/>
          <w:lang w:val="id-ID"/>
        </w:rPr>
        <w:t>(Sondakh, 2013).</w:t>
      </w:r>
    </w:p>
    <w:p w14:paraId="1C119965" w14:textId="77777777" w:rsidR="003B074A" w:rsidRPr="009962F0" w:rsidRDefault="003B074A" w:rsidP="003B074A">
      <w:pPr>
        <w:pStyle w:val="ListParagraph"/>
        <w:numPr>
          <w:ilvl w:val="0"/>
          <w:numId w:val="49"/>
        </w:numPr>
        <w:spacing w:after="200" w:line="480" w:lineRule="auto"/>
        <w:ind w:left="1080" w:hanging="284"/>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Keluhan utama</w:t>
      </w:r>
    </w:p>
    <w:p w14:paraId="6A36870A" w14:textId="77777777" w:rsidR="003B074A" w:rsidRPr="009962F0" w:rsidRDefault="003B074A" w:rsidP="003B074A">
      <w:pPr>
        <w:pStyle w:val="ListParagraph"/>
        <w:spacing w:line="480" w:lineRule="auto"/>
        <w:ind w:left="1134"/>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Dikaji untuk menganalisa keluhan yang dirasakan secara subjektif sehingga didapatkan data untuk menentukan diagnosa. Ibu mengatakan telah melahirkan bayinya pada tanggal …. Jam …. WIB (Sondakh, 2013).</w:t>
      </w:r>
    </w:p>
    <w:p w14:paraId="48E7722F" w14:textId="77777777" w:rsidR="003B074A" w:rsidRPr="009962F0" w:rsidRDefault="003B074A" w:rsidP="003B074A">
      <w:pPr>
        <w:pStyle w:val="ListParagraph"/>
        <w:numPr>
          <w:ilvl w:val="0"/>
          <w:numId w:val="49"/>
        </w:numPr>
        <w:spacing w:after="0" w:line="480" w:lineRule="auto"/>
        <w:ind w:left="1080" w:hanging="284"/>
        <w:rPr>
          <w:rFonts w:ascii="Times New Roman" w:hAnsi="Times New Roman" w:cs="Times New Roman"/>
          <w:sz w:val="24"/>
          <w:szCs w:val="24"/>
          <w:lang w:val="id-ID"/>
        </w:rPr>
      </w:pPr>
      <w:r w:rsidRPr="009962F0">
        <w:rPr>
          <w:rFonts w:ascii="Times New Roman" w:hAnsi="Times New Roman" w:cs="Times New Roman"/>
          <w:sz w:val="24"/>
          <w:szCs w:val="24"/>
          <w:lang w:val="id-ID"/>
        </w:rPr>
        <w:t>Riwayat Prenatal, Natal, dan Postnatal</w:t>
      </w:r>
    </w:p>
    <w:p w14:paraId="72144FF6" w14:textId="77777777" w:rsidR="003B074A" w:rsidRPr="009962F0" w:rsidRDefault="003B074A" w:rsidP="003B074A">
      <w:pPr>
        <w:spacing w:after="0" w:line="480" w:lineRule="auto"/>
        <w:ind w:left="1080"/>
        <w:rPr>
          <w:rFonts w:ascii="Times New Roman" w:hAnsi="Times New Roman" w:cs="Times New Roman"/>
          <w:sz w:val="24"/>
          <w:szCs w:val="24"/>
          <w:lang w:val="id-ID"/>
        </w:rPr>
      </w:pPr>
      <w:r w:rsidRPr="009962F0">
        <w:rPr>
          <w:rFonts w:ascii="Times New Roman" w:hAnsi="Times New Roman" w:cs="Times New Roman"/>
          <w:sz w:val="24"/>
          <w:szCs w:val="24"/>
          <w:lang w:val="id-ID"/>
        </w:rPr>
        <w:t>Riwayat Prenatal</w:t>
      </w:r>
    </w:p>
    <w:p w14:paraId="104C76DF" w14:textId="77777777" w:rsidR="003B074A" w:rsidRPr="009962F0" w:rsidRDefault="003B074A" w:rsidP="003B074A">
      <w:pPr>
        <w:pStyle w:val="ListParagraph"/>
        <w:spacing w:after="0" w:line="480" w:lineRule="auto"/>
        <w:ind w:left="1080"/>
        <w:rPr>
          <w:rFonts w:ascii="Times New Roman" w:hAnsi="Times New Roman" w:cs="Times New Roman"/>
          <w:sz w:val="24"/>
          <w:szCs w:val="24"/>
          <w:lang w:val="id-ID"/>
        </w:rPr>
      </w:pPr>
      <w:r w:rsidRPr="009962F0">
        <w:rPr>
          <w:rFonts w:ascii="Times New Roman" w:hAnsi="Times New Roman" w:cs="Times New Roman"/>
          <w:sz w:val="24"/>
          <w:szCs w:val="24"/>
          <w:lang w:val="id-ID"/>
        </w:rPr>
        <w:lastRenderedPageBreak/>
        <w:t>Anak keberapa, keluhan-keluhan selama hamil, kontrol ke petugas kesehatan berapa kali, HPHT dan kebiasaan-kebiasaan ibu selama hamil, serta riwayat kehamilan yang mempengaruhi bayi baru lahir. Menurut Poedji Rouhjati, 2003 riwayat kesehatan yang dapat berpengaruh pada kehamilan antara lain:</w:t>
      </w:r>
    </w:p>
    <w:p w14:paraId="60790F11" w14:textId="77777777" w:rsidR="003B074A" w:rsidRPr="009962F0" w:rsidRDefault="003B074A" w:rsidP="003B074A">
      <w:pPr>
        <w:pStyle w:val="ListParagraph"/>
        <w:numPr>
          <w:ilvl w:val="3"/>
          <w:numId w:val="48"/>
        </w:numPr>
        <w:spacing w:after="0" w:line="480" w:lineRule="auto"/>
        <w:ind w:left="1560" w:hanging="426"/>
        <w:rPr>
          <w:rFonts w:ascii="Times New Roman" w:hAnsi="Times New Roman" w:cs="Times New Roman"/>
          <w:sz w:val="24"/>
          <w:szCs w:val="24"/>
          <w:lang w:val="id-ID"/>
        </w:rPr>
      </w:pPr>
      <w:r w:rsidRPr="009962F0">
        <w:rPr>
          <w:rFonts w:ascii="Times New Roman" w:hAnsi="Times New Roman" w:cs="Times New Roman"/>
          <w:sz w:val="24"/>
          <w:szCs w:val="24"/>
          <w:lang w:val="id-ID"/>
        </w:rPr>
        <w:t>Anemia (kurang darah), bahaya jika Hb &lt; 6 gr % yaitu kematian janin dalam kandungan, persalinan prematur, persalinan lama dan perdarahan postpartum.</w:t>
      </w:r>
    </w:p>
    <w:p w14:paraId="1F43F903" w14:textId="77777777" w:rsidR="003B074A" w:rsidRPr="009962F0" w:rsidRDefault="003B074A" w:rsidP="003B074A">
      <w:pPr>
        <w:pStyle w:val="ListParagraph"/>
        <w:numPr>
          <w:ilvl w:val="3"/>
          <w:numId w:val="48"/>
        </w:numPr>
        <w:spacing w:after="0" w:line="480" w:lineRule="auto"/>
        <w:ind w:left="1560" w:hanging="426"/>
        <w:rPr>
          <w:rFonts w:ascii="Times New Roman" w:hAnsi="Times New Roman" w:cs="Times New Roman"/>
          <w:sz w:val="24"/>
          <w:szCs w:val="24"/>
          <w:lang w:val="id-ID"/>
        </w:rPr>
      </w:pPr>
      <w:r w:rsidRPr="009962F0">
        <w:rPr>
          <w:rFonts w:ascii="Times New Roman" w:hAnsi="Times New Roman" w:cs="Times New Roman"/>
          <w:sz w:val="24"/>
          <w:szCs w:val="24"/>
          <w:lang w:val="id-ID"/>
        </w:rPr>
        <w:t>TBC paru, janin akan tertular setelah lahir. Bila TBC berat akan menurunkan kondisi ibu hamil, tenaga bahkan ASI juga berkurang. Dapat terjadi abortus, bayi lahir prematur.</w:t>
      </w:r>
    </w:p>
    <w:p w14:paraId="0DB4A8E8" w14:textId="77777777" w:rsidR="003B074A" w:rsidRPr="009962F0" w:rsidRDefault="003B074A" w:rsidP="003B074A">
      <w:pPr>
        <w:pStyle w:val="ListParagraph"/>
        <w:numPr>
          <w:ilvl w:val="3"/>
          <w:numId w:val="48"/>
        </w:numPr>
        <w:spacing w:after="0" w:line="480" w:lineRule="auto"/>
        <w:ind w:left="1560" w:hanging="426"/>
        <w:rPr>
          <w:rFonts w:ascii="Times New Roman" w:hAnsi="Times New Roman" w:cs="Times New Roman"/>
          <w:sz w:val="24"/>
          <w:szCs w:val="24"/>
          <w:lang w:val="id-ID"/>
        </w:rPr>
      </w:pPr>
      <w:r w:rsidRPr="009962F0">
        <w:rPr>
          <w:rFonts w:ascii="Times New Roman" w:hAnsi="Times New Roman" w:cs="Times New Roman"/>
          <w:sz w:val="24"/>
          <w:szCs w:val="24"/>
          <w:lang w:val="id-ID"/>
        </w:rPr>
        <w:t>Jantung, bahayanya yaitu payah jantung bertambah berat, kelahiran prematur/ lahir mati</w:t>
      </w:r>
    </w:p>
    <w:p w14:paraId="66C08453" w14:textId="77777777" w:rsidR="003B074A" w:rsidRPr="009962F0" w:rsidRDefault="003B074A" w:rsidP="003B074A">
      <w:pPr>
        <w:pStyle w:val="ListParagraph"/>
        <w:numPr>
          <w:ilvl w:val="3"/>
          <w:numId w:val="48"/>
        </w:numPr>
        <w:spacing w:after="0" w:line="480" w:lineRule="auto"/>
        <w:ind w:left="1560" w:hanging="426"/>
        <w:rPr>
          <w:rFonts w:ascii="Times New Roman" w:hAnsi="Times New Roman" w:cs="Times New Roman"/>
          <w:sz w:val="24"/>
          <w:szCs w:val="24"/>
          <w:lang w:val="id-ID"/>
        </w:rPr>
      </w:pPr>
      <w:r w:rsidRPr="009962F0">
        <w:rPr>
          <w:rFonts w:ascii="Times New Roman" w:hAnsi="Times New Roman" w:cs="Times New Roman"/>
          <w:sz w:val="24"/>
          <w:szCs w:val="24"/>
          <w:lang w:val="id-ID"/>
        </w:rPr>
        <w:t>Diabetes melitus, bahayanya yaitu dapat terjadi persalinan premature, hydraamnion, kelainan bawaan, BBL besar/ makrosomia, kematian janin dalam kandungan.</w:t>
      </w:r>
    </w:p>
    <w:p w14:paraId="02A15F43" w14:textId="77777777" w:rsidR="003B074A" w:rsidRPr="009962F0" w:rsidRDefault="003B074A" w:rsidP="003B074A">
      <w:pPr>
        <w:pStyle w:val="ListParagraph"/>
        <w:numPr>
          <w:ilvl w:val="3"/>
          <w:numId w:val="48"/>
        </w:numPr>
        <w:spacing w:after="0" w:line="480" w:lineRule="auto"/>
        <w:ind w:left="1560" w:hanging="426"/>
        <w:rPr>
          <w:rFonts w:ascii="Times New Roman" w:hAnsi="Times New Roman" w:cs="Times New Roman"/>
          <w:sz w:val="24"/>
          <w:szCs w:val="24"/>
          <w:lang w:val="id-ID"/>
        </w:rPr>
      </w:pPr>
      <w:r w:rsidRPr="009962F0">
        <w:rPr>
          <w:rFonts w:ascii="Times New Roman" w:hAnsi="Times New Roman" w:cs="Times New Roman"/>
          <w:sz w:val="24"/>
          <w:szCs w:val="24"/>
          <w:lang w:val="id-ID"/>
        </w:rPr>
        <w:t xml:space="preserve">HIV/AIDS, bahayanya pada bayi dapat terjadi penularan melalui ASI dan ibu mudah terinfeksi </w:t>
      </w:r>
    </w:p>
    <w:p w14:paraId="03D05187" w14:textId="77777777" w:rsidR="003B074A" w:rsidRPr="009962F0" w:rsidRDefault="003B074A" w:rsidP="003B074A">
      <w:pPr>
        <w:spacing w:after="0" w:line="480" w:lineRule="auto"/>
        <w:ind w:left="720" w:firstLine="450"/>
        <w:rPr>
          <w:rFonts w:ascii="Times New Roman" w:hAnsi="Times New Roman" w:cs="Times New Roman"/>
          <w:sz w:val="24"/>
          <w:szCs w:val="24"/>
          <w:lang w:val="id-ID"/>
        </w:rPr>
      </w:pPr>
      <w:r w:rsidRPr="009962F0">
        <w:rPr>
          <w:rFonts w:ascii="Times New Roman" w:hAnsi="Times New Roman" w:cs="Times New Roman"/>
          <w:sz w:val="24"/>
          <w:szCs w:val="24"/>
          <w:lang w:val="id-ID"/>
        </w:rPr>
        <w:t>Riwayat Natal</w:t>
      </w:r>
    </w:p>
    <w:p w14:paraId="69D466C2" w14:textId="77777777" w:rsidR="003B074A" w:rsidRPr="009962F0" w:rsidRDefault="003B074A" w:rsidP="003B074A">
      <w:pPr>
        <w:pStyle w:val="ListParagraph"/>
        <w:spacing w:after="0" w:line="480" w:lineRule="auto"/>
        <w:ind w:left="1134"/>
        <w:rPr>
          <w:rFonts w:ascii="Times New Roman" w:hAnsi="Times New Roman" w:cs="Times New Roman"/>
          <w:sz w:val="24"/>
          <w:szCs w:val="24"/>
          <w:lang w:val="id-ID"/>
        </w:rPr>
      </w:pPr>
      <w:r w:rsidRPr="009962F0">
        <w:rPr>
          <w:rFonts w:ascii="Times New Roman" w:hAnsi="Times New Roman" w:cs="Times New Roman"/>
          <w:sz w:val="24"/>
          <w:szCs w:val="24"/>
          <w:lang w:val="id-ID"/>
        </w:rPr>
        <w:t>Berapa usia kehamilan, jam berapa waktu persalinan, jenis persalinan, ditolong oleh siapa, BB bayi, PB bayi, komplikasi persalinan.</w:t>
      </w:r>
    </w:p>
    <w:p w14:paraId="14771296" w14:textId="77777777" w:rsidR="003B074A" w:rsidRPr="009962F0" w:rsidRDefault="003B074A" w:rsidP="003B074A">
      <w:pPr>
        <w:spacing w:after="0" w:line="480" w:lineRule="auto"/>
        <w:ind w:left="414" w:firstLine="720"/>
        <w:rPr>
          <w:rFonts w:ascii="Times New Roman" w:hAnsi="Times New Roman" w:cs="Times New Roman"/>
          <w:sz w:val="24"/>
          <w:szCs w:val="24"/>
          <w:lang w:val="id-ID"/>
        </w:rPr>
      </w:pPr>
      <w:r w:rsidRPr="009962F0">
        <w:rPr>
          <w:rFonts w:ascii="Times New Roman" w:hAnsi="Times New Roman" w:cs="Times New Roman"/>
          <w:sz w:val="24"/>
          <w:szCs w:val="24"/>
          <w:lang w:val="id-ID"/>
        </w:rPr>
        <w:t>Riwayat Postnatal</w:t>
      </w:r>
    </w:p>
    <w:p w14:paraId="3710C12F" w14:textId="77777777" w:rsidR="003B074A" w:rsidRPr="009962F0" w:rsidRDefault="003B074A" w:rsidP="003B074A">
      <w:pPr>
        <w:pStyle w:val="ListParagraph"/>
        <w:spacing w:after="0" w:line="480" w:lineRule="auto"/>
        <w:ind w:left="1134"/>
        <w:rPr>
          <w:rFonts w:ascii="Times New Roman" w:hAnsi="Times New Roman" w:cs="Times New Roman"/>
          <w:sz w:val="24"/>
          <w:szCs w:val="24"/>
          <w:lang w:val="id-ID"/>
        </w:rPr>
      </w:pPr>
      <w:r w:rsidRPr="009962F0">
        <w:rPr>
          <w:rFonts w:ascii="Times New Roman" w:hAnsi="Times New Roman" w:cs="Times New Roman"/>
          <w:sz w:val="24"/>
          <w:szCs w:val="24"/>
          <w:lang w:val="id-ID"/>
        </w:rPr>
        <w:lastRenderedPageBreak/>
        <w:t>Keadaan tali pusat, apakah telah diberi injeksi vitamin K, salep mata, IMD, Minum ASI/PASI.</w:t>
      </w:r>
    </w:p>
    <w:p w14:paraId="18D006DC" w14:textId="77777777" w:rsidR="003B074A" w:rsidRPr="009962F0" w:rsidRDefault="003B074A" w:rsidP="003B074A">
      <w:pPr>
        <w:spacing w:after="0" w:line="480" w:lineRule="auto"/>
        <w:ind w:left="1713" w:hanging="993"/>
        <w:rPr>
          <w:rFonts w:ascii="Times New Roman" w:hAnsi="Times New Roman" w:cs="Times New Roman"/>
          <w:sz w:val="24"/>
          <w:szCs w:val="24"/>
          <w:lang w:val="id-ID"/>
        </w:rPr>
      </w:pPr>
      <w:r w:rsidRPr="009962F0">
        <w:rPr>
          <w:rFonts w:ascii="Times New Roman" w:hAnsi="Times New Roman" w:cs="Times New Roman"/>
          <w:sz w:val="24"/>
          <w:szCs w:val="24"/>
        </w:rPr>
        <w:t xml:space="preserve">d) </w:t>
      </w:r>
      <w:r w:rsidRPr="009962F0">
        <w:rPr>
          <w:rFonts w:ascii="Times New Roman" w:hAnsi="Times New Roman" w:cs="Times New Roman"/>
          <w:sz w:val="24"/>
          <w:szCs w:val="24"/>
          <w:lang w:val="id-ID"/>
        </w:rPr>
        <w:t>Kebutuhan Dasar</w:t>
      </w:r>
    </w:p>
    <w:p w14:paraId="7FA3F724" w14:textId="77777777" w:rsidR="003B074A" w:rsidRPr="009962F0" w:rsidRDefault="003B074A" w:rsidP="003B074A">
      <w:pPr>
        <w:spacing w:after="0" w:line="480" w:lineRule="auto"/>
        <w:ind w:left="414" w:firstLine="720"/>
        <w:rPr>
          <w:rFonts w:ascii="Times New Roman" w:hAnsi="Times New Roman" w:cs="Times New Roman"/>
          <w:sz w:val="24"/>
          <w:szCs w:val="24"/>
          <w:lang w:val="id-ID"/>
        </w:rPr>
      </w:pPr>
      <w:r w:rsidRPr="009962F0">
        <w:rPr>
          <w:rFonts w:ascii="Times New Roman" w:hAnsi="Times New Roman" w:cs="Times New Roman"/>
          <w:sz w:val="24"/>
          <w:szCs w:val="24"/>
          <w:lang w:val="id-ID"/>
        </w:rPr>
        <w:t>Pola Nutrisi</w:t>
      </w:r>
    </w:p>
    <w:p w14:paraId="504D1C62" w14:textId="77777777" w:rsidR="003B074A" w:rsidRPr="009962F0" w:rsidRDefault="003B074A" w:rsidP="003B074A">
      <w:pPr>
        <w:pStyle w:val="ListParagraph"/>
        <w:spacing w:after="0" w:line="480" w:lineRule="auto"/>
        <w:ind w:left="1134"/>
        <w:rPr>
          <w:rFonts w:ascii="Times New Roman" w:hAnsi="Times New Roman" w:cs="Times New Roman"/>
          <w:sz w:val="24"/>
          <w:szCs w:val="24"/>
          <w:lang w:val="id-ID"/>
        </w:rPr>
      </w:pPr>
      <w:r w:rsidRPr="009962F0">
        <w:rPr>
          <w:rFonts w:ascii="Times New Roman" w:hAnsi="Times New Roman" w:cs="Times New Roman"/>
          <w:sz w:val="24"/>
          <w:szCs w:val="24"/>
          <w:lang w:val="id-ID"/>
        </w:rPr>
        <w:t>setelah bayi lahir, segera susukan pada ibunya, apakah ASI keluar sedikit, kebutuhan minum hari pertama 60 cc/kg BB, selanjutnya ditambah 30 cc/kg BB untuk hari berikutnya.</w:t>
      </w:r>
    </w:p>
    <w:p w14:paraId="3946C2A1" w14:textId="77777777" w:rsidR="003B074A" w:rsidRPr="009962F0" w:rsidRDefault="003B074A" w:rsidP="003B074A">
      <w:pPr>
        <w:spacing w:after="0" w:line="480" w:lineRule="auto"/>
        <w:ind w:left="414" w:firstLine="720"/>
        <w:rPr>
          <w:rFonts w:ascii="Times New Roman" w:hAnsi="Times New Roman" w:cs="Times New Roman"/>
          <w:sz w:val="24"/>
          <w:szCs w:val="24"/>
          <w:lang w:val="id-ID"/>
        </w:rPr>
      </w:pPr>
      <w:r w:rsidRPr="009962F0">
        <w:rPr>
          <w:rFonts w:ascii="Times New Roman" w:hAnsi="Times New Roman" w:cs="Times New Roman"/>
          <w:sz w:val="24"/>
          <w:szCs w:val="24"/>
          <w:lang w:val="id-ID"/>
        </w:rPr>
        <w:t>Pola Eliminasi</w:t>
      </w:r>
    </w:p>
    <w:p w14:paraId="6AA56AF6" w14:textId="77777777" w:rsidR="003B074A" w:rsidRPr="009962F0" w:rsidRDefault="003B074A" w:rsidP="003B074A">
      <w:pPr>
        <w:pStyle w:val="ListParagraph"/>
        <w:spacing w:after="0" w:line="480" w:lineRule="auto"/>
        <w:ind w:left="1134"/>
        <w:rPr>
          <w:rFonts w:ascii="Times New Roman" w:hAnsi="Times New Roman" w:cs="Times New Roman"/>
          <w:sz w:val="24"/>
          <w:szCs w:val="24"/>
          <w:lang w:val="id-ID"/>
        </w:rPr>
      </w:pPr>
      <w:r w:rsidRPr="009962F0">
        <w:rPr>
          <w:rFonts w:ascii="Times New Roman" w:hAnsi="Times New Roman" w:cs="Times New Roman"/>
          <w:sz w:val="24"/>
          <w:szCs w:val="24"/>
          <w:lang w:val="id-ID"/>
        </w:rPr>
        <w:t>proses pengeluaran defekasi dan urin terjadi 24 jam pertama setelah lahir, konsistensinya agak lembek, berwarna hitam kehijauan. Selain itu, diperiksa juga urin yang normalnya berwarna kuning.</w:t>
      </w:r>
    </w:p>
    <w:p w14:paraId="67053C5A" w14:textId="77777777" w:rsidR="003B074A" w:rsidRPr="009962F0" w:rsidRDefault="003B074A" w:rsidP="003B074A">
      <w:pPr>
        <w:spacing w:after="0" w:line="480" w:lineRule="auto"/>
        <w:ind w:left="414" w:firstLine="720"/>
        <w:rPr>
          <w:rFonts w:ascii="Times New Roman" w:hAnsi="Times New Roman" w:cs="Times New Roman"/>
          <w:sz w:val="24"/>
          <w:szCs w:val="24"/>
          <w:lang w:val="id-ID"/>
        </w:rPr>
      </w:pPr>
      <w:r w:rsidRPr="009962F0">
        <w:rPr>
          <w:rFonts w:ascii="Times New Roman" w:hAnsi="Times New Roman" w:cs="Times New Roman"/>
          <w:sz w:val="24"/>
          <w:szCs w:val="24"/>
          <w:lang w:val="id-ID"/>
        </w:rPr>
        <w:t>Pola Istirahat</w:t>
      </w:r>
    </w:p>
    <w:p w14:paraId="4EE9327E" w14:textId="77777777" w:rsidR="003B074A" w:rsidRPr="009962F0" w:rsidRDefault="003B074A" w:rsidP="003B074A">
      <w:pPr>
        <w:pStyle w:val="ListParagraph"/>
        <w:spacing w:after="0" w:line="480" w:lineRule="auto"/>
        <w:ind w:left="1134"/>
        <w:rPr>
          <w:rFonts w:ascii="Times New Roman" w:hAnsi="Times New Roman" w:cs="Times New Roman"/>
          <w:sz w:val="24"/>
          <w:szCs w:val="24"/>
          <w:lang w:val="id-ID"/>
        </w:rPr>
      </w:pPr>
      <w:r w:rsidRPr="009962F0">
        <w:rPr>
          <w:rFonts w:ascii="Times New Roman" w:hAnsi="Times New Roman" w:cs="Times New Roman"/>
          <w:sz w:val="24"/>
          <w:szCs w:val="24"/>
          <w:lang w:val="id-ID"/>
        </w:rPr>
        <w:t>Pola tidur normal bayi baru lahir adalah 14-18 jam/hari (Sondakh, 2013).</w:t>
      </w:r>
    </w:p>
    <w:p w14:paraId="6342F7E5" w14:textId="77777777" w:rsidR="003B074A" w:rsidRPr="009962F0" w:rsidRDefault="003B074A" w:rsidP="003B074A">
      <w:pPr>
        <w:pStyle w:val="ListParagraph"/>
        <w:spacing w:line="480" w:lineRule="auto"/>
        <w:ind w:left="1134"/>
        <w:rPr>
          <w:rFonts w:ascii="Times New Roman" w:hAnsi="Times New Roman" w:cs="Times New Roman"/>
          <w:sz w:val="24"/>
          <w:szCs w:val="24"/>
          <w:lang w:val="id-ID"/>
        </w:rPr>
      </w:pPr>
    </w:p>
    <w:p w14:paraId="1B2CEA27" w14:textId="77777777" w:rsidR="003B074A" w:rsidRPr="009962F0" w:rsidRDefault="003B074A" w:rsidP="003B074A">
      <w:pPr>
        <w:pStyle w:val="ListParagraph"/>
        <w:spacing w:line="480" w:lineRule="auto"/>
        <w:ind w:left="1134"/>
        <w:rPr>
          <w:rFonts w:ascii="Times New Roman" w:hAnsi="Times New Roman" w:cs="Times New Roman"/>
          <w:sz w:val="24"/>
          <w:szCs w:val="24"/>
          <w:lang w:val="id-ID"/>
        </w:rPr>
      </w:pPr>
    </w:p>
    <w:p w14:paraId="251FAB78" w14:textId="77777777" w:rsidR="003B074A" w:rsidRPr="009962F0" w:rsidRDefault="003B074A" w:rsidP="003B074A">
      <w:pPr>
        <w:pStyle w:val="ListParagraph"/>
        <w:numPr>
          <w:ilvl w:val="2"/>
          <w:numId w:val="57"/>
        </w:numPr>
        <w:spacing w:after="0" w:line="480" w:lineRule="auto"/>
        <w:jc w:val="both"/>
        <w:rPr>
          <w:rFonts w:ascii="Times New Roman" w:hAnsi="Times New Roman" w:cs="Times New Roman"/>
          <w:b/>
          <w:bCs/>
          <w:sz w:val="24"/>
          <w:szCs w:val="24"/>
        </w:rPr>
      </w:pPr>
      <w:r w:rsidRPr="009962F0">
        <w:rPr>
          <w:rFonts w:ascii="Times New Roman" w:hAnsi="Times New Roman" w:cs="Times New Roman"/>
          <w:b/>
          <w:bCs/>
          <w:sz w:val="24"/>
          <w:szCs w:val="24"/>
        </w:rPr>
        <w:t>Objektif</w:t>
      </w:r>
    </w:p>
    <w:p w14:paraId="4B01D124" w14:textId="77777777" w:rsidR="003B074A" w:rsidRPr="009962F0" w:rsidRDefault="003B074A" w:rsidP="003B074A">
      <w:pPr>
        <w:pStyle w:val="ListParagraph"/>
        <w:numPr>
          <w:ilvl w:val="0"/>
          <w:numId w:val="50"/>
        </w:numPr>
        <w:spacing w:after="0" w:line="480" w:lineRule="auto"/>
        <w:ind w:left="1560" w:hanging="284"/>
        <w:jc w:val="both"/>
        <w:rPr>
          <w:rFonts w:ascii="Times New Roman" w:hAnsi="Times New Roman" w:cs="Times New Roman"/>
          <w:sz w:val="24"/>
          <w:szCs w:val="24"/>
        </w:rPr>
      </w:pPr>
      <w:r w:rsidRPr="009962F0">
        <w:rPr>
          <w:rFonts w:ascii="Times New Roman" w:hAnsi="Times New Roman" w:cs="Times New Roman"/>
          <w:sz w:val="24"/>
          <w:szCs w:val="24"/>
        </w:rPr>
        <w:t xml:space="preserve">Pemeriksaan </w:t>
      </w:r>
      <w:r w:rsidRPr="009962F0">
        <w:rPr>
          <w:rFonts w:ascii="Times New Roman" w:hAnsi="Times New Roman" w:cs="Times New Roman"/>
          <w:sz w:val="24"/>
          <w:szCs w:val="24"/>
          <w:lang w:val="id-ID"/>
        </w:rPr>
        <w:t>umum menurut Sondakh (2013)</w:t>
      </w:r>
    </w:p>
    <w:p w14:paraId="1FC134E9" w14:textId="77777777" w:rsidR="003B074A" w:rsidRPr="009962F0" w:rsidRDefault="003B074A" w:rsidP="003B074A">
      <w:pPr>
        <w:pStyle w:val="ListParagraph"/>
        <w:numPr>
          <w:ilvl w:val="0"/>
          <w:numId w:val="51"/>
        </w:numPr>
        <w:spacing w:after="0" w:line="480" w:lineRule="auto"/>
        <w:jc w:val="both"/>
        <w:rPr>
          <w:rFonts w:ascii="Times New Roman" w:hAnsi="Times New Roman" w:cs="Times New Roman"/>
          <w:sz w:val="24"/>
          <w:szCs w:val="24"/>
        </w:rPr>
      </w:pPr>
      <w:r w:rsidRPr="009962F0">
        <w:rPr>
          <w:rFonts w:ascii="Times New Roman" w:hAnsi="Times New Roman" w:cs="Times New Roman"/>
          <w:sz w:val="24"/>
          <w:szCs w:val="24"/>
          <w:lang w:val="id-ID"/>
        </w:rPr>
        <w:t xml:space="preserve">Kesadaran </w:t>
      </w:r>
      <w:r w:rsidRPr="009962F0">
        <w:rPr>
          <w:rFonts w:ascii="Times New Roman" w:hAnsi="Times New Roman" w:cs="Times New Roman"/>
          <w:sz w:val="24"/>
          <w:szCs w:val="24"/>
          <w:lang w:val="id-ID"/>
        </w:rPr>
        <w:tab/>
        <w:t>:</w:t>
      </w:r>
      <w:r w:rsidRPr="009962F0">
        <w:rPr>
          <w:rFonts w:ascii="Times New Roman" w:hAnsi="Times New Roman" w:cs="Times New Roman"/>
          <w:sz w:val="24"/>
          <w:szCs w:val="24"/>
        </w:rPr>
        <w:t xml:space="preserve"> </w:t>
      </w:r>
      <w:r w:rsidRPr="009962F0">
        <w:rPr>
          <w:rFonts w:ascii="Times New Roman" w:hAnsi="Times New Roman" w:cs="Times New Roman"/>
          <w:sz w:val="24"/>
          <w:szCs w:val="24"/>
          <w:lang w:val="id-ID"/>
        </w:rPr>
        <w:t>composmentis</w:t>
      </w:r>
    </w:p>
    <w:p w14:paraId="52179886" w14:textId="77777777" w:rsidR="003B074A" w:rsidRPr="009962F0" w:rsidRDefault="003B074A" w:rsidP="003B074A">
      <w:pPr>
        <w:pStyle w:val="ListParagraph"/>
        <w:numPr>
          <w:ilvl w:val="0"/>
          <w:numId w:val="51"/>
        </w:numPr>
        <w:spacing w:after="0" w:line="480" w:lineRule="auto"/>
        <w:jc w:val="both"/>
        <w:rPr>
          <w:rFonts w:ascii="Times New Roman" w:hAnsi="Times New Roman" w:cs="Times New Roman"/>
          <w:sz w:val="24"/>
          <w:szCs w:val="24"/>
        </w:rPr>
      </w:pPr>
      <w:r w:rsidRPr="009962F0">
        <w:rPr>
          <w:rFonts w:ascii="Times New Roman" w:hAnsi="Times New Roman" w:cs="Times New Roman"/>
          <w:sz w:val="24"/>
          <w:szCs w:val="24"/>
        </w:rPr>
        <w:t xml:space="preserve">Suhu </w:t>
      </w:r>
      <w:r w:rsidRPr="009962F0">
        <w:rPr>
          <w:rFonts w:ascii="Times New Roman" w:hAnsi="Times New Roman" w:cs="Times New Roman"/>
          <w:sz w:val="24"/>
          <w:szCs w:val="24"/>
        </w:rPr>
        <w:tab/>
      </w:r>
      <w:r w:rsidRPr="009962F0">
        <w:rPr>
          <w:rFonts w:ascii="Times New Roman" w:hAnsi="Times New Roman" w:cs="Times New Roman"/>
          <w:sz w:val="24"/>
          <w:szCs w:val="24"/>
          <w:lang w:val="id-ID"/>
        </w:rPr>
        <w:tab/>
        <w:t>: normalnya</w:t>
      </w:r>
      <w:r w:rsidRPr="009962F0">
        <w:rPr>
          <w:rFonts w:ascii="Times New Roman" w:hAnsi="Times New Roman" w:cs="Times New Roman"/>
          <w:sz w:val="24"/>
          <w:szCs w:val="24"/>
        </w:rPr>
        <w:t xml:space="preserve"> 36,5-37˚C</w:t>
      </w:r>
    </w:p>
    <w:p w14:paraId="6E432A43" w14:textId="77777777" w:rsidR="003B074A" w:rsidRPr="009962F0" w:rsidRDefault="003B074A" w:rsidP="003B074A">
      <w:pPr>
        <w:pStyle w:val="ListParagraph"/>
        <w:numPr>
          <w:ilvl w:val="0"/>
          <w:numId w:val="51"/>
        </w:numPr>
        <w:spacing w:after="0" w:line="480" w:lineRule="auto"/>
        <w:jc w:val="both"/>
        <w:rPr>
          <w:rFonts w:ascii="Times New Roman" w:hAnsi="Times New Roman" w:cs="Times New Roman"/>
          <w:sz w:val="24"/>
          <w:szCs w:val="24"/>
        </w:rPr>
      </w:pPr>
      <w:r w:rsidRPr="009962F0">
        <w:rPr>
          <w:rFonts w:ascii="Times New Roman" w:hAnsi="Times New Roman" w:cs="Times New Roman"/>
          <w:sz w:val="24"/>
          <w:szCs w:val="24"/>
        </w:rPr>
        <w:t>Pernapasan</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n</w:t>
      </w:r>
      <w:r w:rsidRPr="009962F0">
        <w:rPr>
          <w:rFonts w:ascii="Times New Roman" w:hAnsi="Times New Roman" w:cs="Times New Roman"/>
          <w:sz w:val="24"/>
          <w:szCs w:val="24"/>
        </w:rPr>
        <w:t>ormal</w:t>
      </w:r>
      <w:r w:rsidRPr="009962F0">
        <w:rPr>
          <w:rFonts w:ascii="Times New Roman" w:hAnsi="Times New Roman" w:cs="Times New Roman"/>
          <w:sz w:val="24"/>
          <w:szCs w:val="24"/>
          <w:lang w:val="id-ID"/>
        </w:rPr>
        <w:t>nya</w:t>
      </w:r>
      <w:r w:rsidRPr="009962F0">
        <w:rPr>
          <w:rFonts w:ascii="Times New Roman" w:hAnsi="Times New Roman" w:cs="Times New Roman"/>
          <w:sz w:val="24"/>
          <w:szCs w:val="24"/>
        </w:rPr>
        <w:t xml:space="preserve"> </w:t>
      </w:r>
      <w:r w:rsidRPr="009962F0">
        <w:rPr>
          <w:rFonts w:ascii="Times New Roman" w:hAnsi="Times New Roman" w:cs="Times New Roman"/>
          <w:sz w:val="24"/>
          <w:szCs w:val="24"/>
          <w:lang w:val="id-ID"/>
        </w:rPr>
        <w:t>3</w:t>
      </w:r>
      <w:r w:rsidRPr="009962F0">
        <w:rPr>
          <w:rFonts w:ascii="Times New Roman" w:hAnsi="Times New Roman" w:cs="Times New Roman"/>
          <w:sz w:val="24"/>
          <w:szCs w:val="24"/>
        </w:rPr>
        <w:t>0-60 kali/menit</w:t>
      </w:r>
    </w:p>
    <w:p w14:paraId="21B94786" w14:textId="77777777" w:rsidR="003B074A" w:rsidRPr="009962F0" w:rsidRDefault="003B074A" w:rsidP="003B074A">
      <w:pPr>
        <w:pStyle w:val="ListParagraph"/>
        <w:numPr>
          <w:ilvl w:val="0"/>
          <w:numId w:val="51"/>
        </w:numPr>
        <w:spacing w:after="0" w:line="480" w:lineRule="auto"/>
        <w:jc w:val="both"/>
        <w:rPr>
          <w:rFonts w:ascii="Times New Roman" w:hAnsi="Times New Roman" w:cs="Times New Roman"/>
          <w:sz w:val="24"/>
          <w:szCs w:val="24"/>
        </w:rPr>
      </w:pPr>
      <w:r w:rsidRPr="009962F0">
        <w:rPr>
          <w:rFonts w:ascii="Times New Roman" w:hAnsi="Times New Roman" w:cs="Times New Roman"/>
          <w:sz w:val="24"/>
          <w:szCs w:val="24"/>
        </w:rPr>
        <w:t>Denyut jantung</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n</w:t>
      </w:r>
      <w:r w:rsidRPr="009962F0">
        <w:rPr>
          <w:rFonts w:ascii="Times New Roman" w:hAnsi="Times New Roman" w:cs="Times New Roman"/>
          <w:sz w:val="24"/>
          <w:szCs w:val="24"/>
        </w:rPr>
        <w:t>ormal</w:t>
      </w:r>
      <w:r w:rsidRPr="009962F0">
        <w:rPr>
          <w:rFonts w:ascii="Times New Roman" w:hAnsi="Times New Roman" w:cs="Times New Roman"/>
          <w:sz w:val="24"/>
          <w:szCs w:val="24"/>
          <w:lang w:val="id-ID"/>
        </w:rPr>
        <w:t>nya</w:t>
      </w:r>
      <w:r w:rsidRPr="009962F0">
        <w:rPr>
          <w:rFonts w:ascii="Times New Roman" w:hAnsi="Times New Roman" w:cs="Times New Roman"/>
          <w:sz w:val="24"/>
          <w:szCs w:val="24"/>
        </w:rPr>
        <w:t xml:space="preserve"> 130-160 kali/menit</w:t>
      </w:r>
    </w:p>
    <w:p w14:paraId="5BF9AAD5" w14:textId="77777777" w:rsidR="003B074A" w:rsidRPr="009962F0" w:rsidRDefault="003B074A" w:rsidP="003B074A">
      <w:pPr>
        <w:pStyle w:val="ListParagraph"/>
        <w:numPr>
          <w:ilvl w:val="0"/>
          <w:numId w:val="52"/>
        </w:numPr>
        <w:spacing w:after="0" w:line="480" w:lineRule="auto"/>
        <w:ind w:left="1560" w:hanging="284"/>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emeriksaan fisik menurut Marni (2015)</w:t>
      </w:r>
    </w:p>
    <w:p w14:paraId="141B8E57" w14:textId="77777777" w:rsidR="003B074A" w:rsidRPr="009962F0" w:rsidRDefault="003B074A" w:rsidP="003B074A">
      <w:pPr>
        <w:pStyle w:val="ListParagraph"/>
        <w:numPr>
          <w:ilvl w:val="0"/>
          <w:numId w:val="53"/>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rPr>
        <w:lastRenderedPageBreak/>
        <w:t>Inspeksi</w:t>
      </w:r>
    </w:p>
    <w:p w14:paraId="003054BC"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Kepala</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melihat besar, bentuk, sutura tertutup atau melebar, p</w:t>
      </w:r>
      <w:r w:rsidRPr="009962F0">
        <w:rPr>
          <w:rFonts w:ascii="Times New Roman" w:hAnsi="Times New Roman" w:cs="Times New Roman"/>
          <w:sz w:val="24"/>
          <w:szCs w:val="24"/>
        </w:rPr>
        <w:t>eriksa adanya trauma kelahiran</w:t>
      </w:r>
      <w:r w:rsidRPr="009962F0">
        <w:rPr>
          <w:rFonts w:ascii="Times New Roman" w:hAnsi="Times New Roman" w:cs="Times New Roman"/>
          <w:sz w:val="24"/>
          <w:szCs w:val="24"/>
          <w:lang w:val="id-ID"/>
        </w:rPr>
        <w:t>,</w:t>
      </w:r>
      <w:r w:rsidRPr="009962F0">
        <w:rPr>
          <w:rFonts w:ascii="Times New Roman" w:hAnsi="Times New Roman" w:cs="Times New Roman"/>
          <w:sz w:val="24"/>
          <w:szCs w:val="24"/>
        </w:rPr>
        <w:t xml:space="preserve"> misalnya</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caput suksedaneum dan sefalhematoma. Periksa adanya kelainan kongenital, seperti</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 anensefali, mikrosefali, dan sebagainya</w:t>
      </w:r>
      <w:r w:rsidRPr="009962F0">
        <w:rPr>
          <w:rFonts w:ascii="Times New Roman" w:hAnsi="Times New Roman" w:cs="Times New Roman"/>
          <w:sz w:val="24"/>
          <w:szCs w:val="24"/>
          <w:lang w:val="id-ID"/>
        </w:rPr>
        <w:t>.</w:t>
      </w:r>
      <w:r w:rsidRPr="009962F0">
        <w:rPr>
          <w:rFonts w:ascii="Times New Roman" w:hAnsi="Times New Roman" w:cs="Times New Roman"/>
          <w:sz w:val="24"/>
          <w:szCs w:val="24"/>
        </w:rPr>
        <w:t xml:space="preserve"> Kaput suksedaneum merupakan edema pada jaringan lunak kulit kepala yang ditemukan secara dini. Sefalhematoma merupakan perdarahan sementara yang terdapat di antara tulang tengkorak dan periosteum dan tidak pernah melewati garis sutura kepala. </w:t>
      </w:r>
    </w:p>
    <w:p w14:paraId="592F5B74"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 xml:space="preserve">Muka </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w</w:t>
      </w:r>
      <w:r w:rsidRPr="009962F0">
        <w:rPr>
          <w:rFonts w:ascii="Times New Roman" w:hAnsi="Times New Roman" w:cs="Times New Roman"/>
          <w:sz w:val="24"/>
          <w:szCs w:val="24"/>
        </w:rPr>
        <w:t xml:space="preserve">arna kulit kemerahan, jika berwarna kuning bayi mengalami ikterus (Sondakh, 2013:163). Ikterus merupakan warna kekuningan pada bayi baru lahir yang kadar bilirubin biasanya &gt; 5 mgdL. </w:t>
      </w:r>
    </w:p>
    <w:p w14:paraId="08D462F6"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 xml:space="preserve">Mata </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s</w:t>
      </w:r>
      <w:r w:rsidRPr="009962F0">
        <w:rPr>
          <w:rFonts w:ascii="Times New Roman" w:hAnsi="Times New Roman" w:cs="Times New Roman"/>
          <w:sz w:val="24"/>
          <w:szCs w:val="24"/>
        </w:rPr>
        <w:t xml:space="preserve">klera putih, periksa adanya strabismus yaitu koordinasi mata yang belum sempurna. Periksa adanya katarak kongenital akan mudah terlihat yaitu pupil berwarna putih. Periksa adanya trauma seperti palpebra dan perdarahan konjungtiva. Periksa adanya secret pada mata, konjungtivitis oleh kuman gonokokus dapat menjadi panoftalmia dan menyebabkan kebutaan. </w:t>
      </w:r>
      <w:r w:rsidRPr="009962F0">
        <w:rPr>
          <w:rFonts w:ascii="Times New Roman" w:hAnsi="Times New Roman" w:cs="Times New Roman"/>
          <w:sz w:val="24"/>
          <w:szCs w:val="24"/>
        </w:rPr>
        <w:lastRenderedPageBreak/>
        <w:t>Apabila ditemukan epichantus melebar kemungkinan bayi mengalami sindrom down</w:t>
      </w:r>
      <w:r w:rsidRPr="009962F0">
        <w:rPr>
          <w:rFonts w:ascii="Times New Roman" w:hAnsi="Times New Roman" w:cs="Times New Roman"/>
          <w:sz w:val="24"/>
          <w:szCs w:val="24"/>
          <w:lang w:val="id-ID"/>
        </w:rPr>
        <w:t xml:space="preserve">. </w:t>
      </w:r>
    </w:p>
    <w:p w14:paraId="56E535DB"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 xml:space="preserve">Hidung </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p</w:t>
      </w:r>
      <w:r w:rsidRPr="009962F0">
        <w:rPr>
          <w:rFonts w:ascii="Times New Roman" w:hAnsi="Times New Roman" w:cs="Times New Roman"/>
          <w:sz w:val="24"/>
          <w:szCs w:val="24"/>
        </w:rPr>
        <w:t>eriksa adanya secret yang mukopurulen yang terkadang berdarah, hal ini kemungkinan adanya sifilis kongenital. Periksa adanya pernapasan cuping hidung, jika cuping hidung mengembang menunjukkan adanya gangguan pernapasan</w:t>
      </w:r>
      <w:r w:rsidRPr="009962F0">
        <w:rPr>
          <w:rFonts w:ascii="Times New Roman" w:hAnsi="Times New Roman" w:cs="Times New Roman"/>
          <w:sz w:val="24"/>
          <w:szCs w:val="24"/>
          <w:lang w:val="id-ID"/>
        </w:rPr>
        <w:t>.</w:t>
      </w:r>
    </w:p>
    <w:p w14:paraId="324FFF21"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 xml:space="preserve">Mulut  </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labioskisis/labiopalatoskisis, sianonis, mukosa kering/basah</w:t>
      </w:r>
    </w:p>
    <w:p w14:paraId="41FB7665"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 xml:space="preserve">Leher </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l</w:t>
      </w:r>
      <w:r w:rsidRPr="009962F0">
        <w:rPr>
          <w:rFonts w:ascii="Times New Roman" w:hAnsi="Times New Roman" w:cs="Times New Roman"/>
          <w:sz w:val="24"/>
          <w:szCs w:val="24"/>
        </w:rPr>
        <w:t>eher bayi baru lahir pendek, tebal, dikelilingi lipatan kulit, fleksibel dan mudah digerakkan serta tidak ada selaput. Bila ada selaput (webbing) perlu dicurigai adanya sindrom turner</w:t>
      </w:r>
      <w:r w:rsidRPr="009962F0">
        <w:rPr>
          <w:rFonts w:ascii="Times New Roman" w:hAnsi="Times New Roman" w:cs="Times New Roman"/>
          <w:sz w:val="24"/>
          <w:szCs w:val="24"/>
          <w:lang w:val="id-ID"/>
        </w:rPr>
        <w:t>. Periksa adakah bendungan vena jugularis.</w:t>
      </w:r>
    </w:p>
    <w:p w14:paraId="66F9DFA0"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Dada</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p</w:t>
      </w:r>
      <w:r w:rsidRPr="009962F0">
        <w:rPr>
          <w:rFonts w:ascii="Times New Roman" w:hAnsi="Times New Roman" w:cs="Times New Roman"/>
          <w:sz w:val="24"/>
          <w:szCs w:val="24"/>
        </w:rPr>
        <w:t>eriksa bentuk dan kelainan dada</w:t>
      </w:r>
      <w:r w:rsidRPr="009962F0">
        <w:rPr>
          <w:rFonts w:ascii="Times New Roman" w:hAnsi="Times New Roman" w:cs="Times New Roman"/>
          <w:sz w:val="24"/>
          <w:szCs w:val="24"/>
          <w:lang w:val="id-ID"/>
        </w:rPr>
        <w:t>. a</w:t>
      </w:r>
      <w:r w:rsidRPr="009962F0">
        <w:rPr>
          <w:rFonts w:ascii="Times New Roman" w:hAnsi="Times New Roman" w:cs="Times New Roman"/>
          <w:sz w:val="24"/>
          <w:szCs w:val="24"/>
        </w:rPr>
        <w:t xml:space="preserve">pakah ada retraksi kedalam dinding dada atau tidak, dan gangguan pernapasan. Pemeriksaan inspeksi payudara mengenai bentuk, ukuran, bentukan puting susu, lokasi dan jumlahnya. </w:t>
      </w:r>
    </w:p>
    <w:p w14:paraId="1B04DC49"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Abdomen</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a</w:t>
      </w:r>
      <w:r w:rsidRPr="009962F0">
        <w:rPr>
          <w:rFonts w:ascii="Times New Roman" w:hAnsi="Times New Roman" w:cs="Times New Roman"/>
          <w:sz w:val="24"/>
          <w:szCs w:val="24"/>
        </w:rPr>
        <w:t>bdomen harus tampak bulat dan bergerak secara bersamaan dengan gerakan dada saat bernapas</w:t>
      </w:r>
      <w:r w:rsidRPr="009962F0">
        <w:rPr>
          <w:rFonts w:ascii="Times New Roman" w:hAnsi="Times New Roman" w:cs="Times New Roman"/>
          <w:sz w:val="24"/>
          <w:szCs w:val="24"/>
          <w:lang w:val="id-ID"/>
        </w:rPr>
        <w:t>,</w:t>
      </w:r>
      <w:r w:rsidRPr="009962F0">
        <w:rPr>
          <w:rFonts w:ascii="Times New Roman" w:hAnsi="Times New Roman" w:cs="Times New Roman"/>
          <w:sz w:val="24"/>
          <w:szCs w:val="24"/>
        </w:rPr>
        <w:t xml:space="preserve"> </w:t>
      </w:r>
      <w:r w:rsidRPr="009962F0">
        <w:rPr>
          <w:rFonts w:ascii="Times New Roman" w:hAnsi="Times New Roman" w:cs="Times New Roman"/>
          <w:sz w:val="24"/>
          <w:szCs w:val="24"/>
          <w:lang w:val="id-ID"/>
        </w:rPr>
        <w:t>k</w:t>
      </w:r>
      <w:r w:rsidRPr="009962F0">
        <w:rPr>
          <w:rFonts w:ascii="Times New Roman" w:hAnsi="Times New Roman" w:cs="Times New Roman"/>
          <w:sz w:val="24"/>
          <w:szCs w:val="24"/>
        </w:rPr>
        <w:t>aji adanya pembengkakan</w:t>
      </w:r>
      <w:r w:rsidRPr="009962F0">
        <w:rPr>
          <w:rFonts w:ascii="Times New Roman" w:hAnsi="Times New Roman" w:cs="Times New Roman"/>
          <w:sz w:val="24"/>
          <w:szCs w:val="24"/>
          <w:lang w:val="id-ID"/>
        </w:rPr>
        <w:t>.</w:t>
      </w:r>
    </w:p>
    <w:p w14:paraId="2483AA39"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lastRenderedPageBreak/>
        <w:t>Tali pusat</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p</w:t>
      </w:r>
      <w:r w:rsidRPr="009962F0">
        <w:rPr>
          <w:rFonts w:ascii="Times New Roman" w:hAnsi="Times New Roman" w:cs="Times New Roman"/>
          <w:sz w:val="24"/>
          <w:szCs w:val="24"/>
        </w:rPr>
        <w:t>eriksa kebersihan, tidak/adanya perdarahan, terbungkus kassa/tidak (Sondakh, 2013:163). Normal berwarna putih kebiruan pada hari pertama, mulai kering dan mengkerut/mengecil dan akhirnya lepas setelah 7-10 hari</w:t>
      </w:r>
      <w:r w:rsidRPr="009962F0">
        <w:rPr>
          <w:rFonts w:ascii="Times New Roman" w:hAnsi="Times New Roman" w:cs="Times New Roman"/>
          <w:sz w:val="24"/>
          <w:szCs w:val="24"/>
          <w:lang w:val="id-ID"/>
        </w:rPr>
        <w:t>.</w:t>
      </w:r>
    </w:p>
    <w:p w14:paraId="6A260E0B"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Punggung</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t</w:t>
      </w:r>
      <w:r w:rsidRPr="009962F0">
        <w:rPr>
          <w:rFonts w:ascii="Times New Roman" w:hAnsi="Times New Roman" w:cs="Times New Roman"/>
          <w:sz w:val="24"/>
          <w:szCs w:val="24"/>
        </w:rPr>
        <w:t xml:space="preserve">ulang belakang lurus. Perhatikan adanya lubang, massa, cekungan, atau area lunak yang abnormal. Suatu kantong yang menonjol besar di sepanjang tulang belakang, tetapi paling biasa di area sacrum, mengindikasikan beberapa tipe spina bifida. </w:t>
      </w:r>
    </w:p>
    <w:p w14:paraId="50F5A4D2"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Ekstremitas</w:t>
      </w:r>
      <w:r w:rsidRPr="009962F0">
        <w:rPr>
          <w:rFonts w:ascii="Times New Roman" w:hAnsi="Times New Roman" w:cs="Times New Roman"/>
          <w:sz w:val="24"/>
          <w:szCs w:val="24"/>
          <w:lang w:val="id-ID"/>
        </w:rPr>
        <w:tab/>
        <w:t>: p</w:t>
      </w:r>
      <w:r w:rsidRPr="009962F0">
        <w:rPr>
          <w:rFonts w:ascii="Times New Roman" w:hAnsi="Times New Roman" w:cs="Times New Roman"/>
          <w:sz w:val="24"/>
          <w:szCs w:val="24"/>
        </w:rPr>
        <w:t>eriksa gerakan, bentuk, dan kesimetrisan ekstremitas atas. Periksa dengan teliti jumlah jari tangan bayi, apakah polidaktili (jari yang lebih), sindaktili (jari yang kurang), atau normal.</w:t>
      </w:r>
      <w:r w:rsidRPr="009962F0">
        <w:rPr>
          <w:rFonts w:ascii="Times New Roman" w:hAnsi="Times New Roman" w:cs="Times New Roman"/>
          <w:sz w:val="24"/>
          <w:szCs w:val="24"/>
          <w:lang w:val="id-ID"/>
        </w:rPr>
        <w:t xml:space="preserve"> P</w:t>
      </w:r>
      <w:r w:rsidRPr="009962F0">
        <w:rPr>
          <w:rFonts w:ascii="Times New Roman" w:hAnsi="Times New Roman" w:cs="Times New Roman"/>
          <w:sz w:val="24"/>
          <w:szCs w:val="24"/>
        </w:rPr>
        <w:t>eriksa apakah kedua kaki bayi sejajar dan normal. Normalnya, kedua lengan dan kaki sama panjang, bebas bergerak, dan jumlah jari-jari lengkap (Tando, 2016).</w:t>
      </w:r>
    </w:p>
    <w:p w14:paraId="7AC0EA8C"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Genetalia</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 xml:space="preserve">Pada bayi laki-laki panjang penis 3-4 cm dan lebar 1-1,3 cm, preposium tidak boleh ditarik karena akan menyebabkan fimosis. Periksa adanya hipospadia dan epispadia. Pada bayi perempuan cukup bulan labia mayora menutupi labia minora, lubang uretra terpisah </w:t>
      </w:r>
      <w:r w:rsidRPr="009962F0">
        <w:rPr>
          <w:rFonts w:ascii="Times New Roman" w:hAnsi="Times New Roman" w:cs="Times New Roman"/>
          <w:sz w:val="24"/>
          <w:szCs w:val="24"/>
        </w:rPr>
        <w:lastRenderedPageBreak/>
        <w:t>dengan lubang vagina, terkadang tampak adanya sekret yang berdarah dari vagina, hal ini disebabkan oleh pengaruh hormone ibu (withdrawl bleeding) (Marmi, 2015).</w:t>
      </w:r>
    </w:p>
    <w:p w14:paraId="55F2EA07"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Anus</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Terdapat atresia ani/tidak. Umumnya me</w:t>
      </w:r>
      <w:r w:rsidRPr="009962F0">
        <w:rPr>
          <w:rFonts w:ascii="Times New Roman" w:hAnsi="Times New Roman" w:cs="Times New Roman"/>
          <w:sz w:val="24"/>
          <w:szCs w:val="24"/>
          <w:lang w:val="id-ID"/>
        </w:rPr>
        <w:t>k</w:t>
      </w:r>
      <w:r w:rsidRPr="009962F0">
        <w:rPr>
          <w:rFonts w:ascii="Times New Roman" w:hAnsi="Times New Roman" w:cs="Times New Roman"/>
          <w:sz w:val="24"/>
          <w:szCs w:val="24"/>
        </w:rPr>
        <w:t>onium keluar pada 24 jam pertama, jika sampai 48 jam belum keluar kemungkinan adanya mekonium plug syndrom, megakolon atau obstruksi saluran pencernaan (Marmi, 2015).</w:t>
      </w:r>
    </w:p>
    <w:p w14:paraId="63090168" w14:textId="77777777" w:rsidR="003B074A" w:rsidRPr="009962F0" w:rsidRDefault="003B074A" w:rsidP="003B074A">
      <w:pPr>
        <w:pStyle w:val="ListParagraph"/>
        <w:numPr>
          <w:ilvl w:val="0"/>
          <w:numId w:val="53"/>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rPr>
        <w:t>Palpasi</w:t>
      </w:r>
    </w:p>
    <w:p w14:paraId="6B87DE14"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Kepala</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 xml:space="preserve">Raba sepanjang garis sutura dan fontanel. Sutura yang berjarak lebar mengindikasikan bayi preterm, moulding yang buruk atau hidrosefalus. Pada kelahiran spontan kepala, sering terlihat tulang kepala tumpang tindih yang disebut moulding atau molase. Keadaan ini normal kembali setelah beberapa hari sehingga ubun-ubun mudah diraba. Fontanel anterior harus diraba, fontanel yang besar dapat terjadi akibat prematuritas atau hidrosefalus, sedangkan yang terlalu kecil terjadi pada mikrosefali. Jika fontanel menonjol, hal ini diakibatkan peningkatan tekanan intracranial, </w:t>
      </w:r>
      <w:r w:rsidRPr="009962F0">
        <w:rPr>
          <w:rFonts w:ascii="Times New Roman" w:hAnsi="Times New Roman" w:cs="Times New Roman"/>
          <w:sz w:val="24"/>
          <w:szCs w:val="24"/>
        </w:rPr>
        <w:lastRenderedPageBreak/>
        <w:t>sedangkan yang cekung dapat terjadi akibat dehidrasi (Marmi &amp; Rahardjo, 2015).</w:t>
      </w:r>
    </w:p>
    <w:p w14:paraId="565F834D"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Abdomen</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Perut bayi datar, teraba lemas (PerMenkes RI, 2014).</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Jika perut sangat cekung kemungkinan terdapat hernia diafragmatika.</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Abdomen yang membunci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kemungkinan karena hepatosplenomegali atau tumor lainnya (Marmi &amp; Rahardjo, 2015).</w:t>
      </w:r>
    </w:p>
    <w:p w14:paraId="293CF951" w14:textId="77777777" w:rsidR="003B074A" w:rsidRPr="009962F0" w:rsidRDefault="003B074A" w:rsidP="003B074A">
      <w:pPr>
        <w:pStyle w:val="ListParagraph"/>
        <w:numPr>
          <w:ilvl w:val="0"/>
          <w:numId w:val="53"/>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rPr>
        <w:t>Auskultasi</w:t>
      </w:r>
    </w:p>
    <w:p w14:paraId="233551D3" w14:textId="77777777" w:rsidR="003B074A" w:rsidRPr="009962F0" w:rsidRDefault="003B074A" w:rsidP="003B074A">
      <w:pPr>
        <w:pStyle w:val="ListParagraph"/>
        <w:spacing w:after="0" w:line="480" w:lineRule="auto"/>
        <w:ind w:left="3119" w:hanging="1199"/>
        <w:jc w:val="both"/>
        <w:rPr>
          <w:rFonts w:ascii="Times New Roman" w:hAnsi="Times New Roman" w:cs="Times New Roman"/>
          <w:sz w:val="24"/>
          <w:szCs w:val="24"/>
          <w:lang w:val="id-ID"/>
        </w:rPr>
      </w:pPr>
      <w:r w:rsidRPr="009962F0">
        <w:rPr>
          <w:rFonts w:ascii="Times New Roman" w:hAnsi="Times New Roman" w:cs="Times New Roman"/>
          <w:sz w:val="24"/>
          <w:szCs w:val="24"/>
        </w:rPr>
        <w:t>Dada</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Denyut jantung bayi baru lahir 120-160 kali/menit yang dihitung dalam 1 menit penuh. Denyut jantung kurang dari 120 kali/menit merupakan bradikardia, yang bisa berkaitan dengan anoksia, kelainan serebral, atau peningkatan tekanan intracranial. Pada bayi dalam keadaan tidur dalam, bisa memiliki denyut jantung rendah dibawah 90. Denyut jantung lebih dari 160 kali/menit adalah thakikardia, yang bisa berhubungan dengan masalah pernafasan, anemia, atau gagal jantung</w:t>
      </w:r>
      <w:r w:rsidRPr="009962F0">
        <w:rPr>
          <w:rFonts w:ascii="Times New Roman" w:hAnsi="Times New Roman" w:cs="Times New Roman"/>
          <w:sz w:val="24"/>
          <w:szCs w:val="24"/>
          <w:lang w:val="id-ID"/>
        </w:rPr>
        <w:t>.</w:t>
      </w:r>
    </w:p>
    <w:p w14:paraId="4F90C45F" w14:textId="77777777" w:rsidR="003B074A" w:rsidRPr="009962F0" w:rsidRDefault="003B074A" w:rsidP="003B074A">
      <w:pPr>
        <w:pStyle w:val="ListParagraph"/>
        <w:spacing w:after="0" w:line="480" w:lineRule="auto"/>
        <w:ind w:left="3060" w:hanging="1140"/>
        <w:jc w:val="both"/>
        <w:rPr>
          <w:rFonts w:ascii="Times New Roman" w:hAnsi="Times New Roman" w:cs="Times New Roman"/>
          <w:sz w:val="24"/>
          <w:szCs w:val="24"/>
          <w:lang w:val="id-ID"/>
        </w:rPr>
      </w:pPr>
      <w:r w:rsidRPr="009962F0">
        <w:rPr>
          <w:rFonts w:ascii="Times New Roman" w:hAnsi="Times New Roman" w:cs="Times New Roman"/>
          <w:sz w:val="24"/>
          <w:szCs w:val="24"/>
        </w:rPr>
        <w:t>Abdomen</w:t>
      </w:r>
      <w:r w:rsidRPr="009962F0">
        <w:rPr>
          <w:rFonts w:ascii="Times New Roman" w:hAnsi="Times New Roman" w:cs="Times New Roman"/>
          <w:sz w:val="24"/>
          <w:szCs w:val="24"/>
        </w:rPr>
        <w:tab/>
        <w:t xml:space="preserve">: Jika perut kembung kemungkinan adanya enterkolitis vesikalis, omfalokel (Marmi &amp; Rahardjo, 2015). </w:t>
      </w:r>
    </w:p>
    <w:p w14:paraId="7FCA5D9B" w14:textId="77777777" w:rsidR="003B074A" w:rsidRPr="009962F0" w:rsidRDefault="003B074A" w:rsidP="003B074A">
      <w:pPr>
        <w:pStyle w:val="ListParagraph"/>
        <w:numPr>
          <w:ilvl w:val="0"/>
          <w:numId w:val="54"/>
        </w:numPr>
        <w:spacing w:after="0" w:line="480" w:lineRule="auto"/>
        <w:ind w:left="1560" w:hanging="284"/>
        <w:jc w:val="both"/>
        <w:rPr>
          <w:rFonts w:ascii="Times New Roman" w:hAnsi="Times New Roman" w:cs="Times New Roman"/>
          <w:sz w:val="24"/>
          <w:szCs w:val="24"/>
          <w:lang w:val="id-ID"/>
        </w:rPr>
      </w:pPr>
      <w:r w:rsidRPr="009962F0">
        <w:rPr>
          <w:rFonts w:ascii="Times New Roman" w:hAnsi="Times New Roman" w:cs="Times New Roman"/>
          <w:sz w:val="24"/>
          <w:szCs w:val="24"/>
        </w:rPr>
        <w:t>Pemeriksaan Neurologis</w:t>
      </w:r>
    </w:p>
    <w:p w14:paraId="1175EF22" w14:textId="77777777" w:rsidR="003B074A" w:rsidRPr="009962F0" w:rsidRDefault="003B074A" w:rsidP="003B074A">
      <w:pPr>
        <w:pStyle w:val="ListParagraph"/>
        <w:numPr>
          <w:ilvl w:val="0"/>
          <w:numId w:val="55"/>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rPr>
        <w:t>Reflek Moro/Terkejut</w:t>
      </w:r>
    </w:p>
    <w:p w14:paraId="7463AD83" w14:textId="77777777" w:rsidR="003B074A" w:rsidRPr="009962F0" w:rsidRDefault="003B074A" w:rsidP="003B074A">
      <w:pPr>
        <w:pStyle w:val="ListParagraph"/>
        <w:spacing w:after="0" w:line="480" w:lineRule="auto"/>
        <w:ind w:left="192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lastRenderedPageBreak/>
        <w:t>A</w:t>
      </w:r>
      <w:r w:rsidRPr="009962F0">
        <w:rPr>
          <w:rFonts w:ascii="Times New Roman" w:hAnsi="Times New Roman" w:cs="Times New Roman"/>
          <w:sz w:val="24"/>
          <w:szCs w:val="24"/>
        </w:rPr>
        <w:t>pabila bayi diberi sentuhan mendadak terutama dengan jari dan tangan, maka akan menimbulkan gerak terkejut.</w:t>
      </w:r>
    </w:p>
    <w:p w14:paraId="2F046357" w14:textId="77777777" w:rsidR="003B074A" w:rsidRPr="009962F0" w:rsidRDefault="003B074A" w:rsidP="003B074A">
      <w:pPr>
        <w:pStyle w:val="ListParagraph"/>
        <w:numPr>
          <w:ilvl w:val="0"/>
          <w:numId w:val="55"/>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rPr>
        <w:t>Reflek Menggenggam</w:t>
      </w:r>
    </w:p>
    <w:p w14:paraId="5663D80C" w14:textId="77777777" w:rsidR="003B074A" w:rsidRPr="009962F0" w:rsidRDefault="003B074A" w:rsidP="003B074A">
      <w:pPr>
        <w:pStyle w:val="ListParagraph"/>
        <w:spacing w:after="0" w:line="480" w:lineRule="auto"/>
        <w:ind w:left="192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w:t>
      </w:r>
      <w:r w:rsidRPr="009962F0">
        <w:rPr>
          <w:rFonts w:ascii="Times New Roman" w:hAnsi="Times New Roman" w:cs="Times New Roman"/>
          <w:sz w:val="24"/>
          <w:szCs w:val="24"/>
        </w:rPr>
        <w:t>pabila telapak tangan bayi disentuh dengan jari pemeriksa, maka ia akan berusaha menggenggam jari pemeriksa.</w:t>
      </w:r>
    </w:p>
    <w:p w14:paraId="4F641D39" w14:textId="77777777" w:rsidR="003B074A" w:rsidRPr="009962F0" w:rsidRDefault="003B074A" w:rsidP="003B074A">
      <w:pPr>
        <w:pStyle w:val="ListParagraph"/>
        <w:numPr>
          <w:ilvl w:val="0"/>
          <w:numId w:val="55"/>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rPr>
        <w:t>Reflek Rooting/Mencari</w:t>
      </w:r>
    </w:p>
    <w:p w14:paraId="4EC1FDE1" w14:textId="77777777" w:rsidR="003B074A" w:rsidRPr="009962F0" w:rsidRDefault="003B074A" w:rsidP="003B074A">
      <w:pPr>
        <w:pStyle w:val="ListParagraph"/>
        <w:spacing w:after="0" w:line="480" w:lineRule="auto"/>
        <w:ind w:left="192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w:t>
      </w:r>
      <w:r w:rsidRPr="009962F0">
        <w:rPr>
          <w:rFonts w:ascii="Times New Roman" w:hAnsi="Times New Roman" w:cs="Times New Roman"/>
          <w:sz w:val="24"/>
          <w:szCs w:val="24"/>
        </w:rPr>
        <w:t>pabila pipi bayi disentuh oleh jari pemeriksa, maka ia akan menoleh dan mencari sentuhan itu.</w:t>
      </w:r>
    </w:p>
    <w:p w14:paraId="03358958" w14:textId="77777777" w:rsidR="003B074A" w:rsidRPr="009962F0" w:rsidRDefault="003B074A" w:rsidP="003B074A">
      <w:pPr>
        <w:pStyle w:val="ListParagraph"/>
        <w:numPr>
          <w:ilvl w:val="0"/>
          <w:numId w:val="55"/>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rPr>
        <w:t>Reflek Menghisap</w:t>
      </w:r>
    </w:p>
    <w:p w14:paraId="37E297F6" w14:textId="77777777" w:rsidR="003B074A" w:rsidRPr="009962F0" w:rsidRDefault="003B074A" w:rsidP="003B074A">
      <w:pPr>
        <w:pStyle w:val="ListParagraph"/>
        <w:spacing w:after="0" w:line="480" w:lineRule="auto"/>
        <w:ind w:left="192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w:t>
      </w:r>
      <w:r w:rsidRPr="009962F0">
        <w:rPr>
          <w:rFonts w:ascii="Times New Roman" w:hAnsi="Times New Roman" w:cs="Times New Roman"/>
          <w:sz w:val="24"/>
          <w:szCs w:val="24"/>
        </w:rPr>
        <w:t>pabila bayi diberi dot/putting, maka ia akan berusaha untuk menghisap.</w:t>
      </w:r>
    </w:p>
    <w:p w14:paraId="0AEC8B8B" w14:textId="77777777" w:rsidR="003B074A" w:rsidRPr="009962F0" w:rsidRDefault="003B074A" w:rsidP="003B074A">
      <w:pPr>
        <w:pStyle w:val="ListParagraph"/>
        <w:numPr>
          <w:ilvl w:val="0"/>
          <w:numId w:val="55"/>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rPr>
        <w:t>Glabella Reflek</w:t>
      </w:r>
    </w:p>
    <w:p w14:paraId="2FB20F71" w14:textId="77777777" w:rsidR="003B074A" w:rsidRPr="009962F0" w:rsidRDefault="003B074A" w:rsidP="003B074A">
      <w:pPr>
        <w:pStyle w:val="ListParagraph"/>
        <w:spacing w:after="0" w:line="480" w:lineRule="auto"/>
        <w:ind w:left="192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w:t>
      </w:r>
      <w:r w:rsidRPr="009962F0">
        <w:rPr>
          <w:rFonts w:ascii="Times New Roman" w:hAnsi="Times New Roman" w:cs="Times New Roman"/>
          <w:sz w:val="24"/>
          <w:szCs w:val="24"/>
        </w:rPr>
        <w:t>pabila bayi disentuh pada daerah os glabella dengan jari tangan pemeriksa, maka ia akan mengerutkan keningnya dan mengedipkan matanya.</w:t>
      </w:r>
    </w:p>
    <w:p w14:paraId="5D072183" w14:textId="77777777" w:rsidR="003B074A" w:rsidRPr="009962F0" w:rsidRDefault="003B074A" w:rsidP="003B074A">
      <w:pPr>
        <w:pStyle w:val="ListParagraph"/>
        <w:numPr>
          <w:ilvl w:val="0"/>
          <w:numId w:val="55"/>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rPr>
        <w:t>Gland Reflek</w:t>
      </w:r>
    </w:p>
    <w:p w14:paraId="759D9905" w14:textId="77777777" w:rsidR="003B074A" w:rsidRPr="009962F0" w:rsidRDefault="003B074A" w:rsidP="003B074A">
      <w:pPr>
        <w:pStyle w:val="ListParagraph"/>
        <w:spacing w:after="0" w:line="480" w:lineRule="auto"/>
        <w:ind w:left="192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w:t>
      </w:r>
      <w:r w:rsidRPr="009962F0">
        <w:rPr>
          <w:rFonts w:ascii="Times New Roman" w:hAnsi="Times New Roman" w:cs="Times New Roman"/>
          <w:sz w:val="24"/>
          <w:szCs w:val="24"/>
        </w:rPr>
        <w:t>pabila bayi disentuh pada lipatan paha kanan dan kiri, maka ia berusaha mengangkat kedua pahanya.</w:t>
      </w:r>
    </w:p>
    <w:p w14:paraId="3A044D60" w14:textId="77777777" w:rsidR="003B074A" w:rsidRPr="009962F0" w:rsidRDefault="003B074A" w:rsidP="003B074A">
      <w:pPr>
        <w:pStyle w:val="ListParagraph"/>
        <w:numPr>
          <w:ilvl w:val="0"/>
          <w:numId w:val="55"/>
        </w:numPr>
        <w:spacing w:after="0" w:line="480" w:lineRule="auto"/>
        <w:jc w:val="both"/>
        <w:rPr>
          <w:rFonts w:ascii="Times New Roman" w:hAnsi="Times New Roman" w:cs="Times New Roman"/>
          <w:sz w:val="24"/>
          <w:szCs w:val="24"/>
          <w:lang w:val="id-ID"/>
        </w:rPr>
      </w:pPr>
      <w:r w:rsidRPr="009962F0">
        <w:rPr>
          <w:rFonts w:ascii="Times New Roman" w:hAnsi="Times New Roman" w:cs="Times New Roman"/>
          <w:sz w:val="24"/>
          <w:szCs w:val="24"/>
        </w:rPr>
        <w:t>Tonick Neck Reflek</w:t>
      </w:r>
    </w:p>
    <w:p w14:paraId="52193FC1" w14:textId="77777777" w:rsidR="003B074A" w:rsidRPr="009962F0" w:rsidRDefault="003B074A" w:rsidP="003B074A">
      <w:pPr>
        <w:pStyle w:val="ListParagraph"/>
        <w:spacing w:after="0" w:line="480" w:lineRule="auto"/>
        <w:ind w:left="192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w:t>
      </w:r>
      <w:r w:rsidRPr="009962F0">
        <w:rPr>
          <w:rFonts w:ascii="Times New Roman" w:hAnsi="Times New Roman" w:cs="Times New Roman"/>
          <w:sz w:val="24"/>
          <w:szCs w:val="24"/>
        </w:rPr>
        <w:t>pabila bayi diangkat dari tempat tidur (digendong), maka ia akan berusaha mengangkat kepalanya (Sondakh, 2013:163).</w:t>
      </w:r>
    </w:p>
    <w:p w14:paraId="2DAFADD3" w14:textId="77777777" w:rsidR="003B074A" w:rsidRPr="009962F0" w:rsidRDefault="003B074A" w:rsidP="003B074A">
      <w:pPr>
        <w:pStyle w:val="ListParagraph"/>
        <w:numPr>
          <w:ilvl w:val="0"/>
          <w:numId w:val="56"/>
        </w:numPr>
        <w:spacing w:after="0" w:line="480" w:lineRule="auto"/>
        <w:ind w:left="1560" w:hanging="284"/>
        <w:jc w:val="both"/>
        <w:rPr>
          <w:rFonts w:ascii="Times New Roman" w:hAnsi="Times New Roman" w:cs="Times New Roman"/>
          <w:sz w:val="24"/>
          <w:szCs w:val="24"/>
        </w:rPr>
      </w:pPr>
      <w:r w:rsidRPr="009962F0">
        <w:rPr>
          <w:rFonts w:ascii="Times New Roman" w:hAnsi="Times New Roman" w:cs="Times New Roman"/>
          <w:sz w:val="24"/>
          <w:szCs w:val="24"/>
        </w:rPr>
        <w:t>Pemeriksaan Antropometri</w:t>
      </w:r>
    </w:p>
    <w:p w14:paraId="47AC41E8" w14:textId="77777777" w:rsidR="003B074A" w:rsidRPr="009962F0" w:rsidRDefault="003B074A" w:rsidP="003B074A">
      <w:pPr>
        <w:pStyle w:val="ListParagraph"/>
        <w:spacing w:after="0" w:line="480" w:lineRule="auto"/>
        <w:ind w:left="3119" w:hanging="1559"/>
        <w:jc w:val="both"/>
        <w:rPr>
          <w:rFonts w:ascii="Times New Roman" w:hAnsi="Times New Roman" w:cs="Times New Roman"/>
          <w:sz w:val="24"/>
          <w:szCs w:val="24"/>
          <w:lang w:val="id-ID"/>
        </w:rPr>
      </w:pPr>
      <w:r w:rsidRPr="009962F0">
        <w:rPr>
          <w:rFonts w:ascii="Times New Roman" w:hAnsi="Times New Roman" w:cs="Times New Roman"/>
          <w:sz w:val="24"/>
          <w:szCs w:val="24"/>
        </w:rPr>
        <w:lastRenderedPageBreak/>
        <w:t>Berat badan</w:t>
      </w:r>
      <w:r w:rsidRPr="009962F0">
        <w:rPr>
          <w:rFonts w:ascii="Times New Roman" w:hAnsi="Times New Roman" w:cs="Times New Roman"/>
          <w:sz w:val="24"/>
          <w:szCs w:val="24"/>
          <w:lang w:val="id-ID"/>
        </w:rPr>
        <w:tab/>
      </w:r>
      <w:r w:rsidRPr="009962F0">
        <w:rPr>
          <w:rFonts w:ascii="Times New Roman" w:hAnsi="Times New Roman" w:cs="Times New Roman"/>
          <w:sz w:val="24"/>
          <w:szCs w:val="24"/>
        </w:rPr>
        <w: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Berat badan bayi normal 2500 – 4000 gram.</w:t>
      </w:r>
    </w:p>
    <w:p w14:paraId="36693B59" w14:textId="77777777" w:rsidR="003B074A" w:rsidRPr="009962F0" w:rsidRDefault="003B074A" w:rsidP="003B074A">
      <w:pPr>
        <w:pStyle w:val="ListParagraph"/>
        <w:spacing w:after="0" w:line="480" w:lineRule="auto"/>
        <w:ind w:left="3119" w:hanging="1559"/>
        <w:jc w:val="both"/>
        <w:rPr>
          <w:rFonts w:ascii="Times New Roman" w:hAnsi="Times New Roman" w:cs="Times New Roman"/>
          <w:sz w:val="24"/>
          <w:szCs w:val="24"/>
          <w:lang w:val="id-ID"/>
        </w:rPr>
      </w:pPr>
      <w:r w:rsidRPr="009962F0">
        <w:rPr>
          <w:rFonts w:ascii="Times New Roman" w:hAnsi="Times New Roman" w:cs="Times New Roman"/>
          <w:sz w:val="24"/>
          <w:szCs w:val="24"/>
        </w:rPr>
        <w:t>Panjang badan</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Panjang badan bayi lahir normal 48-52 cm.</w:t>
      </w:r>
    </w:p>
    <w:p w14:paraId="7E16858B" w14:textId="77777777" w:rsidR="003B074A" w:rsidRPr="009962F0" w:rsidRDefault="003B074A" w:rsidP="003B074A">
      <w:pPr>
        <w:pStyle w:val="ListParagraph"/>
        <w:spacing w:after="0" w:line="480" w:lineRule="auto"/>
        <w:ind w:left="3119" w:hanging="1559"/>
        <w:jc w:val="both"/>
        <w:rPr>
          <w:rFonts w:ascii="Times New Roman" w:hAnsi="Times New Roman" w:cs="Times New Roman"/>
          <w:sz w:val="24"/>
          <w:szCs w:val="24"/>
          <w:lang w:val="id-ID"/>
        </w:rPr>
      </w:pPr>
      <w:r w:rsidRPr="009962F0">
        <w:rPr>
          <w:rFonts w:ascii="Times New Roman" w:hAnsi="Times New Roman" w:cs="Times New Roman"/>
          <w:sz w:val="24"/>
          <w:szCs w:val="24"/>
        </w:rPr>
        <w:t>Lingkar kepala</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Lingkar kepala bayi normal 33 – 35 cm.</w:t>
      </w:r>
    </w:p>
    <w:p w14:paraId="410E18E3" w14:textId="77777777" w:rsidR="003B074A" w:rsidRPr="009962F0" w:rsidRDefault="003B074A" w:rsidP="003B074A">
      <w:pPr>
        <w:pStyle w:val="ListParagraph"/>
        <w:spacing w:after="0" w:line="480" w:lineRule="auto"/>
        <w:ind w:left="3119" w:hanging="1559"/>
        <w:jc w:val="both"/>
        <w:rPr>
          <w:rFonts w:ascii="Times New Roman" w:hAnsi="Times New Roman" w:cs="Times New Roman"/>
          <w:sz w:val="24"/>
          <w:szCs w:val="24"/>
          <w:lang w:val="id-ID"/>
        </w:rPr>
      </w:pPr>
      <w:r w:rsidRPr="009962F0">
        <w:rPr>
          <w:rFonts w:ascii="Times New Roman" w:hAnsi="Times New Roman" w:cs="Times New Roman"/>
          <w:sz w:val="24"/>
          <w:szCs w:val="24"/>
        </w:rPr>
        <w:t>Lingkar dada</w:t>
      </w:r>
      <w:r w:rsidRPr="009962F0">
        <w:rPr>
          <w:rFonts w:ascii="Times New Roman" w:hAnsi="Times New Roman" w:cs="Times New Roman"/>
          <w:sz w:val="24"/>
          <w:szCs w:val="24"/>
        </w:rPr>
        <w:tab/>
        <w: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Normal 32 – 34 cm.</w:t>
      </w:r>
    </w:p>
    <w:p w14:paraId="54DD8BD0" w14:textId="77777777" w:rsidR="003B074A" w:rsidRPr="009962F0" w:rsidRDefault="003B074A" w:rsidP="003B074A">
      <w:pPr>
        <w:pStyle w:val="ListParagraph"/>
        <w:spacing w:after="0" w:line="480" w:lineRule="auto"/>
        <w:ind w:left="3119" w:hanging="1559"/>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LILA</w:t>
      </w:r>
      <w:r w:rsidRPr="009962F0">
        <w:rPr>
          <w:rFonts w:ascii="Times New Roman" w:hAnsi="Times New Roman" w:cs="Times New Roman"/>
          <w:sz w:val="24"/>
          <w:szCs w:val="24"/>
          <w:lang w:val="id-ID"/>
        </w:rPr>
        <w:tab/>
      </w:r>
      <w:r w:rsidRPr="009962F0">
        <w:rPr>
          <w:rFonts w:ascii="Times New Roman" w:hAnsi="Times New Roman" w:cs="Times New Roman"/>
          <w:sz w:val="24"/>
          <w:szCs w:val="24"/>
        </w:rPr>
        <w:t>:</w:t>
      </w:r>
      <w:r w:rsidRPr="009962F0">
        <w:rPr>
          <w:rFonts w:ascii="Times New Roman" w:hAnsi="Times New Roman" w:cs="Times New Roman"/>
          <w:sz w:val="24"/>
          <w:szCs w:val="24"/>
          <w:lang w:val="id-ID"/>
        </w:rPr>
        <w:t xml:space="preserve"> </w:t>
      </w:r>
      <w:r w:rsidRPr="009962F0">
        <w:rPr>
          <w:rFonts w:ascii="Times New Roman" w:hAnsi="Times New Roman" w:cs="Times New Roman"/>
          <w:sz w:val="24"/>
          <w:szCs w:val="24"/>
        </w:rPr>
        <w:t xml:space="preserve">Normal 11 – 12 cm </w:t>
      </w:r>
    </w:p>
    <w:p w14:paraId="5249921D" w14:textId="77777777" w:rsidR="003B074A" w:rsidRPr="009962F0" w:rsidRDefault="003B074A" w:rsidP="003B074A">
      <w:pPr>
        <w:pStyle w:val="ListParagraph"/>
        <w:spacing w:after="0" w:line="480" w:lineRule="auto"/>
        <w:ind w:left="3119" w:hanging="1559"/>
        <w:jc w:val="both"/>
        <w:rPr>
          <w:rFonts w:ascii="Times New Roman" w:hAnsi="Times New Roman" w:cs="Times New Roman"/>
          <w:sz w:val="24"/>
          <w:szCs w:val="24"/>
        </w:rPr>
      </w:pPr>
      <w:r w:rsidRPr="009962F0">
        <w:rPr>
          <w:rFonts w:ascii="Times New Roman" w:hAnsi="Times New Roman" w:cs="Times New Roman"/>
          <w:sz w:val="24"/>
          <w:szCs w:val="24"/>
        </w:rPr>
        <w:t>(Sondakh, 2013).</w:t>
      </w:r>
    </w:p>
    <w:p w14:paraId="6B773D6C" w14:textId="77777777" w:rsidR="003B074A" w:rsidRPr="009962F0" w:rsidRDefault="003B074A" w:rsidP="003B074A">
      <w:pPr>
        <w:spacing w:line="480" w:lineRule="auto"/>
        <w:rPr>
          <w:rFonts w:ascii="Times New Roman" w:hAnsi="Times New Roman" w:cs="Times New Roman"/>
          <w:sz w:val="24"/>
          <w:szCs w:val="24"/>
        </w:rPr>
      </w:pPr>
      <w:r w:rsidRPr="009962F0">
        <w:rPr>
          <w:rFonts w:ascii="Times New Roman" w:hAnsi="Times New Roman" w:cs="Times New Roman"/>
          <w:sz w:val="24"/>
          <w:szCs w:val="24"/>
        </w:rPr>
        <w:br w:type="page"/>
      </w:r>
    </w:p>
    <w:p w14:paraId="587C3EBC" w14:textId="77777777" w:rsidR="003B074A" w:rsidRPr="009962F0" w:rsidRDefault="003B074A" w:rsidP="003B074A">
      <w:pPr>
        <w:pStyle w:val="ListParagraph"/>
        <w:spacing w:after="0" w:line="480" w:lineRule="auto"/>
        <w:ind w:left="3119" w:hanging="1559"/>
        <w:jc w:val="both"/>
        <w:rPr>
          <w:rFonts w:ascii="Times New Roman" w:hAnsi="Times New Roman" w:cs="Times New Roman"/>
          <w:sz w:val="24"/>
          <w:szCs w:val="24"/>
          <w:lang w:val="id-ID"/>
        </w:rPr>
      </w:pPr>
    </w:p>
    <w:p w14:paraId="317F9EB8" w14:textId="77777777" w:rsidR="003B074A" w:rsidRPr="009962F0" w:rsidRDefault="003B074A" w:rsidP="003B074A">
      <w:pPr>
        <w:spacing w:line="480" w:lineRule="auto"/>
        <w:ind w:left="1350"/>
        <w:jc w:val="both"/>
        <w:rPr>
          <w:rFonts w:ascii="Times New Roman" w:hAnsi="Times New Roman" w:cs="Times New Roman"/>
          <w:sz w:val="24"/>
          <w:szCs w:val="24"/>
        </w:rPr>
      </w:pPr>
      <w:r w:rsidRPr="009962F0">
        <w:rPr>
          <w:rFonts w:ascii="Times New Roman" w:hAnsi="Times New Roman" w:cs="Times New Roman"/>
          <w:sz w:val="24"/>
          <w:szCs w:val="24"/>
        </w:rPr>
        <w:t xml:space="preserve">e) APGAR </w:t>
      </w:r>
      <w:r w:rsidRPr="009962F0">
        <w:rPr>
          <w:rFonts w:ascii="Times New Roman" w:hAnsi="Times New Roman" w:cs="Times New Roman"/>
          <w:i/>
          <w:iCs/>
          <w:sz w:val="24"/>
          <w:szCs w:val="24"/>
        </w:rPr>
        <w:t>Score</w:t>
      </w:r>
    </w:p>
    <w:p w14:paraId="07F8CC51" w14:textId="77777777" w:rsidR="003B074A" w:rsidRPr="009962F0" w:rsidRDefault="003B074A" w:rsidP="003B074A">
      <w:pPr>
        <w:pStyle w:val="ListParagraph"/>
        <w:spacing w:line="480" w:lineRule="auto"/>
        <w:ind w:left="1920"/>
        <w:jc w:val="both"/>
        <w:rPr>
          <w:rFonts w:ascii="Times New Roman" w:hAnsi="Times New Roman" w:cs="Times New Roman"/>
          <w:sz w:val="24"/>
          <w:szCs w:val="24"/>
        </w:rPr>
      </w:pPr>
      <w:r w:rsidRPr="009962F0">
        <w:rPr>
          <w:rFonts w:ascii="Times New Roman" w:hAnsi="Times New Roman" w:cs="Times New Roman"/>
          <w:sz w:val="24"/>
          <w:szCs w:val="24"/>
        </w:rPr>
        <w:t>Table 2.4 APGAR Score</w:t>
      </w:r>
    </w:p>
    <w:tbl>
      <w:tblPr>
        <w:tblStyle w:val="TableGrid"/>
        <w:tblW w:w="6668" w:type="dxa"/>
        <w:tblInd w:w="1920" w:type="dxa"/>
        <w:tblLook w:val="04A0" w:firstRow="1" w:lastRow="0" w:firstColumn="1" w:lastColumn="0" w:noHBand="0" w:noVBand="1"/>
      </w:tblPr>
      <w:tblGrid>
        <w:gridCol w:w="1495"/>
        <w:gridCol w:w="1842"/>
        <w:gridCol w:w="1665"/>
        <w:gridCol w:w="1666"/>
      </w:tblGrid>
      <w:tr w:rsidR="003B074A" w:rsidRPr="009962F0" w14:paraId="116D4DF9" w14:textId="77777777" w:rsidTr="00A43FFC">
        <w:trPr>
          <w:trHeight w:val="485"/>
        </w:trPr>
        <w:tc>
          <w:tcPr>
            <w:tcW w:w="1495" w:type="dxa"/>
          </w:tcPr>
          <w:p w14:paraId="6EC3003C"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Nilai</w:t>
            </w:r>
          </w:p>
        </w:tc>
        <w:tc>
          <w:tcPr>
            <w:tcW w:w="1842" w:type="dxa"/>
          </w:tcPr>
          <w:p w14:paraId="49ED0292"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0</w:t>
            </w:r>
          </w:p>
        </w:tc>
        <w:tc>
          <w:tcPr>
            <w:tcW w:w="1665" w:type="dxa"/>
          </w:tcPr>
          <w:p w14:paraId="24886FC9"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1</w:t>
            </w:r>
          </w:p>
        </w:tc>
        <w:tc>
          <w:tcPr>
            <w:tcW w:w="1666" w:type="dxa"/>
          </w:tcPr>
          <w:p w14:paraId="21353635"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2</w:t>
            </w:r>
          </w:p>
        </w:tc>
      </w:tr>
      <w:tr w:rsidR="003B074A" w:rsidRPr="009962F0" w14:paraId="7E894417" w14:textId="77777777" w:rsidTr="00A43FFC">
        <w:trPr>
          <w:trHeight w:val="530"/>
        </w:trPr>
        <w:tc>
          <w:tcPr>
            <w:tcW w:w="1495" w:type="dxa"/>
          </w:tcPr>
          <w:p w14:paraId="2954FE35"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Apperance</w:t>
            </w:r>
          </w:p>
        </w:tc>
        <w:tc>
          <w:tcPr>
            <w:tcW w:w="1842" w:type="dxa"/>
          </w:tcPr>
          <w:p w14:paraId="3CA90C4C"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 xml:space="preserve">Pucat </w:t>
            </w:r>
          </w:p>
        </w:tc>
        <w:tc>
          <w:tcPr>
            <w:tcW w:w="1665" w:type="dxa"/>
          </w:tcPr>
          <w:p w14:paraId="3C499FAB"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Badan merah, ekstremitas biru</w:t>
            </w:r>
          </w:p>
        </w:tc>
        <w:tc>
          <w:tcPr>
            <w:tcW w:w="1666" w:type="dxa"/>
          </w:tcPr>
          <w:p w14:paraId="6F7F37B6"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Seluruh tubuh kemerahan</w:t>
            </w:r>
          </w:p>
        </w:tc>
      </w:tr>
      <w:tr w:rsidR="003B074A" w:rsidRPr="009962F0" w14:paraId="6E7C0B8C" w14:textId="77777777" w:rsidTr="00A43FFC">
        <w:trPr>
          <w:trHeight w:val="620"/>
        </w:trPr>
        <w:tc>
          <w:tcPr>
            <w:tcW w:w="1495" w:type="dxa"/>
          </w:tcPr>
          <w:p w14:paraId="730613AC"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Pulse Rate</w:t>
            </w:r>
          </w:p>
        </w:tc>
        <w:tc>
          <w:tcPr>
            <w:tcW w:w="1842" w:type="dxa"/>
          </w:tcPr>
          <w:p w14:paraId="4B2DAE49"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Tidak ada</w:t>
            </w:r>
          </w:p>
        </w:tc>
        <w:tc>
          <w:tcPr>
            <w:tcW w:w="1665" w:type="dxa"/>
          </w:tcPr>
          <w:p w14:paraId="328409A7"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lt; 100</w:t>
            </w:r>
          </w:p>
        </w:tc>
        <w:tc>
          <w:tcPr>
            <w:tcW w:w="1666" w:type="dxa"/>
          </w:tcPr>
          <w:p w14:paraId="0E730B10"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gt;100</w:t>
            </w:r>
          </w:p>
        </w:tc>
      </w:tr>
      <w:tr w:rsidR="003B074A" w:rsidRPr="009962F0" w14:paraId="00785B6C" w14:textId="77777777" w:rsidTr="00A43FFC">
        <w:trPr>
          <w:trHeight w:val="620"/>
        </w:trPr>
        <w:tc>
          <w:tcPr>
            <w:tcW w:w="1495" w:type="dxa"/>
          </w:tcPr>
          <w:p w14:paraId="27D3F68B"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Grimace</w:t>
            </w:r>
          </w:p>
        </w:tc>
        <w:tc>
          <w:tcPr>
            <w:tcW w:w="1842" w:type="dxa"/>
          </w:tcPr>
          <w:p w14:paraId="09A5EF91"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Tidak ada</w:t>
            </w:r>
          </w:p>
        </w:tc>
        <w:tc>
          <w:tcPr>
            <w:tcW w:w="1665" w:type="dxa"/>
          </w:tcPr>
          <w:p w14:paraId="3DE44293"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Lambat Menangis</w:t>
            </w:r>
          </w:p>
        </w:tc>
        <w:tc>
          <w:tcPr>
            <w:tcW w:w="1666" w:type="dxa"/>
          </w:tcPr>
          <w:p w14:paraId="78DAE461"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Batuk / bersin</w:t>
            </w:r>
          </w:p>
        </w:tc>
      </w:tr>
      <w:tr w:rsidR="003B074A" w:rsidRPr="009962F0" w14:paraId="61A8524B" w14:textId="77777777" w:rsidTr="00A43FFC">
        <w:trPr>
          <w:trHeight w:val="530"/>
        </w:trPr>
        <w:tc>
          <w:tcPr>
            <w:tcW w:w="1495" w:type="dxa"/>
          </w:tcPr>
          <w:p w14:paraId="2457ED37"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Activity</w:t>
            </w:r>
          </w:p>
        </w:tc>
        <w:tc>
          <w:tcPr>
            <w:tcW w:w="1842" w:type="dxa"/>
          </w:tcPr>
          <w:p w14:paraId="5C342C8C"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Tidak ada</w:t>
            </w:r>
          </w:p>
        </w:tc>
        <w:tc>
          <w:tcPr>
            <w:tcW w:w="1665" w:type="dxa"/>
          </w:tcPr>
          <w:p w14:paraId="589DECD5"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Ekstremitas dalam sedikit fleksi</w:t>
            </w:r>
          </w:p>
        </w:tc>
        <w:tc>
          <w:tcPr>
            <w:tcW w:w="1666" w:type="dxa"/>
          </w:tcPr>
          <w:p w14:paraId="3D93942D"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Gerakan aktif</w:t>
            </w:r>
          </w:p>
        </w:tc>
      </w:tr>
      <w:tr w:rsidR="003B074A" w:rsidRPr="009962F0" w14:paraId="6DD20DCA" w14:textId="77777777" w:rsidTr="00A43FFC">
        <w:trPr>
          <w:trHeight w:val="530"/>
        </w:trPr>
        <w:tc>
          <w:tcPr>
            <w:tcW w:w="1495" w:type="dxa"/>
          </w:tcPr>
          <w:p w14:paraId="116A002F"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Respiration</w:t>
            </w:r>
          </w:p>
        </w:tc>
        <w:tc>
          <w:tcPr>
            <w:tcW w:w="1842" w:type="dxa"/>
          </w:tcPr>
          <w:p w14:paraId="2A95C4FF"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Tidak ada</w:t>
            </w:r>
          </w:p>
        </w:tc>
        <w:tc>
          <w:tcPr>
            <w:tcW w:w="1665" w:type="dxa"/>
          </w:tcPr>
          <w:p w14:paraId="4EB32DC6"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Lemah/tidak teratur</w:t>
            </w:r>
          </w:p>
        </w:tc>
        <w:tc>
          <w:tcPr>
            <w:tcW w:w="1666" w:type="dxa"/>
          </w:tcPr>
          <w:p w14:paraId="4AEFD52D" w14:textId="77777777" w:rsidR="003B074A" w:rsidRPr="009962F0" w:rsidRDefault="003B074A" w:rsidP="00A43FFC">
            <w:pPr>
              <w:pStyle w:val="ListParagraph"/>
              <w:spacing w:line="480" w:lineRule="auto"/>
              <w:ind w:left="0"/>
              <w:jc w:val="both"/>
              <w:rPr>
                <w:rFonts w:ascii="Times New Roman" w:hAnsi="Times New Roman" w:cs="Times New Roman"/>
                <w:sz w:val="24"/>
                <w:szCs w:val="24"/>
              </w:rPr>
            </w:pPr>
            <w:r w:rsidRPr="009962F0">
              <w:rPr>
                <w:rFonts w:ascii="Times New Roman" w:hAnsi="Times New Roman" w:cs="Times New Roman"/>
                <w:sz w:val="24"/>
                <w:szCs w:val="24"/>
              </w:rPr>
              <w:t>Baik / menangis</w:t>
            </w:r>
          </w:p>
        </w:tc>
      </w:tr>
    </w:tbl>
    <w:p w14:paraId="2E67F48C" w14:textId="77777777" w:rsidR="003B074A" w:rsidRPr="009962F0" w:rsidRDefault="003B074A" w:rsidP="003B074A">
      <w:pPr>
        <w:spacing w:line="480" w:lineRule="auto"/>
        <w:ind w:left="1440" w:hanging="90"/>
        <w:jc w:val="both"/>
        <w:rPr>
          <w:rFonts w:ascii="Times New Roman" w:hAnsi="Times New Roman" w:cs="Times New Roman"/>
          <w:bCs/>
          <w:i/>
          <w:iCs/>
          <w:sz w:val="24"/>
          <w:szCs w:val="24"/>
        </w:rPr>
      </w:pPr>
      <w:r w:rsidRPr="009962F0">
        <w:rPr>
          <w:rFonts w:ascii="Times New Roman" w:hAnsi="Times New Roman" w:cs="Times New Roman"/>
          <w:bCs/>
          <w:sz w:val="24"/>
          <w:szCs w:val="24"/>
        </w:rPr>
        <w:t>f)</w:t>
      </w:r>
      <w:r w:rsidRPr="009962F0">
        <w:rPr>
          <w:rFonts w:ascii="Times New Roman" w:hAnsi="Times New Roman" w:cs="Times New Roman"/>
          <w:b/>
          <w:sz w:val="24"/>
          <w:szCs w:val="24"/>
        </w:rPr>
        <w:t xml:space="preserve"> </w:t>
      </w:r>
      <w:r w:rsidRPr="009962F0">
        <w:rPr>
          <w:rFonts w:ascii="Times New Roman" w:hAnsi="Times New Roman" w:cs="Times New Roman"/>
          <w:bCs/>
          <w:i/>
          <w:iCs/>
          <w:sz w:val="24"/>
          <w:szCs w:val="24"/>
        </w:rPr>
        <w:t>Down Score</w:t>
      </w:r>
    </w:p>
    <w:p w14:paraId="651D6391" w14:textId="77777777" w:rsidR="003B074A" w:rsidRPr="009962F0" w:rsidRDefault="003B074A" w:rsidP="003B074A">
      <w:pPr>
        <w:spacing w:line="480" w:lineRule="auto"/>
        <w:ind w:left="1440" w:hanging="90"/>
        <w:rPr>
          <w:rFonts w:ascii="Times New Roman" w:hAnsi="Times New Roman" w:cs="Times New Roman"/>
          <w:bCs/>
          <w:sz w:val="24"/>
          <w:szCs w:val="24"/>
        </w:rPr>
      </w:pPr>
      <w:r w:rsidRPr="009962F0">
        <w:rPr>
          <w:rFonts w:ascii="Times New Roman" w:hAnsi="Times New Roman" w:cs="Times New Roman"/>
          <w:bCs/>
          <w:sz w:val="24"/>
          <w:szCs w:val="24"/>
        </w:rPr>
        <w:t>table 2.5 Down Score</w:t>
      </w:r>
    </w:p>
    <w:tbl>
      <w:tblPr>
        <w:tblStyle w:val="TableGrid"/>
        <w:tblW w:w="7066" w:type="dxa"/>
        <w:tblInd w:w="1387" w:type="dxa"/>
        <w:tblLook w:val="04A0" w:firstRow="1" w:lastRow="0" w:firstColumn="1" w:lastColumn="0" w:noHBand="0" w:noVBand="1"/>
      </w:tblPr>
      <w:tblGrid>
        <w:gridCol w:w="1766"/>
        <w:gridCol w:w="1766"/>
        <w:gridCol w:w="1767"/>
        <w:gridCol w:w="1767"/>
      </w:tblGrid>
      <w:tr w:rsidR="003B074A" w:rsidRPr="009962F0" w14:paraId="5A4C731A" w14:textId="77777777" w:rsidTr="00A43FFC">
        <w:trPr>
          <w:trHeight w:val="431"/>
        </w:trPr>
        <w:tc>
          <w:tcPr>
            <w:tcW w:w="1766" w:type="dxa"/>
            <w:vAlign w:val="center"/>
          </w:tcPr>
          <w:p w14:paraId="3381A12C" w14:textId="77777777" w:rsidR="003B074A" w:rsidRPr="009962F0" w:rsidRDefault="003B074A" w:rsidP="00A43FFC">
            <w:pPr>
              <w:spacing w:line="480" w:lineRule="auto"/>
              <w:jc w:val="center"/>
              <w:rPr>
                <w:rFonts w:ascii="Times New Roman" w:hAnsi="Times New Roman" w:cs="Times New Roman"/>
                <w:sz w:val="24"/>
                <w:szCs w:val="24"/>
              </w:rPr>
            </w:pPr>
          </w:p>
        </w:tc>
        <w:tc>
          <w:tcPr>
            <w:tcW w:w="1766" w:type="dxa"/>
            <w:vAlign w:val="center"/>
          </w:tcPr>
          <w:p w14:paraId="0F10D341"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0</w:t>
            </w:r>
          </w:p>
        </w:tc>
        <w:tc>
          <w:tcPr>
            <w:tcW w:w="1767" w:type="dxa"/>
            <w:vAlign w:val="center"/>
          </w:tcPr>
          <w:p w14:paraId="138515EB"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1</w:t>
            </w:r>
          </w:p>
        </w:tc>
        <w:tc>
          <w:tcPr>
            <w:tcW w:w="1767" w:type="dxa"/>
            <w:vAlign w:val="center"/>
          </w:tcPr>
          <w:p w14:paraId="73A69FC6"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2</w:t>
            </w:r>
          </w:p>
        </w:tc>
      </w:tr>
      <w:tr w:rsidR="003B074A" w:rsidRPr="009962F0" w14:paraId="4003A986" w14:textId="77777777" w:rsidTr="00A43FFC">
        <w:trPr>
          <w:trHeight w:val="739"/>
        </w:trPr>
        <w:tc>
          <w:tcPr>
            <w:tcW w:w="1766" w:type="dxa"/>
            <w:vAlign w:val="center"/>
          </w:tcPr>
          <w:p w14:paraId="41E8962B"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lastRenderedPageBreak/>
              <w:t>Frekuensi Napas</w:t>
            </w:r>
          </w:p>
        </w:tc>
        <w:tc>
          <w:tcPr>
            <w:tcW w:w="1766" w:type="dxa"/>
            <w:vAlign w:val="center"/>
          </w:tcPr>
          <w:p w14:paraId="12D5D4C7"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lt;60x/menit</w:t>
            </w:r>
          </w:p>
        </w:tc>
        <w:tc>
          <w:tcPr>
            <w:tcW w:w="1767" w:type="dxa"/>
            <w:vAlign w:val="center"/>
          </w:tcPr>
          <w:p w14:paraId="30509203"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60-80x/menit</w:t>
            </w:r>
          </w:p>
        </w:tc>
        <w:tc>
          <w:tcPr>
            <w:tcW w:w="1767" w:type="dxa"/>
            <w:vAlign w:val="center"/>
          </w:tcPr>
          <w:p w14:paraId="1DFE4E04"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gt;80x/menit</w:t>
            </w:r>
          </w:p>
        </w:tc>
      </w:tr>
      <w:tr w:rsidR="003B074A" w:rsidRPr="009962F0" w14:paraId="5B4B931C" w14:textId="77777777" w:rsidTr="00A43FFC">
        <w:trPr>
          <w:trHeight w:val="687"/>
        </w:trPr>
        <w:tc>
          <w:tcPr>
            <w:tcW w:w="1766" w:type="dxa"/>
            <w:vAlign w:val="center"/>
          </w:tcPr>
          <w:p w14:paraId="678B4AC0"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Retraksi</w:t>
            </w:r>
          </w:p>
        </w:tc>
        <w:tc>
          <w:tcPr>
            <w:tcW w:w="1766" w:type="dxa"/>
            <w:vAlign w:val="center"/>
          </w:tcPr>
          <w:p w14:paraId="65BF961E"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Tidak ada retraksi</w:t>
            </w:r>
          </w:p>
        </w:tc>
        <w:tc>
          <w:tcPr>
            <w:tcW w:w="1767" w:type="dxa"/>
            <w:vAlign w:val="center"/>
          </w:tcPr>
          <w:p w14:paraId="01EEEC19"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Retraksi ringan</w:t>
            </w:r>
          </w:p>
        </w:tc>
        <w:tc>
          <w:tcPr>
            <w:tcW w:w="1767" w:type="dxa"/>
            <w:vAlign w:val="center"/>
          </w:tcPr>
          <w:p w14:paraId="45E41D79"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Retraksi berat</w:t>
            </w:r>
          </w:p>
        </w:tc>
      </w:tr>
      <w:tr w:rsidR="003B074A" w:rsidRPr="009962F0" w14:paraId="4BE8512B" w14:textId="77777777" w:rsidTr="00A43FFC">
        <w:trPr>
          <w:trHeight w:val="687"/>
        </w:trPr>
        <w:tc>
          <w:tcPr>
            <w:tcW w:w="1766" w:type="dxa"/>
            <w:vAlign w:val="center"/>
          </w:tcPr>
          <w:p w14:paraId="7D577614"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Sianosis</w:t>
            </w:r>
          </w:p>
        </w:tc>
        <w:tc>
          <w:tcPr>
            <w:tcW w:w="1766" w:type="dxa"/>
            <w:vAlign w:val="center"/>
          </w:tcPr>
          <w:p w14:paraId="1F59E676"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Tidak sianosis</w:t>
            </w:r>
          </w:p>
        </w:tc>
        <w:tc>
          <w:tcPr>
            <w:tcW w:w="1767" w:type="dxa"/>
            <w:vAlign w:val="center"/>
          </w:tcPr>
          <w:p w14:paraId="56EB06D2"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Sianosis hilang dengan O2</w:t>
            </w:r>
          </w:p>
        </w:tc>
        <w:tc>
          <w:tcPr>
            <w:tcW w:w="1767" w:type="dxa"/>
            <w:vAlign w:val="center"/>
          </w:tcPr>
          <w:p w14:paraId="11718AD9"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Sianosis menetap walaupun diberi O2</w:t>
            </w:r>
          </w:p>
        </w:tc>
      </w:tr>
      <w:tr w:rsidR="003B074A" w:rsidRPr="009962F0" w14:paraId="35BFB18E" w14:textId="77777777" w:rsidTr="00A43FFC">
        <w:trPr>
          <w:trHeight w:val="739"/>
        </w:trPr>
        <w:tc>
          <w:tcPr>
            <w:tcW w:w="1766" w:type="dxa"/>
            <w:vAlign w:val="center"/>
          </w:tcPr>
          <w:p w14:paraId="2A7EAA27"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Air Entry</w:t>
            </w:r>
          </w:p>
        </w:tc>
        <w:tc>
          <w:tcPr>
            <w:tcW w:w="1766" w:type="dxa"/>
            <w:vAlign w:val="center"/>
          </w:tcPr>
          <w:p w14:paraId="5852513D"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Udara masuk bilateral baik</w:t>
            </w:r>
          </w:p>
        </w:tc>
        <w:tc>
          <w:tcPr>
            <w:tcW w:w="1767" w:type="dxa"/>
            <w:vAlign w:val="center"/>
          </w:tcPr>
          <w:p w14:paraId="69037E67"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Penurunan ringan udara masuk</w:t>
            </w:r>
          </w:p>
        </w:tc>
        <w:tc>
          <w:tcPr>
            <w:tcW w:w="1767" w:type="dxa"/>
            <w:vAlign w:val="center"/>
          </w:tcPr>
          <w:p w14:paraId="46152F2D"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Tidak ada udara masuk</w:t>
            </w:r>
          </w:p>
        </w:tc>
      </w:tr>
      <w:tr w:rsidR="003B074A" w:rsidRPr="009962F0" w14:paraId="7618E77D" w14:textId="77777777" w:rsidTr="00A43FFC">
        <w:trPr>
          <w:trHeight w:val="636"/>
        </w:trPr>
        <w:tc>
          <w:tcPr>
            <w:tcW w:w="1766" w:type="dxa"/>
            <w:vAlign w:val="center"/>
          </w:tcPr>
          <w:p w14:paraId="160B771F"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Merintih</w:t>
            </w:r>
          </w:p>
        </w:tc>
        <w:tc>
          <w:tcPr>
            <w:tcW w:w="1766" w:type="dxa"/>
            <w:vAlign w:val="center"/>
          </w:tcPr>
          <w:p w14:paraId="50E58E44"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Tidak merintih</w:t>
            </w:r>
          </w:p>
        </w:tc>
        <w:tc>
          <w:tcPr>
            <w:tcW w:w="1767" w:type="dxa"/>
            <w:vAlign w:val="center"/>
          </w:tcPr>
          <w:p w14:paraId="118FB4C7"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Terdengar dengan stetoskop</w:t>
            </w:r>
          </w:p>
        </w:tc>
        <w:tc>
          <w:tcPr>
            <w:tcW w:w="1767" w:type="dxa"/>
            <w:vAlign w:val="center"/>
          </w:tcPr>
          <w:p w14:paraId="5116E340" w14:textId="77777777" w:rsidR="003B074A" w:rsidRPr="009962F0" w:rsidRDefault="003B074A" w:rsidP="00A43FFC">
            <w:pPr>
              <w:spacing w:line="480" w:lineRule="auto"/>
              <w:jc w:val="center"/>
              <w:rPr>
                <w:rFonts w:ascii="Times New Roman" w:hAnsi="Times New Roman" w:cs="Times New Roman"/>
                <w:sz w:val="24"/>
                <w:szCs w:val="24"/>
              </w:rPr>
            </w:pPr>
            <w:r w:rsidRPr="009962F0">
              <w:rPr>
                <w:rFonts w:ascii="Times New Roman" w:hAnsi="Times New Roman" w:cs="Times New Roman"/>
                <w:sz w:val="24"/>
                <w:szCs w:val="24"/>
              </w:rPr>
              <w:t>Terdengar tanpa alat bantu</w:t>
            </w:r>
          </w:p>
        </w:tc>
      </w:tr>
    </w:tbl>
    <w:p w14:paraId="34758D10" w14:textId="77777777" w:rsidR="003B074A" w:rsidRPr="009962F0" w:rsidRDefault="003B074A" w:rsidP="003B074A">
      <w:pPr>
        <w:tabs>
          <w:tab w:val="left" w:pos="0"/>
        </w:tabs>
        <w:spacing w:line="480" w:lineRule="auto"/>
        <w:ind w:left="1440" w:hanging="90"/>
        <w:rPr>
          <w:rFonts w:ascii="Times New Roman" w:hAnsi="Times New Roman" w:cs="Times New Roman"/>
          <w:sz w:val="24"/>
          <w:szCs w:val="24"/>
        </w:rPr>
      </w:pPr>
      <w:r w:rsidRPr="009962F0">
        <w:rPr>
          <w:rFonts w:ascii="Times New Roman" w:hAnsi="Times New Roman" w:cs="Times New Roman"/>
          <w:sz w:val="24"/>
          <w:szCs w:val="24"/>
        </w:rPr>
        <w:t>Interpetasi hasil :</w:t>
      </w:r>
    </w:p>
    <w:p w14:paraId="1CB172F6" w14:textId="77777777" w:rsidR="003B074A" w:rsidRPr="009962F0" w:rsidRDefault="003B074A" w:rsidP="003B074A">
      <w:pPr>
        <w:spacing w:line="480" w:lineRule="auto"/>
        <w:ind w:firstLine="1350"/>
        <w:rPr>
          <w:rFonts w:ascii="Times New Roman" w:hAnsi="Times New Roman" w:cs="Times New Roman"/>
          <w:sz w:val="24"/>
          <w:szCs w:val="24"/>
        </w:rPr>
      </w:pPr>
      <w:r w:rsidRPr="009962F0">
        <w:rPr>
          <w:rFonts w:ascii="Times New Roman" w:hAnsi="Times New Roman" w:cs="Times New Roman"/>
          <w:sz w:val="24"/>
          <w:szCs w:val="24"/>
        </w:rPr>
        <w:t xml:space="preserve">Skor &lt; 4 : Tidak ada gawat napas </w:t>
      </w:r>
    </w:p>
    <w:p w14:paraId="5E93FA2B" w14:textId="77777777" w:rsidR="003B074A" w:rsidRPr="009962F0" w:rsidRDefault="003B074A" w:rsidP="003B074A">
      <w:pPr>
        <w:spacing w:line="480" w:lineRule="auto"/>
        <w:ind w:firstLine="1350"/>
        <w:rPr>
          <w:rFonts w:ascii="Times New Roman" w:hAnsi="Times New Roman" w:cs="Times New Roman"/>
          <w:sz w:val="24"/>
          <w:szCs w:val="24"/>
        </w:rPr>
      </w:pPr>
      <w:r w:rsidRPr="009962F0">
        <w:rPr>
          <w:rFonts w:ascii="Times New Roman" w:hAnsi="Times New Roman" w:cs="Times New Roman"/>
          <w:sz w:val="24"/>
          <w:szCs w:val="24"/>
        </w:rPr>
        <w:t xml:space="preserve">Skor 4 -7 : Gawat napas </w:t>
      </w:r>
    </w:p>
    <w:p w14:paraId="6DF1234D" w14:textId="77777777" w:rsidR="003B074A" w:rsidRPr="002936BE" w:rsidRDefault="003B074A" w:rsidP="003B074A">
      <w:pPr>
        <w:spacing w:line="480" w:lineRule="auto"/>
        <w:ind w:left="1350"/>
        <w:rPr>
          <w:rFonts w:ascii="Times New Roman" w:hAnsi="Times New Roman" w:cs="Times New Roman"/>
          <w:sz w:val="24"/>
          <w:szCs w:val="24"/>
        </w:rPr>
      </w:pPr>
      <w:r w:rsidRPr="009962F0">
        <w:rPr>
          <w:rFonts w:ascii="Times New Roman" w:hAnsi="Times New Roman" w:cs="Times New Roman"/>
          <w:sz w:val="24"/>
          <w:szCs w:val="24"/>
        </w:rPr>
        <w:t>Skor &gt; 7 : Ancaman gagal napas (pemeriksaan gas darah harus dilakukan)</w:t>
      </w:r>
    </w:p>
    <w:p w14:paraId="56E43F73" w14:textId="77777777" w:rsidR="003B074A" w:rsidRPr="009962F0" w:rsidRDefault="003B074A" w:rsidP="003B074A">
      <w:pPr>
        <w:spacing w:line="480" w:lineRule="auto"/>
        <w:ind w:left="1440" w:hanging="720"/>
        <w:jc w:val="both"/>
        <w:rPr>
          <w:rFonts w:ascii="Times New Roman" w:hAnsi="Times New Roman" w:cs="Times New Roman"/>
          <w:b/>
          <w:sz w:val="24"/>
          <w:szCs w:val="24"/>
        </w:rPr>
      </w:pPr>
      <w:r w:rsidRPr="009962F0">
        <w:rPr>
          <w:rFonts w:ascii="Times New Roman" w:hAnsi="Times New Roman" w:cs="Times New Roman"/>
          <w:b/>
          <w:sz w:val="24"/>
          <w:szCs w:val="24"/>
        </w:rPr>
        <w:lastRenderedPageBreak/>
        <w:t>2.4.3 Analisa</w:t>
      </w:r>
    </w:p>
    <w:p w14:paraId="0D630FFF" w14:textId="77777777" w:rsidR="003B074A" w:rsidRPr="009962F0" w:rsidRDefault="003B074A" w:rsidP="003B074A">
      <w:pPr>
        <w:spacing w:line="480" w:lineRule="auto"/>
        <w:ind w:left="1440" w:hanging="720"/>
        <w:jc w:val="both"/>
        <w:rPr>
          <w:rFonts w:ascii="Times New Roman" w:hAnsi="Times New Roman" w:cs="Times New Roman"/>
          <w:sz w:val="24"/>
          <w:szCs w:val="24"/>
        </w:rPr>
      </w:pPr>
      <w:r w:rsidRPr="009962F0">
        <w:rPr>
          <w:rFonts w:ascii="Times New Roman" w:hAnsi="Times New Roman" w:cs="Times New Roman"/>
          <w:sz w:val="24"/>
          <w:szCs w:val="24"/>
        </w:rPr>
        <w:t>Neonatus normal umur ...... jam</w:t>
      </w:r>
    </w:p>
    <w:p w14:paraId="2C696EB9" w14:textId="77777777" w:rsidR="003B074A" w:rsidRPr="009962F0" w:rsidRDefault="003B074A" w:rsidP="003B074A">
      <w:pPr>
        <w:spacing w:after="0" w:line="480" w:lineRule="auto"/>
        <w:ind w:left="630" w:firstLine="180"/>
        <w:jc w:val="both"/>
        <w:rPr>
          <w:rFonts w:ascii="Times New Roman" w:hAnsi="Times New Roman" w:cs="Times New Roman"/>
          <w:bCs/>
          <w:sz w:val="24"/>
          <w:szCs w:val="24"/>
          <w:lang w:val="id-ID"/>
        </w:rPr>
      </w:pPr>
      <w:r w:rsidRPr="009962F0">
        <w:rPr>
          <w:rFonts w:ascii="Times New Roman" w:hAnsi="Times New Roman" w:cs="Times New Roman"/>
          <w:bCs/>
          <w:sz w:val="24"/>
          <w:szCs w:val="24"/>
        </w:rPr>
        <w:t xml:space="preserve">1. </w:t>
      </w:r>
      <w:r w:rsidRPr="009962F0">
        <w:rPr>
          <w:rFonts w:ascii="Times New Roman" w:hAnsi="Times New Roman" w:cs="Times New Roman"/>
          <w:bCs/>
          <w:sz w:val="24"/>
          <w:szCs w:val="24"/>
          <w:lang w:val="id-ID"/>
        </w:rPr>
        <w:t>Diagnosa Masalah Potensial</w:t>
      </w:r>
    </w:p>
    <w:p w14:paraId="63C974D0" w14:textId="77777777" w:rsidR="003B074A" w:rsidRPr="009962F0" w:rsidRDefault="003B074A" w:rsidP="003B074A">
      <w:pPr>
        <w:pStyle w:val="ListParagraph"/>
        <w:spacing w:after="0" w:line="480" w:lineRule="auto"/>
        <w:ind w:left="108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engidentifikasi diagnosis dan masalah potensial yang mungkin akan terjadi berdasarkan diagnosis atau masalah yang sudah diindentifikasi (Muslihatun, 2008)</w:t>
      </w:r>
    </w:p>
    <w:p w14:paraId="429345F3" w14:textId="77777777" w:rsidR="003B074A" w:rsidRPr="009962F0" w:rsidRDefault="003B074A" w:rsidP="003B074A">
      <w:pPr>
        <w:pStyle w:val="ListParagraph"/>
        <w:spacing w:after="0" w:line="480" w:lineRule="auto"/>
        <w:ind w:left="108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enurut Sondakh (2013), antisipasi masalah potensial dari bayi baru lahir yaitu Hipotermi, Infeksi, Asfiksia dan Ikterus.</w:t>
      </w:r>
    </w:p>
    <w:p w14:paraId="26EF54D2" w14:textId="77777777" w:rsidR="003B074A" w:rsidRPr="009962F0" w:rsidRDefault="003B074A" w:rsidP="003B074A">
      <w:pPr>
        <w:pStyle w:val="ListParagraph"/>
        <w:spacing w:after="0" w:line="480" w:lineRule="auto"/>
        <w:ind w:left="1080" w:hanging="180"/>
        <w:jc w:val="both"/>
        <w:rPr>
          <w:rFonts w:ascii="Times New Roman" w:hAnsi="Times New Roman" w:cs="Times New Roman"/>
          <w:bCs/>
          <w:sz w:val="24"/>
          <w:szCs w:val="24"/>
          <w:lang w:val="id-ID"/>
        </w:rPr>
      </w:pPr>
      <w:r w:rsidRPr="009962F0">
        <w:rPr>
          <w:rFonts w:ascii="Times New Roman" w:hAnsi="Times New Roman" w:cs="Times New Roman"/>
          <w:bCs/>
          <w:sz w:val="24"/>
          <w:szCs w:val="24"/>
        </w:rPr>
        <w:t xml:space="preserve">2. </w:t>
      </w:r>
      <w:r w:rsidRPr="009962F0">
        <w:rPr>
          <w:rFonts w:ascii="Times New Roman" w:hAnsi="Times New Roman" w:cs="Times New Roman"/>
          <w:bCs/>
          <w:sz w:val="24"/>
          <w:szCs w:val="24"/>
          <w:lang w:val="id-ID"/>
        </w:rPr>
        <w:t>Diagnosa Masalah Dan Kebutuhan Segera</w:t>
      </w:r>
    </w:p>
    <w:p w14:paraId="4695B216" w14:textId="77777777" w:rsidR="003B074A" w:rsidRPr="009962F0" w:rsidRDefault="003B074A" w:rsidP="003B074A">
      <w:pPr>
        <w:pStyle w:val="ListParagraph"/>
        <w:spacing w:after="0" w:line="480" w:lineRule="auto"/>
        <w:ind w:left="108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engidentifikasi perlunya tindakan segera oleh bidan atau dokter dan/atau ada hal yang perlu dikonsultasikan atau ditangani bersama dengan anggota tim kesehatan lain sesuai kondisi bayi (Muslihatun, 2008)</w:t>
      </w:r>
    </w:p>
    <w:p w14:paraId="77DDDFDD" w14:textId="77777777" w:rsidR="003B074A" w:rsidRPr="009962F0" w:rsidRDefault="003B074A" w:rsidP="003B074A">
      <w:pPr>
        <w:pStyle w:val="ListParagraph"/>
        <w:spacing w:after="0" w:line="480" w:lineRule="auto"/>
        <w:ind w:left="1080"/>
        <w:jc w:val="both"/>
        <w:rPr>
          <w:rFonts w:ascii="Times New Roman" w:hAnsi="Times New Roman" w:cs="Times New Roman"/>
          <w:b/>
          <w:sz w:val="24"/>
          <w:szCs w:val="24"/>
          <w:lang w:val="id-ID"/>
        </w:rPr>
      </w:pPr>
      <w:r w:rsidRPr="009962F0">
        <w:rPr>
          <w:rFonts w:ascii="Times New Roman" w:hAnsi="Times New Roman" w:cs="Times New Roman"/>
          <w:sz w:val="24"/>
          <w:szCs w:val="24"/>
          <w:lang w:val="id-ID"/>
        </w:rPr>
        <w:t>Menurut Sondakh (2013), identifikasu segera dari bayi baru lahir yaitu:</w:t>
      </w:r>
    </w:p>
    <w:p w14:paraId="15E21461" w14:textId="77777777" w:rsidR="003B074A" w:rsidRPr="009962F0" w:rsidRDefault="003B074A" w:rsidP="003B074A">
      <w:pPr>
        <w:pStyle w:val="ListParagraph"/>
        <w:numPr>
          <w:ilvl w:val="3"/>
          <w:numId w:val="65"/>
        </w:numPr>
        <w:spacing w:after="0" w:line="480" w:lineRule="auto"/>
        <w:ind w:left="156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empertahankan suhu tubuh bayi dengan tidak memandikan bayi setidaknya 6 jam dan membungkus bayi dengan kain kering, bersih, dan hangat agar tidak infeksi dan hipotermi</w:t>
      </w:r>
    </w:p>
    <w:p w14:paraId="1D3480B7" w14:textId="77777777" w:rsidR="003B074A" w:rsidRPr="009962F0" w:rsidRDefault="003B074A" w:rsidP="003B074A">
      <w:pPr>
        <w:pStyle w:val="ListParagraph"/>
        <w:numPr>
          <w:ilvl w:val="3"/>
          <w:numId w:val="65"/>
        </w:numPr>
        <w:spacing w:after="0" w:line="480" w:lineRule="auto"/>
        <w:ind w:left="156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enganjurkan ibu untuk melakukan perawatan bayi dengan metode kanguru, bila diperlukan</w:t>
      </w:r>
    </w:p>
    <w:p w14:paraId="023ABE28" w14:textId="77777777" w:rsidR="003B074A" w:rsidRPr="009962F0" w:rsidRDefault="003B074A" w:rsidP="003B074A">
      <w:pPr>
        <w:pStyle w:val="ListParagraph"/>
        <w:spacing w:after="0" w:line="480" w:lineRule="auto"/>
        <w:ind w:left="1560"/>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enganjurkan ibu untuk segera memberi ASI</w:t>
      </w:r>
    </w:p>
    <w:p w14:paraId="229DB78F" w14:textId="77777777" w:rsidR="003B074A" w:rsidRPr="009962F0" w:rsidRDefault="003B074A" w:rsidP="003B074A">
      <w:pPr>
        <w:spacing w:line="480" w:lineRule="auto"/>
        <w:ind w:left="1440" w:hanging="720"/>
        <w:jc w:val="both"/>
        <w:rPr>
          <w:rFonts w:ascii="Times New Roman" w:hAnsi="Times New Roman" w:cs="Times New Roman"/>
          <w:b/>
          <w:sz w:val="24"/>
          <w:szCs w:val="24"/>
        </w:rPr>
      </w:pPr>
      <w:r w:rsidRPr="009962F0">
        <w:rPr>
          <w:rFonts w:ascii="Times New Roman" w:hAnsi="Times New Roman" w:cs="Times New Roman"/>
          <w:b/>
          <w:sz w:val="24"/>
          <w:szCs w:val="24"/>
        </w:rPr>
        <w:t>2.4.4 Penatalaksanaan</w:t>
      </w:r>
    </w:p>
    <w:p w14:paraId="1797B72E" w14:textId="77777777" w:rsidR="003B074A" w:rsidRPr="009962F0" w:rsidRDefault="003B074A" w:rsidP="003B074A">
      <w:pPr>
        <w:pStyle w:val="ListParagraph"/>
        <w:spacing w:line="480" w:lineRule="auto"/>
        <w:ind w:left="810"/>
        <w:jc w:val="both"/>
        <w:rPr>
          <w:rFonts w:ascii="Times New Roman" w:hAnsi="Times New Roman" w:cs="Times New Roman"/>
          <w:b/>
          <w:sz w:val="24"/>
          <w:szCs w:val="24"/>
        </w:rPr>
      </w:pPr>
      <w:r w:rsidRPr="009962F0">
        <w:rPr>
          <w:rFonts w:ascii="Times New Roman" w:hAnsi="Times New Roman" w:cs="Times New Roman"/>
          <w:sz w:val="24"/>
          <w:szCs w:val="24"/>
          <w:lang w:val="id-ID"/>
        </w:rPr>
        <w:t>Tujuan</w:t>
      </w:r>
      <w:r w:rsidRPr="009962F0">
        <w:rPr>
          <w:rFonts w:ascii="Times New Roman" w:hAnsi="Times New Roman" w:cs="Times New Roman"/>
          <w:sz w:val="24"/>
          <w:szCs w:val="24"/>
        </w:rPr>
        <w:t xml:space="preserve"> :</w:t>
      </w:r>
    </w:p>
    <w:p w14:paraId="325B1C1B" w14:textId="77777777" w:rsidR="003B074A" w:rsidRPr="009962F0" w:rsidRDefault="003B074A" w:rsidP="003B074A">
      <w:pPr>
        <w:pStyle w:val="ListParagraph"/>
        <w:numPr>
          <w:ilvl w:val="0"/>
          <w:numId w:val="64"/>
        </w:numPr>
        <w:spacing w:after="0" w:line="480" w:lineRule="auto"/>
        <w:ind w:left="1418"/>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lastRenderedPageBreak/>
        <w:t>Bayi tetap dalam keadaan normal</w:t>
      </w:r>
    </w:p>
    <w:p w14:paraId="6C51FAB8" w14:textId="77777777" w:rsidR="003B074A" w:rsidRPr="009962F0" w:rsidRDefault="003B074A" w:rsidP="003B074A">
      <w:pPr>
        <w:pStyle w:val="ListParagraph"/>
        <w:numPr>
          <w:ilvl w:val="0"/>
          <w:numId w:val="64"/>
        </w:numPr>
        <w:spacing w:after="0" w:line="480" w:lineRule="auto"/>
        <w:ind w:left="1418"/>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Bayi tidak mengalami infeksi dan hipotermi</w:t>
      </w:r>
    </w:p>
    <w:p w14:paraId="200C468D" w14:textId="77777777" w:rsidR="003B074A" w:rsidRPr="009962F0" w:rsidRDefault="003B074A" w:rsidP="003B074A">
      <w:pPr>
        <w:spacing w:line="480" w:lineRule="auto"/>
        <w:ind w:left="2160" w:hanging="720"/>
        <w:jc w:val="both"/>
        <w:rPr>
          <w:rFonts w:ascii="Times New Roman" w:hAnsi="Times New Roman" w:cs="Times New Roman"/>
          <w:b/>
          <w:sz w:val="24"/>
          <w:szCs w:val="24"/>
        </w:rPr>
      </w:pPr>
      <w:r w:rsidRPr="009962F0">
        <w:rPr>
          <w:rFonts w:ascii="Times New Roman" w:hAnsi="Times New Roman" w:cs="Times New Roman"/>
          <w:sz w:val="24"/>
          <w:szCs w:val="24"/>
          <w:lang w:val="id-ID"/>
        </w:rPr>
        <w:t>TTV dalam batas normal</w:t>
      </w:r>
    </w:p>
    <w:p w14:paraId="11FB63AC"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rPr>
        <w:t>Informasikan hasil pemeriksaan kepada orang tua</w:t>
      </w:r>
    </w:p>
    <w:p w14:paraId="742B65CB"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Cuci tangan sebelum dan sesudah melakukan tindakan</w:t>
      </w:r>
    </w:p>
    <w:p w14:paraId="3FED124F"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Jaga suhu tubuh bayi agar tetap hangat dengan menyelimuti bayi, dan memakaikan topi.</w:t>
      </w:r>
    </w:p>
    <w:p w14:paraId="04E43A64"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Rawat tali pusat bayi dengan membungkusnya menggunakan kassa</w:t>
      </w:r>
    </w:p>
    <w:p w14:paraId="42A0D210"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astikan sudah diberikan injeksi vitamin K1 (phytomenadione) pada bayi setelah 1 jam bayi lahir dengan dosis 1 mg secara IM pada paha</w:t>
      </w:r>
      <w:r w:rsidRPr="009962F0">
        <w:rPr>
          <w:rFonts w:ascii="Times New Roman" w:hAnsi="Times New Roman" w:cs="Times New Roman"/>
          <w:sz w:val="24"/>
          <w:szCs w:val="24"/>
        </w:rPr>
        <w:t xml:space="preserve"> untuk m</w:t>
      </w:r>
      <w:r w:rsidRPr="009962F0">
        <w:rPr>
          <w:rFonts w:ascii="Times New Roman" w:hAnsi="Times New Roman" w:cs="Times New Roman"/>
          <w:sz w:val="24"/>
          <w:szCs w:val="24"/>
          <w:lang w:val="id-ID"/>
        </w:rPr>
        <w:t xml:space="preserve">encegah perdarahan akibat difisiensi vitamin K. System pembekuan darah pada bayi baru lahir belum sempurna, maka semua bayi akan beresiko untuk mengalami perdarahan. </w:t>
      </w:r>
    </w:p>
    <w:p w14:paraId="2EA79172"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 xml:space="preserve">Pastikan sudah diberikan antibiotic salep mata pada bayi </w:t>
      </w:r>
      <w:r w:rsidRPr="009962F0">
        <w:rPr>
          <w:rFonts w:ascii="Times New Roman" w:hAnsi="Times New Roman" w:cs="Times New Roman"/>
          <w:sz w:val="24"/>
          <w:szCs w:val="24"/>
        </w:rPr>
        <w:t>untuk m</w:t>
      </w:r>
      <w:r w:rsidRPr="009962F0">
        <w:rPr>
          <w:rFonts w:ascii="Times New Roman" w:hAnsi="Times New Roman" w:cs="Times New Roman"/>
          <w:sz w:val="24"/>
          <w:szCs w:val="24"/>
          <w:lang w:val="id-ID"/>
        </w:rPr>
        <w:t>embantu mencegah oftalmia neonatorum yang disebabkan Neisseria gonorrhoeae, yang mungkin ada pada jalan lahir ibu.</w:t>
      </w:r>
      <w:r w:rsidRPr="009962F0">
        <w:rPr>
          <w:rFonts w:ascii="Times New Roman" w:hAnsi="Times New Roman" w:cs="Times New Roman"/>
          <w:sz w:val="24"/>
          <w:szCs w:val="24"/>
        </w:rPr>
        <w:t xml:space="preserve"> </w:t>
      </w:r>
      <w:r w:rsidRPr="009962F0">
        <w:rPr>
          <w:rFonts w:ascii="Times New Roman" w:hAnsi="Times New Roman" w:cs="Times New Roman"/>
          <w:sz w:val="24"/>
          <w:szCs w:val="24"/>
          <w:lang w:val="id-ID"/>
        </w:rPr>
        <w:t>Eritromisin secara efektif menghilangkan baik organisme gonorea dan klamidia. Profilaksis mata mengeruhkan pandangan bayi, menurunkan kemampuan bayi untuk berinteraksi dengan orang tua</w:t>
      </w:r>
    </w:p>
    <w:p w14:paraId="6D838FE3"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Pemberian imunisasi Hepatitis B-0</w:t>
      </w:r>
      <w:r w:rsidRPr="009962F0">
        <w:rPr>
          <w:rFonts w:ascii="Times New Roman" w:hAnsi="Times New Roman" w:cs="Times New Roman"/>
          <w:sz w:val="24"/>
          <w:szCs w:val="24"/>
        </w:rPr>
        <w:t xml:space="preserve"> untuk memberikan kekebalan terhadap penyakit hepatitis B.</w:t>
      </w:r>
    </w:p>
    <w:p w14:paraId="6B33F09F"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lastRenderedPageBreak/>
        <w:t>Segera lakukan kontak dengan ibu untuk pemberian ASI</w:t>
      </w:r>
      <w:r w:rsidRPr="009962F0">
        <w:rPr>
          <w:rFonts w:ascii="Times New Roman" w:hAnsi="Times New Roman" w:cs="Times New Roman"/>
          <w:sz w:val="24"/>
          <w:szCs w:val="24"/>
        </w:rPr>
        <w:t xml:space="preserve"> untuk </w:t>
      </w:r>
      <w:r w:rsidRPr="009962F0">
        <w:rPr>
          <w:rFonts w:ascii="Times New Roman" w:hAnsi="Times New Roman" w:cs="Times New Roman"/>
          <w:sz w:val="24"/>
          <w:szCs w:val="24"/>
          <w:lang w:val="id-ID"/>
        </w:rPr>
        <w:t xml:space="preserve">membentuk </w:t>
      </w:r>
      <w:r w:rsidRPr="009962F0">
        <w:rPr>
          <w:rFonts w:ascii="Times New Roman" w:hAnsi="Times New Roman" w:cs="Times New Roman"/>
          <w:i/>
          <w:sz w:val="24"/>
          <w:szCs w:val="24"/>
          <w:lang w:val="id-ID"/>
        </w:rPr>
        <w:t>bounding attachment</w:t>
      </w:r>
      <w:r w:rsidRPr="009962F0">
        <w:rPr>
          <w:rFonts w:ascii="Times New Roman" w:hAnsi="Times New Roman" w:cs="Times New Roman"/>
          <w:sz w:val="24"/>
          <w:szCs w:val="24"/>
          <w:lang w:val="id-ID"/>
        </w:rPr>
        <w:t xml:space="preserve"> antara bayi dan ibu</w:t>
      </w:r>
      <w:r w:rsidRPr="009962F0">
        <w:rPr>
          <w:rFonts w:ascii="Times New Roman" w:hAnsi="Times New Roman" w:cs="Times New Roman"/>
          <w:sz w:val="24"/>
          <w:szCs w:val="24"/>
        </w:rPr>
        <w:t>.</w:t>
      </w:r>
    </w:p>
    <w:p w14:paraId="42A2F906"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engajari ibu cara menyusui yang benar</w:t>
      </w:r>
      <w:r w:rsidRPr="009962F0">
        <w:rPr>
          <w:rFonts w:ascii="Times New Roman" w:hAnsi="Times New Roman" w:cs="Times New Roman"/>
          <w:sz w:val="24"/>
          <w:szCs w:val="24"/>
        </w:rPr>
        <w:t xml:space="preserve"> agar </w:t>
      </w:r>
      <w:r w:rsidRPr="009962F0">
        <w:rPr>
          <w:rFonts w:ascii="Times New Roman" w:hAnsi="Times New Roman" w:cs="Times New Roman"/>
          <w:sz w:val="24"/>
          <w:szCs w:val="24"/>
          <w:lang w:val="id-ID"/>
        </w:rPr>
        <w:t>bayi akan merasa nyaman, posisi yang tepat dan pelekatan yang tepat membuat bayi mendapat sumber isapan yang tepat dan tidak membuat putting lecet.</w:t>
      </w:r>
    </w:p>
    <w:p w14:paraId="01383F5D"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emberikan ibu KIE tentang pemberian ASI Eksklusif, perawatan tali pusat, serta menjaga kehangatan bayi dan tanda bahaya umum neonatus.</w:t>
      </w:r>
    </w:p>
    <w:p w14:paraId="65E380A4"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Anjurkan ibu untuk mengganti popok bayi setelah BAK/BAB</w:t>
      </w:r>
    </w:p>
    <w:p w14:paraId="63CAF3B6"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Lakukan pengukuran suhu tubuh, denyut jantung, dan pernapasan setiap jam</w:t>
      </w:r>
    </w:p>
    <w:p w14:paraId="7BF47424" w14:textId="77777777" w:rsidR="003B074A" w:rsidRPr="009962F0" w:rsidRDefault="003B074A" w:rsidP="003B074A">
      <w:pPr>
        <w:pStyle w:val="ListParagraph"/>
        <w:numPr>
          <w:ilvl w:val="0"/>
          <w:numId w:val="58"/>
        </w:numPr>
        <w:spacing w:after="0" w:line="480" w:lineRule="auto"/>
        <w:ind w:left="1276" w:hanging="425"/>
        <w:jc w:val="both"/>
        <w:rPr>
          <w:rFonts w:ascii="Times New Roman" w:hAnsi="Times New Roman" w:cs="Times New Roman"/>
          <w:sz w:val="24"/>
          <w:szCs w:val="24"/>
          <w:lang w:val="id-ID"/>
        </w:rPr>
      </w:pPr>
      <w:r w:rsidRPr="009962F0">
        <w:rPr>
          <w:rFonts w:ascii="Times New Roman" w:hAnsi="Times New Roman" w:cs="Times New Roman"/>
          <w:sz w:val="24"/>
          <w:szCs w:val="24"/>
          <w:lang w:val="id-ID"/>
        </w:rPr>
        <w:t>Melakukan kontrak waktu untuk kunjungan berikutnya</w:t>
      </w:r>
      <w:r w:rsidRPr="009962F0">
        <w:rPr>
          <w:rFonts w:ascii="Times New Roman" w:hAnsi="Times New Roman" w:cs="Times New Roman"/>
          <w:sz w:val="24"/>
          <w:szCs w:val="24"/>
        </w:rPr>
        <w:t>.</w:t>
      </w:r>
    </w:p>
    <w:p w14:paraId="6C187FE9" w14:textId="77777777" w:rsidR="003B074A" w:rsidRPr="009962F0" w:rsidRDefault="003B074A" w:rsidP="003B074A">
      <w:pPr>
        <w:pStyle w:val="ListParagraph"/>
        <w:spacing w:after="0" w:line="480" w:lineRule="auto"/>
        <w:ind w:left="1276"/>
        <w:jc w:val="both"/>
        <w:rPr>
          <w:rFonts w:ascii="Times New Roman" w:hAnsi="Times New Roman" w:cs="Times New Roman"/>
          <w:sz w:val="24"/>
          <w:szCs w:val="24"/>
          <w:lang w:val="id-ID"/>
        </w:rPr>
      </w:pPr>
    </w:p>
    <w:p w14:paraId="02F01126" w14:textId="77777777" w:rsidR="003B074A" w:rsidRPr="009962F0" w:rsidRDefault="003B074A" w:rsidP="003B074A">
      <w:pPr>
        <w:spacing w:line="480" w:lineRule="auto"/>
        <w:ind w:firstLine="720"/>
        <w:jc w:val="both"/>
        <w:rPr>
          <w:rFonts w:ascii="Times New Roman" w:hAnsi="Times New Roman" w:cs="Times New Roman"/>
          <w:b/>
          <w:sz w:val="24"/>
          <w:szCs w:val="24"/>
        </w:rPr>
      </w:pPr>
      <w:r w:rsidRPr="009962F0">
        <w:rPr>
          <w:rFonts w:ascii="Times New Roman" w:hAnsi="Times New Roman" w:cs="Times New Roman"/>
          <w:b/>
          <w:sz w:val="24"/>
          <w:szCs w:val="24"/>
        </w:rPr>
        <w:t>2.5 Konsep Dasar Asuhan Kebidanan pada Keluarga Berencana.</w:t>
      </w:r>
    </w:p>
    <w:p w14:paraId="4ECE89E3" w14:textId="77777777" w:rsidR="003B074A" w:rsidRPr="009962F0" w:rsidRDefault="003B074A" w:rsidP="003B074A">
      <w:pPr>
        <w:pStyle w:val="ListParagraph"/>
        <w:spacing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2.5.1 Subjektif</w:t>
      </w:r>
    </w:p>
    <w:p w14:paraId="648CB450" w14:textId="77777777" w:rsidR="003B074A" w:rsidRPr="009962F0" w:rsidRDefault="003B074A" w:rsidP="003B074A">
      <w:pPr>
        <w:pStyle w:val="ListParagraph"/>
        <w:spacing w:line="480" w:lineRule="auto"/>
        <w:ind w:firstLine="720"/>
        <w:jc w:val="both"/>
        <w:rPr>
          <w:rFonts w:ascii="Times New Roman" w:hAnsi="Times New Roman" w:cs="Times New Roman"/>
          <w:sz w:val="24"/>
          <w:szCs w:val="24"/>
        </w:rPr>
      </w:pPr>
      <w:r w:rsidRPr="009962F0">
        <w:rPr>
          <w:rFonts w:ascii="Times New Roman" w:hAnsi="Times New Roman" w:cs="Times New Roman"/>
          <w:sz w:val="24"/>
          <w:szCs w:val="24"/>
        </w:rPr>
        <w:t>Pengkajian data dilakukan dimana, kapan dan oleh siapa. Dalam pengkajian data, data yang harus dikumpulkan meliputi data subjektif dan data obyektif.</w:t>
      </w:r>
    </w:p>
    <w:p w14:paraId="04EE52A8" w14:textId="77777777" w:rsidR="003B074A" w:rsidRPr="009962F0" w:rsidRDefault="003B074A" w:rsidP="003B074A">
      <w:pPr>
        <w:pStyle w:val="ListParagraph"/>
        <w:numPr>
          <w:ilvl w:val="0"/>
          <w:numId w:val="30"/>
        </w:numPr>
        <w:spacing w:after="160" w:line="480" w:lineRule="auto"/>
        <w:ind w:firstLine="0"/>
        <w:jc w:val="both"/>
        <w:rPr>
          <w:rFonts w:ascii="Times New Roman" w:hAnsi="Times New Roman" w:cs="Times New Roman"/>
          <w:sz w:val="24"/>
          <w:szCs w:val="24"/>
        </w:rPr>
      </w:pPr>
      <w:r w:rsidRPr="009962F0">
        <w:rPr>
          <w:rFonts w:ascii="Times New Roman" w:hAnsi="Times New Roman" w:cs="Times New Roman"/>
          <w:sz w:val="24"/>
          <w:szCs w:val="24"/>
        </w:rPr>
        <w:t xml:space="preserve">Data Subjektif </w:t>
      </w:r>
    </w:p>
    <w:p w14:paraId="45E5B898" w14:textId="77777777" w:rsidR="003B074A" w:rsidRPr="009962F0" w:rsidRDefault="003B074A" w:rsidP="003B074A">
      <w:pPr>
        <w:pStyle w:val="ListParagraph"/>
        <w:numPr>
          <w:ilvl w:val="0"/>
          <w:numId w:val="3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Riwayat kesehatan yang lalu dan sekarang.</w:t>
      </w:r>
    </w:p>
    <w:p w14:paraId="18E77696"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lastRenderedPageBreak/>
        <w:t>Ibu pernah atau tidak mengalami penyakit jantung, anemia, hati, tekanan darah tinggi, DM, tumor pada organ reproduksi, infeksi pelvis, ISK atau IMS, AIDS, ataupun penyakit pada organ reproduksinya.</w:t>
      </w:r>
    </w:p>
    <w:p w14:paraId="02BD2A65"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p>
    <w:p w14:paraId="2E100643" w14:textId="77777777" w:rsidR="003B074A" w:rsidRPr="009962F0" w:rsidRDefault="003B074A" w:rsidP="003B074A">
      <w:pPr>
        <w:pStyle w:val="ListParagraph"/>
        <w:numPr>
          <w:ilvl w:val="0"/>
          <w:numId w:val="3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Riwayat kesehatan keluarga.</w:t>
      </w:r>
    </w:p>
    <w:p w14:paraId="37CCFA34"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Berikut ini perlu ditanyakan apakah orangtua atau saudaranya ada yang menderita kanker organ genetalia, kanker payudara, kencing manis (DM), tekanan darah tinggi, obesitas, atau jantung.</w:t>
      </w:r>
    </w:p>
    <w:p w14:paraId="4DA780C5" w14:textId="77777777" w:rsidR="003B074A" w:rsidRPr="009962F0" w:rsidRDefault="003B074A" w:rsidP="003B074A">
      <w:pPr>
        <w:pStyle w:val="ListParagraph"/>
        <w:numPr>
          <w:ilvl w:val="0"/>
          <w:numId w:val="3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Riwayat kehamilan, persalinan dan nifas yang lalu.</w:t>
      </w:r>
    </w:p>
    <w:p w14:paraId="2E03E447" w14:textId="77777777" w:rsidR="003B074A" w:rsidRPr="009962F0" w:rsidRDefault="003B074A" w:rsidP="003B074A">
      <w:pPr>
        <w:pStyle w:val="ListParagraph"/>
        <w:numPr>
          <w:ilvl w:val="0"/>
          <w:numId w:val="33"/>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Kehamilan</w:t>
      </w:r>
    </w:p>
    <w:p w14:paraId="6659420B" w14:textId="77777777" w:rsidR="003B074A" w:rsidRPr="009962F0" w:rsidRDefault="003B074A" w:rsidP="003B074A">
      <w:pPr>
        <w:pStyle w:val="ListParagraph"/>
        <w:spacing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Untuk mengetahui apakah ibu sedang dalam kondisi hamil atau tidak.Apakah ibu memiliki riwayat kehamilan ektopik, mola, abortus</w:t>
      </w:r>
    </w:p>
    <w:p w14:paraId="0947A06D" w14:textId="77777777" w:rsidR="003B074A" w:rsidRPr="009962F0" w:rsidRDefault="003B074A" w:rsidP="003B074A">
      <w:pPr>
        <w:pStyle w:val="ListParagraph"/>
        <w:numPr>
          <w:ilvl w:val="0"/>
          <w:numId w:val="33"/>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Persalinan</w:t>
      </w:r>
    </w:p>
    <w:p w14:paraId="1BE235D0" w14:textId="77777777" w:rsidR="003B074A" w:rsidRPr="009962F0" w:rsidRDefault="003B074A" w:rsidP="003B074A">
      <w:pPr>
        <w:pStyle w:val="ListParagraph"/>
        <w:spacing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Untuk mengetahui paritas serta riwayat persalinan ibu sebelumnya. Sehingga dapat digunakan sebagai pertimbangan dalam penentuan metode kontrasepsinya.</w:t>
      </w:r>
    </w:p>
    <w:p w14:paraId="50373997" w14:textId="77777777" w:rsidR="003B074A" w:rsidRPr="009962F0" w:rsidRDefault="003B074A" w:rsidP="003B074A">
      <w:pPr>
        <w:pStyle w:val="ListParagraph"/>
        <w:numPr>
          <w:ilvl w:val="0"/>
          <w:numId w:val="33"/>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Nifas</w:t>
      </w:r>
    </w:p>
    <w:p w14:paraId="71A92534" w14:textId="77777777" w:rsidR="003B074A" w:rsidRPr="009962F0" w:rsidRDefault="003B074A" w:rsidP="003B074A">
      <w:pPr>
        <w:pStyle w:val="ListParagraph"/>
        <w:spacing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Untuk mengetahui kondisi ibu selama nifas, apakah ibu mengalami penyulit dalam masa nifasnya, apakah ibu sedang dalam masa menyusui. Sehingga dapat membantu dalam memilih metode serta menentukan waktu penggunaan alat kontrasepsi.</w:t>
      </w:r>
    </w:p>
    <w:p w14:paraId="01052372" w14:textId="77777777" w:rsidR="003B074A" w:rsidRPr="009962F0" w:rsidRDefault="003B074A" w:rsidP="003B074A">
      <w:pPr>
        <w:pStyle w:val="ListParagraph"/>
        <w:numPr>
          <w:ilvl w:val="0"/>
          <w:numId w:val="3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lastRenderedPageBreak/>
        <w:t>Riwayat KB</w:t>
      </w:r>
    </w:p>
    <w:p w14:paraId="3D2D8117" w14:textId="77777777" w:rsidR="003B074A" w:rsidRPr="009962F0" w:rsidRDefault="003B074A" w:rsidP="003B074A">
      <w:pPr>
        <w:pStyle w:val="ListParagraph"/>
        <w:spacing w:line="480" w:lineRule="auto"/>
        <w:ind w:left="2160"/>
        <w:jc w:val="both"/>
        <w:rPr>
          <w:rFonts w:ascii="Times New Roman" w:hAnsi="Times New Roman" w:cs="Times New Roman"/>
          <w:sz w:val="24"/>
          <w:szCs w:val="24"/>
        </w:rPr>
      </w:pPr>
      <w:r w:rsidRPr="009962F0">
        <w:rPr>
          <w:rFonts w:ascii="Times New Roman" w:hAnsi="Times New Roman" w:cs="Times New Roman"/>
          <w:sz w:val="24"/>
          <w:szCs w:val="24"/>
        </w:rPr>
        <w:t>Untuk mengetahui metode kontrasepsi apa saja yang pernah digunakan, keluhan selama penggunaan, waktu penggunaan, dan metode apa yang ingin digunakan.</w:t>
      </w:r>
    </w:p>
    <w:p w14:paraId="15BE1D6F" w14:textId="77777777" w:rsidR="003B074A" w:rsidRPr="009962F0" w:rsidRDefault="003B074A" w:rsidP="003B074A">
      <w:pPr>
        <w:pStyle w:val="ListParagraph"/>
        <w:numPr>
          <w:ilvl w:val="0"/>
          <w:numId w:val="3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Riwayat psikososial</w:t>
      </w:r>
    </w:p>
    <w:p w14:paraId="397BF49B" w14:textId="77777777" w:rsidR="003B074A" w:rsidRPr="009962F0" w:rsidRDefault="003B074A" w:rsidP="003B074A">
      <w:pPr>
        <w:pStyle w:val="ListParagraph"/>
        <w:numPr>
          <w:ilvl w:val="0"/>
          <w:numId w:val="32"/>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Apakah klien menginginkan anak dalam waktu dekat atau tidak punya rencana lagi untk hamil?</w:t>
      </w:r>
    </w:p>
    <w:p w14:paraId="6363AA82" w14:textId="77777777" w:rsidR="003B074A" w:rsidRPr="009962F0" w:rsidRDefault="003B074A" w:rsidP="003B074A">
      <w:pPr>
        <w:pStyle w:val="ListParagraph"/>
        <w:numPr>
          <w:ilvl w:val="0"/>
          <w:numId w:val="32"/>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Apakah yang sebenarnya diharapkan klien terhadap kontrasepsi yang akan digunakan tersebut? Apakah kontrasepsi tersebut harus memiliki keamanan 100%? Jika terjadi efek samping, apakah klien dapat menerimanya? Apakah klien akan menggunakan kontrasepsi tersebut sebentar saja? Apakah ada rasa ketakutan akan terganggunya fertilitas atau kesuburan di kemudian hari? Apakah klien takut akan timbulnya kanker atau takut nantinya dapat memperberat penyakit yang kebetulan sedang dimiliki klien?</w:t>
      </w:r>
    </w:p>
    <w:p w14:paraId="01913305" w14:textId="77777777" w:rsidR="003B074A" w:rsidRPr="009962F0" w:rsidRDefault="003B074A" w:rsidP="003B074A">
      <w:pPr>
        <w:pStyle w:val="ListParagraph"/>
        <w:numPr>
          <w:ilvl w:val="0"/>
          <w:numId w:val="32"/>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Apakah klien bekerja atau seorang ibu rumah tangga?</w:t>
      </w:r>
    </w:p>
    <w:p w14:paraId="3A5EE89C" w14:textId="77777777" w:rsidR="003B074A" w:rsidRPr="009962F0" w:rsidRDefault="003B074A" w:rsidP="003B074A">
      <w:pPr>
        <w:pStyle w:val="ListParagraph"/>
        <w:numPr>
          <w:ilvl w:val="0"/>
          <w:numId w:val="32"/>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Apakah klien memiliki pengalaman jelek terhadap kontrasepsi yang pernah digunakan, seperti kegemukan, bercak perdarahan, perdarahan banyak, nyeri perut bagaian bawah, sakit kepala hebat, dan turunnya libido?</w:t>
      </w:r>
    </w:p>
    <w:p w14:paraId="660E7F70" w14:textId="77777777" w:rsidR="003B074A" w:rsidRPr="009962F0" w:rsidRDefault="003B074A" w:rsidP="003B074A">
      <w:pPr>
        <w:pStyle w:val="ListParagraph"/>
        <w:numPr>
          <w:ilvl w:val="0"/>
          <w:numId w:val="32"/>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Apakah mungkin klien dapat menggunakan pil secara teratur?</w:t>
      </w:r>
    </w:p>
    <w:p w14:paraId="553BDE07" w14:textId="77777777" w:rsidR="003B074A" w:rsidRPr="009962F0" w:rsidRDefault="003B074A" w:rsidP="003B074A">
      <w:pPr>
        <w:pStyle w:val="ListParagraph"/>
        <w:numPr>
          <w:ilvl w:val="2"/>
          <w:numId w:val="59"/>
        </w:numPr>
        <w:spacing w:after="160" w:line="480" w:lineRule="auto"/>
        <w:jc w:val="both"/>
        <w:rPr>
          <w:rFonts w:ascii="Times New Roman" w:hAnsi="Times New Roman" w:cs="Times New Roman"/>
          <w:b/>
          <w:bCs/>
          <w:sz w:val="24"/>
          <w:szCs w:val="24"/>
        </w:rPr>
      </w:pPr>
      <w:r w:rsidRPr="009962F0">
        <w:rPr>
          <w:rFonts w:ascii="Times New Roman" w:hAnsi="Times New Roman" w:cs="Times New Roman"/>
          <w:b/>
          <w:bCs/>
          <w:sz w:val="24"/>
          <w:szCs w:val="24"/>
        </w:rPr>
        <w:lastRenderedPageBreak/>
        <w:t>Objektif</w:t>
      </w:r>
    </w:p>
    <w:p w14:paraId="74C1936C" w14:textId="77777777" w:rsidR="003B074A" w:rsidRPr="009962F0" w:rsidRDefault="003B074A" w:rsidP="003B074A">
      <w:pPr>
        <w:pStyle w:val="ListParagraph"/>
        <w:numPr>
          <w:ilvl w:val="0"/>
          <w:numId w:val="34"/>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Pemeriksaan umum</w:t>
      </w:r>
    </w:p>
    <w:p w14:paraId="4141911E" w14:textId="77777777" w:rsidR="003B074A" w:rsidRPr="009962F0" w:rsidRDefault="003B074A" w:rsidP="003B074A">
      <w:pPr>
        <w:pStyle w:val="ListParagraph"/>
        <w:numPr>
          <w:ilvl w:val="0"/>
          <w:numId w:val="35"/>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Tekanan darah : pada awal pemakaian KB Hormonal tekanan darah harus dalam batas normal, yaitu antara 110/60-120/80 mmHg. Karena beberapa minggu setelah penyuntikan, tekanan darah dapat meningkat antara 10-15 mmHg.</w:t>
      </w:r>
    </w:p>
    <w:p w14:paraId="0B69018C" w14:textId="77777777" w:rsidR="003B074A" w:rsidRPr="009962F0" w:rsidRDefault="003B074A" w:rsidP="003B074A">
      <w:pPr>
        <w:pStyle w:val="ListParagraph"/>
        <w:numPr>
          <w:ilvl w:val="0"/>
          <w:numId w:val="35"/>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Respirasi : pada pemakaian kontrasepsi hormonal (suntik) dapat menyebabkan pernafasan cepat dan dangkal pada ibu dengan kemungkinan mempunyai penyakit jantung atau paru-paru (Hanafi Hartanto, 2004 : 169)</w:t>
      </w:r>
    </w:p>
    <w:p w14:paraId="566CFC93" w14:textId="77777777" w:rsidR="003B074A" w:rsidRPr="009962F0" w:rsidRDefault="003B074A" w:rsidP="003B074A">
      <w:pPr>
        <w:pStyle w:val="ListParagraph"/>
        <w:numPr>
          <w:ilvl w:val="0"/>
          <w:numId w:val="35"/>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Berat badan : dapat meningkat 1-5 kg dalam tahun pertama, tetapi dapat pula menurun (Hanafi Hartanto, 2004 : 171)</w:t>
      </w:r>
    </w:p>
    <w:p w14:paraId="2E226D65" w14:textId="77777777" w:rsidR="003B074A" w:rsidRPr="009962F0" w:rsidRDefault="003B074A" w:rsidP="003B074A">
      <w:pPr>
        <w:pStyle w:val="ListParagraph"/>
        <w:numPr>
          <w:ilvl w:val="0"/>
          <w:numId w:val="34"/>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Pemeriksaan fisik</w:t>
      </w:r>
    </w:p>
    <w:p w14:paraId="79CB74EF" w14:textId="77777777" w:rsidR="003B074A" w:rsidRPr="009962F0" w:rsidRDefault="003B074A" w:rsidP="003B074A">
      <w:pPr>
        <w:pStyle w:val="ListParagraph"/>
        <w:numPr>
          <w:ilvl w:val="0"/>
          <w:numId w:val="36"/>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Muka : tampak pucat atau tidak, kuning atau tidak, adanya jerawat atau tidak (kontrasepsi kombinasi).</w:t>
      </w:r>
    </w:p>
    <w:p w14:paraId="0D51EC57" w14:textId="77777777" w:rsidR="003B074A" w:rsidRPr="009962F0" w:rsidRDefault="003B074A" w:rsidP="003B074A">
      <w:pPr>
        <w:pStyle w:val="ListParagraph"/>
        <w:numPr>
          <w:ilvl w:val="0"/>
          <w:numId w:val="36"/>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Mata : konjungtiva merah muda atau tidak, sklera putih atau tidak.</w:t>
      </w:r>
    </w:p>
    <w:p w14:paraId="1AE46E4B" w14:textId="77777777" w:rsidR="003B074A" w:rsidRPr="009962F0" w:rsidRDefault="003B074A" w:rsidP="003B074A">
      <w:pPr>
        <w:pStyle w:val="ListParagraph"/>
        <w:numPr>
          <w:ilvl w:val="0"/>
          <w:numId w:val="36"/>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Leher : ada atau tidak pembesaran kelenjar vena jugularis (yang memungkinkan ibu menderita penyakit jantung).</w:t>
      </w:r>
    </w:p>
    <w:p w14:paraId="4867FEEC" w14:textId="77777777" w:rsidR="003B074A" w:rsidRPr="009962F0" w:rsidRDefault="003B074A" w:rsidP="003B074A">
      <w:pPr>
        <w:pStyle w:val="ListParagraph"/>
        <w:numPr>
          <w:ilvl w:val="0"/>
          <w:numId w:val="36"/>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Payudara : terdapat benjolan abnormal pada payudara atau tidak, ada tidaknya hiperpigmentasi areola mammae.</w:t>
      </w:r>
    </w:p>
    <w:p w14:paraId="58AB8F1B" w14:textId="77777777" w:rsidR="003B074A" w:rsidRPr="009962F0" w:rsidRDefault="003B074A" w:rsidP="003B074A">
      <w:pPr>
        <w:pStyle w:val="ListParagraph"/>
        <w:numPr>
          <w:ilvl w:val="0"/>
          <w:numId w:val="36"/>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Abdomen : uterus teraba keras atau tidak (yang dicurigai adanya kehamilan).</w:t>
      </w:r>
    </w:p>
    <w:p w14:paraId="489DE3D0" w14:textId="77777777" w:rsidR="003B074A" w:rsidRPr="009962F0" w:rsidRDefault="003B074A" w:rsidP="003B074A">
      <w:pPr>
        <w:pStyle w:val="ListParagraph"/>
        <w:numPr>
          <w:ilvl w:val="0"/>
          <w:numId w:val="36"/>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lastRenderedPageBreak/>
        <w:t xml:space="preserve">Ekstremitas : ada tidaknya varices. </w:t>
      </w:r>
    </w:p>
    <w:p w14:paraId="6C3976B4" w14:textId="77777777" w:rsidR="003B074A" w:rsidRPr="009962F0" w:rsidRDefault="003B074A" w:rsidP="003B074A">
      <w:pPr>
        <w:pStyle w:val="ListParagraph"/>
        <w:spacing w:line="480" w:lineRule="auto"/>
        <w:jc w:val="both"/>
        <w:rPr>
          <w:rFonts w:ascii="Times New Roman" w:hAnsi="Times New Roman" w:cs="Times New Roman"/>
          <w:sz w:val="24"/>
          <w:szCs w:val="24"/>
        </w:rPr>
      </w:pPr>
      <w:r w:rsidRPr="009962F0">
        <w:rPr>
          <w:rFonts w:ascii="Times New Roman" w:hAnsi="Times New Roman" w:cs="Times New Roman"/>
          <w:b/>
          <w:sz w:val="24"/>
          <w:szCs w:val="24"/>
        </w:rPr>
        <w:t>2.5.3 Analisa</w:t>
      </w:r>
    </w:p>
    <w:p w14:paraId="738BD6EA" w14:textId="77777777" w:rsidR="003B074A" w:rsidRPr="009962F0" w:rsidRDefault="003B074A" w:rsidP="003B074A">
      <w:pPr>
        <w:pStyle w:val="ListParagraph"/>
        <w:spacing w:after="160"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P_ _ _ _Ab_ _ _ calon akseptor kontrasepsi ……..</w:t>
      </w:r>
    </w:p>
    <w:p w14:paraId="56C0D534" w14:textId="77777777" w:rsidR="003B074A" w:rsidRPr="009962F0" w:rsidRDefault="003B074A" w:rsidP="003B074A">
      <w:pPr>
        <w:pStyle w:val="ListParagraph"/>
        <w:spacing w:line="480" w:lineRule="auto"/>
        <w:ind w:left="2127" w:hanging="1407"/>
        <w:jc w:val="both"/>
        <w:rPr>
          <w:rFonts w:ascii="Times New Roman" w:hAnsi="Times New Roman" w:cs="Times New Roman"/>
          <w:color w:val="000000"/>
          <w:sz w:val="24"/>
          <w:szCs w:val="24"/>
        </w:rPr>
      </w:pPr>
      <w:r w:rsidRPr="009962F0">
        <w:rPr>
          <w:rFonts w:ascii="Times New Roman" w:hAnsi="Times New Roman" w:cs="Times New Roman"/>
          <w:color w:val="000000"/>
          <w:sz w:val="24"/>
          <w:szCs w:val="24"/>
        </w:rPr>
        <w:t xml:space="preserve">Tujuan: </w:t>
      </w:r>
    </w:p>
    <w:p w14:paraId="3EC01205" w14:textId="77777777" w:rsidR="003B074A" w:rsidRPr="009962F0" w:rsidRDefault="003B074A" w:rsidP="003B074A">
      <w:pPr>
        <w:pStyle w:val="ListParagraph"/>
        <w:numPr>
          <w:ilvl w:val="0"/>
          <w:numId w:val="62"/>
        </w:numPr>
        <w:spacing w:after="0" w:line="480" w:lineRule="auto"/>
        <w:ind w:left="1800" w:hanging="283"/>
        <w:jc w:val="both"/>
        <w:rPr>
          <w:rFonts w:ascii="Times New Roman" w:hAnsi="Times New Roman" w:cs="Times New Roman"/>
          <w:sz w:val="24"/>
          <w:szCs w:val="24"/>
        </w:rPr>
      </w:pPr>
      <w:r w:rsidRPr="009962F0">
        <w:rPr>
          <w:rFonts w:ascii="Times New Roman" w:hAnsi="Times New Roman" w:cs="Times New Roman"/>
          <w:sz w:val="24"/>
          <w:szCs w:val="24"/>
        </w:rPr>
        <w:t>Setelah diadakan tindakan keperawatan keadaan akseptor baik dan kooperatif.</w:t>
      </w:r>
    </w:p>
    <w:p w14:paraId="69801365" w14:textId="77777777" w:rsidR="003B074A" w:rsidRPr="009962F0" w:rsidRDefault="003B074A" w:rsidP="003B074A">
      <w:pPr>
        <w:pStyle w:val="ListParagraph"/>
        <w:numPr>
          <w:ilvl w:val="0"/>
          <w:numId w:val="62"/>
        </w:numPr>
        <w:spacing w:after="0" w:line="480" w:lineRule="auto"/>
        <w:ind w:left="1800" w:hanging="283"/>
        <w:jc w:val="both"/>
        <w:rPr>
          <w:rFonts w:ascii="Times New Roman" w:hAnsi="Times New Roman" w:cs="Times New Roman"/>
          <w:sz w:val="24"/>
          <w:szCs w:val="24"/>
        </w:rPr>
      </w:pPr>
      <w:r w:rsidRPr="009962F0">
        <w:rPr>
          <w:rFonts w:ascii="Times New Roman" w:hAnsi="Times New Roman" w:cs="Times New Roman"/>
          <w:sz w:val="24"/>
          <w:szCs w:val="24"/>
        </w:rPr>
        <w:t>Pengetahuan ibu tentang macam – macam, cara kerja, kelebihan dan kekurangan serta efek samping KB bertambah.</w:t>
      </w:r>
    </w:p>
    <w:p w14:paraId="7174F1C4" w14:textId="77777777" w:rsidR="003B074A" w:rsidRPr="009962F0" w:rsidRDefault="003B074A" w:rsidP="003B074A">
      <w:pPr>
        <w:pStyle w:val="ListParagraph"/>
        <w:numPr>
          <w:ilvl w:val="0"/>
          <w:numId w:val="62"/>
        </w:numPr>
        <w:spacing w:after="0" w:line="480" w:lineRule="auto"/>
        <w:ind w:left="1800" w:hanging="283"/>
        <w:jc w:val="both"/>
        <w:rPr>
          <w:rFonts w:ascii="Times New Roman" w:hAnsi="Times New Roman" w:cs="Times New Roman"/>
          <w:sz w:val="24"/>
          <w:szCs w:val="24"/>
        </w:rPr>
      </w:pPr>
      <w:r w:rsidRPr="009962F0">
        <w:rPr>
          <w:rFonts w:ascii="Times New Roman" w:hAnsi="Times New Roman" w:cs="Times New Roman"/>
          <w:color w:val="000000"/>
          <w:sz w:val="24"/>
          <w:szCs w:val="24"/>
        </w:rPr>
        <w:t xml:space="preserve">Ibu merencanakan KB pascasalin </w:t>
      </w:r>
      <w:r w:rsidRPr="009962F0">
        <w:rPr>
          <w:rFonts w:ascii="Times New Roman" w:hAnsi="Times New Roman" w:cs="Times New Roman"/>
          <w:color w:val="000000"/>
          <w:sz w:val="24"/>
          <w:szCs w:val="24"/>
        </w:rPr>
        <w:fldChar w:fldCharType="begin" w:fldLock="1"/>
      </w:r>
      <w:r w:rsidRPr="009962F0">
        <w:rPr>
          <w:rFonts w:ascii="Times New Roman" w:hAnsi="Times New Roman" w:cs="Times New Roman"/>
          <w:color w:val="000000"/>
          <w:sz w:val="24"/>
          <w:szCs w:val="24"/>
        </w:rPr>
        <w:instrText>ADDIN CSL_CITATION { "citationItems" : [ { "id" : "ITEM-1", "itemData" : { "author" : [ { "dropping-particle" : "", "family" : "Affandi", "given" : "B.", "non-dropping-particle" : "", "parse-names" : false, "suffix" : "" } ], "id" : "ITEM-1", "issued" : { "date-parts" : [ [ "2013" ] ] }, "publisher" : "Yayasan Bina Pustaka Sarwono Prawirohardjo", "publisher-place" : "Jakarta", "title" : "Buku Pelayanan Praktis Pelayanan Kontrasepsi", "type" : "book" }, "uris" : [ "http://www.mendeley.com/documents/?uuid=5c997ab4-e280-440a-8a85-3891718c382d" ] } ], "mendeley" : { "formattedCitation" : "(Affandi, 2013)", "plainTextFormattedCitation" : "(Affandi, 2013)", "previouslyFormattedCitation" : "(Affandi, 2013)" }, "properties" : { "noteIndex" : 0 }, "schema" : "https://github.com/citation-style-language/schema/raw/master/csl-citation.json" }</w:instrText>
      </w:r>
      <w:r w:rsidRPr="009962F0">
        <w:rPr>
          <w:rFonts w:ascii="Times New Roman" w:hAnsi="Times New Roman" w:cs="Times New Roman"/>
          <w:color w:val="000000"/>
          <w:sz w:val="24"/>
          <w:szCs w:val="24"/>
        </w:rPr>
        <w:fldChar w:fldCharType="separate"/>
      </w:r>
      <w:r w:rsidRPr="009962F0">
        <w:rPr>
          <w:rFonts w:ascii="Times New Roman" w:hAnsi="Times New Roman" w:cs="Times New Roman"/>
          <w:noProof/>
          <w:color w:val="000000"/>
          <w:sz w:val="24"/>
          <w:szCs w:val="24"/>
        </w:rPr>
        <w:t>(Affandi, 2013)</w:t>
      </w:r>
      <w:r w:rsidRPr="009962F0">
        <w:rPr>
          <w:rFonts w:ascii="Times New Roman" w:hAnsi="Times New Roman" w:cs="Times New Roman"/>
          <w:color w:val="000000"/>
          <w:sz w:val="24"/>
          <w:szCs w:val="24"/>
        </w:rPr>
        <w:fldChar w:fldCharType="end"/>
      </w:r>
      <w:r w:rsidRPr="009962F0">
        <w:rPr>
          <w:rFonts w:ascii="Times New Roman" w:hAnsi="Times New Roman" w:cs="Times New Roman"/>
          <w:color w:val="000000"/>
          <w:sz w:val="24"/>
          <w:szCs w:val="24"/>
        </w:rPr>
        <w:t>.</w:t>
      </w:r>
    </w:p>
    <w:p w14:paraId="2E6BD182" w14:textId="77777777" w:rsidR="003B074A" w:rsidRPr="009962F0" w:rsidRDefault="003B074A" w:rsidP="003B074A">
      <w:pPr>
        <w:pStyle w:val="ListParagraph"/>
        <w:spacing w:line="480" w:lineRule="auto"/>
        <w:ind w:left="2127" w:hanging="1418"/>
        <w:jc w:val="both"/>
        <w:rPr>
          <w:rFonts w:ascii="Times New Roman" w:hAnsi="Times New Roman" w:cs="Times New Roman"/>
          <w:color w:val="000000"/>
          <w:sz w:val="24"/>
          <w:szCs w:val="24"/>
        </w:rPr>
      </w:pPr>
      <w:r w:rsidRPr="009962F0">
        <w:rPr>
          <w:rFonts w:ascii="Times New Roman" w:hAnsi="Times New Roman" w:cs="Times New Roman"/>
          <w:color w:val="000000"/>
          <w:sz w:val="24"/>
          <w:szCs w:val="24"/>
        </w:rPr>
        <w:t>Kriteria :</w:t>
      </w:r>
      <w:r w:rsidRPr="009962F0">
        <w:rPr>
          <w:rFonts w:ascii="Times New Roman" w:hAnsi="Times New Roman" w:cs="Times New Roman"/>
          <w:color w:val="000000"/>
          <w:sz w:val="24"/>
          <w:szCs w:val="24"/>
          <w:lang w:val="id-ID"/>
        </w:rPr>
        <w:t xml:space="preserve"> </w:t>
      </w:r>
    </w:p>
    <w:p w14:paraId="795131E1" w14:textId="77777777" w:rsidR="003B074A" w:rsidRPr="009962F0" w:rsidRDefault="003B074A" w:rsidP="003B074A">
      <w:pPr>
        <w:pStyle w:val="ListParagraph"/>
        <w:numPr>
          <w:ilvl w:val="0"/>
          <w:numId w:val="63"/>
        </w:numPr>
        <w:spacing w:after="0" w:line="480" w:lineRule="auto"/>
        <w:ind w:left="1800" w:hanging="283"/>
        <w:jc w:val="both"/>
        <w:rPr>
          <w:rFonts w:ascii="Times New Roman" w:hAnsi="Times New Roman" w:cs="Times New Roman"/>
          <w:color w:val="000000"/>
          <w:sz w:val="24"/>
          <w:szCs w:val="24"/>
        </w:rPr>
      </w:pPr>
      <w:r w:rsidRPr="009962F0">
        <w:rPr>
          <w:rFonts w:ascii="Times New Roman" w:hAnsi="Times New Roman" w:cs="Times New Roman"/>
          <w:sz w:val="24"/>
          <w:szCs w:val="24"/>
        </w:rPr>
        <w:t xml:space="preserve">Pasien dapat menjelaskan kembali penjelasan yang diberikan petugas. </w:t>
      </w:r>
    </w:p>
    <w:p w14:paraId="3AF373C8" w14:textId="77777777" w:rsidR="003B074A" w:rsidRPr="009962F0" w:rsidRDefault="003B074A" w:rsidP="003B074A">
      <w:pPr>
        <w:pStyle w:val="ListParagraph"/>
        <w:numPr>
          <w:ilvl w:val="0"/>
          <w:numId w:val="63"/>
        </w:numPr>
        <w:spacing w:after="0" w:line="480" w:lineRule="auto"/>
        <w:ind w:left="1800" w:hanging="283"/>
        <w:jc w:val="both"/>
        <w:rPr>
          <w:rFonts w:ascii="Times New Roman" w:hAnsi="Times New Roman" w:cs="Times New Roman"/>
          <w:color w:val="000000"/>
          <w:sz w:val="24"/>
          <w:szCs w:val="24"/>
        </w:rPr>
      </w:pPr>
      <w:r w:rsidRPr="009962F0">
        <w:rPr>
          <w:rFonts w:ascii="Times New Roman" w:hAnsi="Times New Roman" w:cs="Times New Roman"/>
          <w:color w:val="000000"/>
          <w:sz w:val="24"/>
          <w:szCs w:val="24"/>
        </w:rPr>
        <w:t xml:space="preserve">Ibu memilih salah satu metode kontrasepsi yang sesuai dengan kondisinya dan mendapat pelayanan KB sesuai pilihan </w:t>
      </w:r>
      <w:r w:rsidRPr="009962F0">
        <w:rPr>
          <w:rFonts w:ascii="Times New Roman" w:hAnsi="Times New Roman" w:cs="Times New Roman"/>
          <w:color w:val="000000"/>
          <w:sz w:val="24"/>
          <w:szCs w:val="24"/>
        </w:rPr>
        <w:fldChar w:fldCharType="begin" w:fldLock="1"/>
      </w:r>
      <w:r w:rsidRPr="009962F0">
        <w:rPr>
          <w:rFonts w:ascii="Times New Roman" w:hAnsi="Times New Roman" w:cs="Times New Roman"/>
          <w:color w:val="000000"/>
          <w:sz w:val="24"/>
          <w:szCs w:val="24"/>
        </w:rPr>
        <w:instrText>ADDIN CSL_CITATION { "citationItems" : [ { "id" : "ITEM-1", "itemData" : { "author" : [ { "dropping-particle" : "", "family" : "Affandi", "given" : "B.", "non-dropping-particle" : "", "parse-names" : false, "suffix" : "" } ], "id" : "ITEM-1", "issued" : { "date-parts" : [ [ "2013" ] ] }, "publisher" : "Yayasan Bina Pustaka Sarwono Prawirohardjo", "publisher-place" : "Jakarta", "title" : "Buku Pelayanan Praktis Pelayanan Kontrasepsi", "type" : "book" }, "uris" : [ "http://www.mendeley.com/documents/?uuid=5c997ab4-e280-440a-8a85-3891718c382d" ] } ], "mendeley" : { "formattedCitation" : "(Affandi, 2013)", "plainTextFormattedCitation" : "(Affandi, 2013)", "previouslyFormattedCitation" : "(Affandi, 2013)" }, "properties" : { "noteIndex" : 0 }, "schema" : "https://github.com/citation-style-language/schema/raw/master/csl-citation.json" }</w:instrText>
      </w:r>
      <w:r w:rsidRPr="009962F0">
        <w:rPr>
          <w:rFonts w:ascii="Times New Roman" w:hAnsi="Times New Roman" w:cs="Times New Roman"/>
          <w:color w:val="000000"/>
          <w:sz w:val="24"/>
          <w:szCs w:val="24"/>
        </w:rPr>
        <w:fldChar w:fldCharType="separate"/>
      </w:r>
      <w:r w:rsidRPr="009962F0">
        <w:rPr>
          <w:rFonts w:ascii="Times New Roman" w:hAnsi="Times New Roman" w:cs="Times New Roman"/>
          <w:noProof/>
          <w:color w:val="000000"/>
          <w:sz w:val="24"/>
          <w:szCs w:val="24"/>
        </w:rPr>
        <w:t>(Affandi, 2013)</w:t>
      </w:r>
      <w:r w:rsidRPr="009962F0">
        <w:rPr>
          <w:rFonts w:ascii="Times New Roman" w:hAnsi="Times New Roman" w:cs="Times New Roman"/>
          <w:color w:val="000000"/>
          <w:sz w:val="24"/>
          <w:szCs w:val="24"/>
        </w:rPr>
        <w:fldChar w:fldCharType="end"/>
      </w:r>
      <w:r w:rsidRPr="009962F0">
        <w:rPr>
          <w:rFonts w:ascii="Times New Roman" w:hAnsi="Times New Roman" w:cs="Times New Roman"/>
          <w:color w:val="000000"/>
          <w:sz w:val="24"/>
          <w:szCs w:val="24"/>
        </w:rPr>
        <w:t>.</w:t>
      </w:r>
    </w:p>
    <w:p w14:paraId="28ADA0FD" w14:textId="77777777" w:rsidR="003B074A" w:rsidRPr="009962F0" w:rsidRDefault="003B074A" w:rsidP="003B074A">
      <w:pPr>
        <w:pStyle w:val="ListParagraph"/>
        <w:spacing w:after="160" w:line="480" w:lineRule="auto"/>
        <w:ind w:left="1440"/>
        <w:jc w:val="both"/>
        <w:rPr>
          <w:rFonts w:ascii="Times New Roman" w:hAnsi="Times New Roman" w:cs="Times New Roman"/>
          <w:sz w:val="24"/>
          <w:szCs w:val="24"/>
        </w:rPr>
      </w:pPr>
    </w:p>
    <w:p w14:paraId="2805E1E1" w14:textId="77777777" w:rsidR="003B074A" w:rsidRPr="009962F0" w:rsidRDefault="003B074A" w:rsidP="003B074A">
      <w:pPr>
        <w:pStyle w:val="ListParagraph"/>
        <w:spacing w:line="480" w:lineRule="auto"/>
        <w:jc w:val="both"/>
        <w:rPr>
          <w:rFonts w:ascii="Times New Roman" w:hAnsi="Times New Roman" w:cs="Times New Roman"/>
          <w:b/>
          <w:sz w:val="24"/>
          <w:szCs w:val="24"/>
        </w:rPr>
      </w:pPr>
      <w:r w:rsidRPr="009962F0">
        <w:rPr>
          <w:rFonts w:ascii="Times New Roman" w:hAnsi="Times New Roman" w:cs="Times New Roman"/>
          <w:b/>
          <w:sz w:val="24"/>
          <w:szCs w:val="24"/>
        </w:rPr>
        <w:t xml:space="preserve">2.5.4 Penatalaksanaan </w:t>
      </w:r>
    </w:p>
    <w:p w14:paraId="04B731A9" w14:textId="77777777" w:rsidR="003B074A" w:rsidRPr="009962F0" w:rsidRDefault="003B074A" w:rsidP="003B074A">
      <w:pPr>
        <w:pStyle w:val="ListParagraph"/>
        <w:numPr>
          <w:ilvl w:val="0"/>
          <w:numId w:val="37"/>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Jelaskan macam-macam KB.</w:t>
      </w:r>
    </w:p>
    <w:p w14:paraId="02F8C75C"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R/ Klien membutuhkan penjelasan yang cukup dan tepat untuk menentukan pilihan. Informasi yang jelas akan meningkatkan kepatuhan klien untuk terus melanjutkan penggunaan suatu kontrasepsi.</w:t>
      </w:r>
    </w:p>
    <w:p w14:paraId="1D04D949"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p>
    <w:p w14:paraId="5E107639" w14:textId="77777777" w:rsidR="003B074A" w:rsidRPr="009962F0" w:rsidRDefault="003B074A" w:rsidP="003B074A">
      <w:pPr>
        <w:pStyle w:val="ListParagraph"/>
        <w:numPr>
          <w:ilvl w:val="0"/>
          <w:numId w:val="37"/>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lastRenderedPageBreak/>
        <w:t>Jelaskan efek samping KB hormonal.</w:t>
      </w:r>
    </w:p>
    <w:p w14:paraId="38945C19"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R/ Belum ada metode kontrasepsi yang mutlak aman, dan tidak ada yang memiliki efek samping, namun tidak adanya kontrasepsi bahkan lebih membahayakan (Kenneth,2009 : 366).</w:t>
      </w:r>
    </w:p>
    <w:p w14:paraId="2E9DFA6F" w14:textId="77777777" w:rsidR="003B074A" w:rsidRPr="009962F0" w:rsidRDefault="003B074A" w:rsidP="003B074A">
      <w:pPr>
        <w:pStyle w:val="ListParagraph"/>
        <w:numPr>
          <w:ilvl w:val="0"/>
          <w:numId w:val="37"/>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Bahas metode yang diinginkan klien.</w:t>
      </w:r>
    </w:p>
    <w:p w14:paraId="7D9D3582" w14:textId="77777777" w:rsidR="003B074A" w:rsidRPr="009962F0" w:rsidRDefault="003B074A" w:rsidP="003B074A">
      <w:pPr>
        <w:pStyle w:val="ListParagraph"/>
        <w:spacing w:line="480" w:lineRule="auto"/>
        <w:ind w:left="1440"/>
        <w:jc w:val="both"/>
        <w:rPr>
          <w:rFonts w:ascii="Times New Roman" w:hAnsi="Times New Roman" w:cs="Times New Roman"/>
          <w:sz w:val="24"/>
          <w:szCs w:val="24"/>
        </w:rPr>
      </w:pPr>
      <w:r w:rsidRPr="009962F0">
        <w:rPr>
          <w:rFonts w:ascii="Times New Roman" w:hAnsi="Times New Roman" w:cs="Times New Roman"/>
          <w:sz w:val="24"/>
          <w:szCs w:val="24"/>
        </w:rPr>
        <w:t>R/ Petugas membantu keputusan mengenai pilihannya, dan harus tanggap terhadap pilihan klien meskipun klien menolak memutuskan atau menangguhkan penggunaan kontrasepsi.</w:t>
      </w:r>
    </w:p>
    <w:p w14:paraId="131ABD7B" w14:textId="77777777" w:rsidR="003B074A" w:rsidRPr="009962F0" w:rsidRDefault="003B074A" w:rsidP="003B074A">
      <w:pPr>
        <w:pStyle w:val="ListParagraph"/>
        <w:spacing w:line="480" w:lineRule="auto"/>
        <w:jc w:val="both"/>
        <w:rPr>
          <w:rFonts w:ascii="Times New Roman" w:hAnsi="Times New Roman" w:cs="Times New Roman"/>
          <w:bCs/>
          <w:sz w:val="24"/>
          <w:szCs w:val="24"/>
        </w:rPr>
      </w:pPr>
      <w:r w:rsidRPr="009962F0">
        <w:rPr>
          <w:rFonts w:ascii="Times New Roman" w:hAnsi="Times New Roman" w:cs="Times New Roman"/>
          <w:bCs/>
          <w:sz w:val="24"/>
          <w:szCs w:val="24"/>
        </w:rPr>
        <w:t>Evaluasi</w:t>
      </w:r>
    </w:p>
    <w:p w14:paraId="03E3D7E7" w14:textId="77777777" w:rsidR="003B074A" w:rsidRPr="009962F0" w:rsidRDefault="003B074A" w:rsidP="003B074A">
      <w:pPr>
        <w:pStyle w:val="ListParagraph"/>
        <w:spacing w:line="480" w:lineRule="auto"/>
        <w:ind w:firstLine="720"/>
        <w:jc w:val="both"/>
        <w:rPr>
          <w:rFonts w:ascii="Times New Roman" w:hAnsi="Times New Roman" w:cs="Times New Roman"/>
          <w:sz w:val="24"/>
          <w:szCs w:val="24"/>
        </w:rPr>
      </w:pPr>
      <w:r w:rsidRPr="009962F0">
        <w:rPr>
          <w:rFonts w:ascii="Times New Roman" w:hAnsi="Times New Roman" w:cs="Times New Roman"/>
          <w:sz w:val="24"/>
          <w:szCs w:val="24"/>
        </w:rPr>
        <w:t>Hasil evaluasi tindakan nantinya dituliskan setiap saat pada lembar catatan perkembangan dengan melaksanakan observasi dan pengumpulan data subjektif, objektif, mengkaji data tersebut dan merencanakan terapi atas hasil kajian tersebut.</w:t>
      </w:r>
    </w:p>
    <w:p w14:paraId="56DE5F94" w14:textId="77777777" w:rsidR="003B074A" w:rsidRPr="009962F0" w:rsidRDefault="003B074A" w:rsidP="003B074A">
      <w:pPr>
        <w:pStyle w:val="ListParagraph"/>
        <w:spacing w:line="480" w:lineRule="auto"/>
        <w:ind w:firstLine="414"/>
        <w:jc w:val="both"/>
        <w:rPr>
          <w:rFonts w:ascii="Times New Roman" w:hAnsi="Times New Roman" w:cs="Times New Roman"/>
          <w:sz w:val="24"/>
          <w:szCs w:val="24"/>
        </w:rPr>
      </w:pPr>
      <w:r w:rsidRPr="009962F0">
        <w:rPr>
          <w:rFonts w:ascii="Times New Roman" w:hAnsi="Times New Roman" w:cs="Times New Roman"/>
          <w:sz w:val="24"/>
          <w:szCs w:val="24"/>
        </w:rPr>
        <w:t xml:space="preserve">.Bidan melakukan evaluasi secara sistematis dan berkesinambungan untuk melihat keefektifan dari asuhan yang sudah diberikan, sesuai dengan perubahan perkembangan kondisi klien. Evaluasi atau penilaian dilakukan segera setelah selesai melaksanakan asuhan sesuai kondisi klien. Hasil evaluasi segera dicatat dan dikomunikasikan pada klien dan keluarga. Hasil evaluasi harus ditindaklanjuti sesuai dengan kondisi klien/pasien. Dengan kriteria: </w:t>
      </w:r>
    </w:p>
    <w:p w14:paraId="2C05A67B" w14:textId="77777777" w:rsidR="003B074A" w:rsidRPr="009962F0" w:rsidRDefault="003B074A" w:rsidP="003B074A">
      <w:pPr>
        <w:pStyle w:val="ListParagraph"/>
        <w:numPr>
          <w:ilvl w:val="0"/>
          <w:numId w:val="61"/>
        </w:numPr>
        <w:spacing w:after="160" w:line="480" w:lineRule="auto"/>
        <w:jc w:val="both"/>
        <w:rPr>
          <w:rFonts w:ascii="Times New Roman" w:hAnsi="Times New Roman" w:cs="Times New Roman"/>
          <w:sz w:val="24"/>
          <w:szCs w:val="24"/>
        </w:rPr>
      </w:pPr>
      <w:r w:rsidRPr="009962F0">
        <w:rPr>
          <w:rFonts w:ascii="Times New Roman" w:hAnsi="Times New Roman" w:cs="Times New Roman"/>
          <w:sz w:val="24"/>
          <w:szCs w:val="24"/>
        </w:rPr>
        <w:t xml:space="preserve">Penilaian dilakukan segera setelah selesai melakukan asuhan sesuai kondisi klien. </w:t>
      </w:r>
    </w:p>
    <w:p w14:paraId="6FD07DDE" w14:textId="77777777" w:rsidR="003B074A" w:rsidRPr="009962F0" w:rsidRDefault="003B074A" w:rsidP="003B074A">
      <w:pPr>
        <w:pStyle w:val="ListParagraph"/>
        <w:numPr>
          <w:ilvl w:val="0"/>
          <w:numId w:val="61"/>
        </w:numPr>
        <w:spacing w:after="160" w:line="480" w:lineRule="auto"/>
        <w:jc w:val="both"/>
        <w:rPr>
          <w:rFonts w:ascii="Times New Roman" w:hAnsi="Times New Roman" w:cs="Times New Roman"/>
          <w:sz w:val="24"/>
          <w:szCs w:val="24"/>
        </w:rPr>
        <w:sectPr w:rsidR="003B074A" w:rsidRPr="009962F0" w:rsidSect="00732794">
          <w:footerReference w:type="default" r:id="rId7"/>
          <w:type w:val="continuous"/>
          <w:pgSz w:w="12240" w:h="15840"/>
          <w:pgMar w:top="2268" w:right="1701" w:bottom="1701" w:left="2160" w:header="720" w:footer="720" w:gutter="0"/>
          <w:cols w:space="720"/>
          <w:docGrid w:linePitch="360"/>
        </w:sectPr>
      </w:pPr>
      <w:r w:rsidRPr="009962F0">
        <w:rPr>
          <w:rFonts w:ascii="Times New Roman" w:hAnsi="Times New Roman" w:cs="Times New Roman"/>
          <w:sz w:val="24"/>
          <w:szCs w:val="24"/>
        </w:rPr>
        <w:lastRenderedPageBreak/>
        <w:t>Hasil evaluasi segera dicatat dan didokumentasikan pada klien dan keluarga .</w:t>
      </w:r>
    </w:p>
    <w:p w14:paraId="2C79AEE7" w14:textId="77777777" w:rsidR="00E97640" w:rsidRDefault="00E97640"/>
    <w:sectPr w:rsidR="00E976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1281124"/>
      <w:docPartObj>
        <w:docPartGallery w:val="Page Numbers (Bottom of Page)"/>
        <w:docPartUnique/>
      </w:docPartObj>
    </w:sdtPr>
    <w:sdtEndPr>
      <w:rPr>
        <w:noProof/>
      </w:rPr>
    </w:sdtEndPr>
    <w:sdtContent>
      <w:p w14:paraId="555F921F" w14:textId="77777777" w:rsidR="00906D9C" w:rsidRDefault="003B074A">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4E759DDB" w14:textId="77777777" w:rsidR="00906D9C" w:rsidRDefault="003B07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BF800" w14:textId="77777777" w:rsidR="00906D9C" w:rsidRDefault="003B074A">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6555D" w14:textId="77777777" w:rsidR="00906D9C" w:rsidRPr="003C5C40" w:rsidRDefault="003B074A" w:rsidP="003C5C40">
    <w:pPr>
      <w:pStyle w:val="Header"/>
      <w:jc w:val="right"/>
      <w:rPr>
        <w:rFonts w:ascii="Times New Roman" w:hAnsi="Times New Roman" w:cs="Times New Roman"/>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D05A1"/>
    <w:multiLevelType w:val="hybridMultilevel"/>
    <w:tmpl w:val="1AEC1C10"/>
    <w:lvl w:ilvl="0" w:tplc="3C04E89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 w15:restartNumberingAfterBreak="0">
    <w:nsid w:val="012C1F3F"/>
    <w:multiLevelType w:val="multilevel"/>
    <w:tmpl w:val="FA846020"/>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1775D54"/>
    <w:multiLevelType w:val="hybridMultilevel"/>
    <w:tmpl w:val="CE64680E"/>
    <w:lvl w:ilvl="0" w:tplc="2DFA444E">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 w15:restartNumberingAfterBreak="0">
    <w:nsid w:val="02065A26"/>
    <w:multiLevelType w:val="hybridMultilevel"/>
    <w:tmpl w:val="69346E3E"/>
    <w:lvl w:ilvl="0" w:tplc="CD188AD8">
      <w:start w:val="1"/>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27B63F0"/>
    <w:multiLevelType w:val="hybridMultilevel"/>
    <w:tmpl w:val="F2589BFA"/>
    <w:lvl w:ilvl="0" w:tplc="5F6E8292">
      <w:start w:val="1"/>
      <w:numFmt w:val="lowerLetter"/>
      <w:lvlText w:val="%1."/>
      <w:lvlJc w:val="left"/>
      <w:pPr>
        <w:ind w:left="1440" w:hanging="360"/>
      </w:pPr>
      <w:rPr>
        <w:rFonts w:ascii="Times New Roman" w:eastAsiaTheme="minorHAnsi" w:hAnsi="Times New Roman" w:cs="Times New Roman"/>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6860A63E">
      <w:start w:val="2"/>
      <w:numFmt w:val="lowerLetter"/>
      <w:lvlText w:val="%4)"/>
      <w:lvlJc w:val="left"/>
      <w:pPr>
        <w:ind w:left="3600" w:hanging="360"/>
      </w:pPr>
      <w:rPr>
        <w:rFonts w:hint="default"/>
        <w:color w:val="auto"/>
        <w:u w:val="none"/>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02A46D19"/>
    <w:multiLevelType w:val="hybridMultilevel"/>
    <w:tmpl w:val="EBFA689A"/>
    <w:lvl w:ilvl="0" w:tplc="8EFE2ABC">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 w15:restartNumberingAfterBreak="0">
    <w:nsid w:val="08DD2A64"/>
    <w:multiLevelType w:val="hybridMultilevel"/>
    <w:tmpl w:val="FBA80312"/>
    <w:lvl w:ilvl="0" w:tplc="005E6B18">
      <w:start w:val="1"/>
      <w:numFmt w:val="decimal"/>
      <w:lvlText w:val="%1)"/>
      <w:lvlJc w:val="left"/>
      <w:pPr>
        <w:ind w:left="720" w:hanging="360"/>
      </w:pPr>
      <w:rPr>
        <w:rFonts w:ascii="Times New Roman" w:eastAsiaTheme="minorHAnsi" w:hAnsi="Times New Roman" w:cs="Times New Roman"/>
        <w:b w:val="0"/>
        <w:i w:val="0"/>
      </w:rPr>
    </w:lvl>
    <w:lvl w:ilvl="1" w:tplc="3A8460A2">
      <w:start w:val="1"/>
      <w:numFmt w:val="lowerLetter"/>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8E3130E"/>
    <w:multiLevelType w:val="hybridMultilevel"/>
    <w:tmpl w:val="8D2E9038"/>
    <w:lvl w:ilvl="0" w:tplc="76FC440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09424C57"/>
    <w:multiLevelType w:val="hybridMultilevel"/>
    <w:tmpl w:val="3D76675A"/>
    <w:lvl w:ilvl="0" w:tplc="B0923DEE">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9" w15:restartNumberingAfterBreak="0">
    <w:nsid w:val="09426564"/>
    <w:multiLevelType w:val="hybridMultilevel"/>
    <w:tmpl w:val="E5741500"/>
    <w:lvl w:ilvl="0" w:tplc="CDAA9BDC">
      <w:start w:val="1"/>
      <w:numFmt w:val="lowerLetter"/>
      <w:lvlText w:val="%1)"/>
      <w:lvlJc w:val="left"/>
      <w:pPr>
        <w:ind w:left="1440"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1341664C"/>
    <w:multiLevelType w:val="hybridMultilevel"/>
    <w:tmpl w:val="5362714A"/>
    <w:lvl w:ilvl="0" w:tplc="D9BC9662">
      <w:start w:val="1"/>
      <w:numFmt w:val="decimal"/>
      <w:lvlText w:val="%1)"/>
      <w:lvlJc w:val="lef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start w:val="1"/>
      <w:numFmt w:val="decimal"/>
      <w:lvlText w:val="%4."/>
      <w:lvlJc w:val="left"/>
      <w:pPr>
        <w:ind w:left="4500" w:hanging="360"/>
      </w:pPr>
    </w:lvl>
    <w:lvl w:ilvl="4" w:tplc="04090019">
      <w:start w:val="1"/>
      <w:numFmt w:val="lowerLetter"/>
      <w:lvlText w:val="%5."/>
      <w:lvlJc w:val="left"/>
      <w:pPr>
        <w:ind w:left="5220" w:hanging="360"/>
      </w:pPr>
    </w:lvl>
    <w:lvl w:ilvl="5" w:tplc="0409001B">
      <w:start w:val="1"/>
      <w:numFmt w:val="lowerRoman"/>
      <w:lvlText w:val="%6."/>
      <w:lvlJc w:val="right"/>
      <w:pPr>
        <w:ind w:left="5940" w:hanging="180"/>
      </w:pPr>
    </w:lvl>
    <w:lvl w:ilvl="6" w:tplc="0409000F">
      <w:start w:val="1"/>
      <w:numFmt w:val="decimal"/>
      <w:lvlText w:val="%7."/>
      <w:lvlJc w:val="left"/>
      <w:pPr>
        <w:ind w:left="6660" w:hanging="360"/>
      </w:pPr>
    </w:lvl>
    <w:lvl w:ilvl="7" w:tplc="04090019">
      <w:start w:val="1"/>
      <w:numFmt w:val="lowerLetter"/>
      <w:lvlText w:val="%8."/>
      <w:lvlJc w:val="left"/>
      <w:pPr>
        <w:ind w:left="7380" w:hanging="360"/>
      </w:pPr>
    </w:lvl>
    <w:lvl w:ilvl="8" w:tplc="0409001B">
      <w:start w:val="1"/>
      <w:numFmt w:val="lowerRoman"/>
      <w:lvlText w:val="%9."/>
      <w:lvlJc w:val="right"/>
      <w:pPr>
        <w:ind w:left="8100" w:hanging="180"/>
      </w:pPr>
    </w:lvl>
  </w:abstractNum>
  <w:abstractNum w:abstractNumId="11" w15:restartNumberingAfterBreak="0">
    <w:nsid w:val="18117343"/>
    <w:multiLevelType w:val="hybridMultilevel"/>
    <w:tmpl w:val="1A44F1C4"/>
    <w:lvl w:ilvl="0" w:tplc="AE14D7CC">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0E5135"/>
    <w:multiLevelType w:val="hybridMultilevel"/>
    <w:tmpl w:val="43081182"/>
    <w:lvl w:ilvl="0" w:tplc="8F7640A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15:restartNumberingAfterBreak="0">
    <w:nsid w:val="1A1834D8"/>
    <w:multiLevelType w:val="hybridMultilevel"/>
    <w:tmpl w:val="209A3D74"/>
    <w:lvl w:ilvl="0" w:tplc="04210017">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4" w15:restartNumberingAfterBreak="0">
    <w:nsid w:val="1DE22798"/>
    <w:multiLevelType w:val="hybridMultilevel"/>
    <w:tmpl w:val="F4748E20"/>
    <w:lvl w:ilvl="0" w:tplc="166A4E6C">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5" w15:restartNumberingAfterBreak="0">
    <w:nsid w:val="1E902D7A"/>
    <w:multiLevelType w:val="hybridMultilevel"/>
    <w:tmpl w:val="47CA9474"/>
    <w:lvl w:ilvl="0" w:tplc="EF68FAC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20063F05"/>
    <w:multiLevelType w:val="hybridMultilevel"/>
    <w:tmpl w:val="C4D80700"/>
    <w:lvl w:ilvl="0" w:tplc="56AEBA54">
      <w:start w:val="1"/>
      <w:numFmt w:val="lowerLetter"/>
      <w:lvlText w:val="%1)"/>
      <w:lvlJc w:val="left"/>
      <w:pPr>
        <w:ind w:left="1620" w:hanging="360"/>
      </w:pPr>
      <w:rPr>
        <w:rFonts w:hint="default"/>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17" w15:restartNumberingAfterBreak="0">
    <w:nsid w:val="200926D5"/>
    <w:multiLevelType w:val="hybridMultilevel"/>
    <w:tmpl w:val="10F8738C"/>
    <w:lvl w:ilvl="0" w:tplc="071C200E">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8" w15:restartNumberingAfterBreak="0">
    <w:nsid w:val="20674D22"/>
    <w:multiLevelType w:val="hybridMultilevel"/>
    <w:tmpl w:val="B97EC51E"/>
    <w:lvl w:ilvl="0" w:tplc="FCA4D7FA">
      <w:start w:val="1"/>
      <w:numFmt w:val="decimal"/>
      <w:lvlText w:val="%1)"/>
      <w:lvlJc w:val="left"/>
      <w:pPr>
        <w:ind w:left="2250" w:hanging="360"/>
      </w:pPr>
    </w:lvl>
    <w:lvl w:ilvl="1" w:tplc="04090019">
      <w:start w:val="1"/>
      <w:numFmt w:val="lowerLetter"/>
      <w:lvlText w:val="%2."/>
      <w:lvlJc w:val="left"/>
      <w:pPr>
        <w:ind w:left="2970" w:hanging="360"/>
      </w:pPr>
    </w:lvl>
    <w:lvl w:ilvl="2" w:tplc="04090011">
      <w:start w:val="1"/>
      <w:numFmt w:val="decimal"/>
      <w:lvlText w:val="%3)"/>
      <w:lvlJc w:val="left"/>
      <w:pPr>
        <w:ind w:left="3690" w:hanging="180"/>
      </w:pPr>
    </w:lvl>
    <w:lvl w:ilvl="3" w:tplc="0409000F">
      <w:start w:val="1"/>
      <w:numFmt w:val="decimal"/>
      <w:lvlText w:val="%4."/>
      <w:lvlJc w:val="left"/>
      <w:pPr>
        <w:ind w:left="4410" w:hanging="360"/>
      </w:pPr>
    </w:lvl>
    <w:lvl w:ilvl="4" w:tplc="04090019">
      <w:start w:val="1"/>
      <w:numFmt w:val="lowerLetter"/>
      <w:lvlText w:val="%5."/>
      <w:lvlJc w:val="left"/>
      <w:pPr>
        <w:ind w:left="5130" w:hanging="360"/>
      </w:pPr>
    </w:lvl>
    <w:lvl w:ilvl="5" w:tplc="0409001B">
      <w:start w:val="1"/>
      <w:numFmt w:val="lowerRoman"/>
      <w:lvlText w:val="%6."/>
      <w:lvlJc w:val="right"/>
      <w:pPr>
        <w:ind w:left="5850" w:hanging="180"/>
      </w:pPr>
    </w:lvl>
    <w:lvl w:ilvl="6" w:tplc="0409000F">
      <w:start w:val="1"/>
      <w:numFmt w:val="decimal"/>
      <w:lvlText w:val="%7."/>
      <w:lvlJc w:val="left"/>
      <w:pPr>
        <w:ind w:left="6570" w:hanging="360"/>
      </w:pPr>
    </w:lvl>
    <w:lvl w:ilvl="7" w:tplc="04090019">
      <w:start w:val="1"/>
      <w:numFmt w:val="lowerLetter"/>
      <w:lvlText w:val="%8."/>
      <w:lvlJc w:val="left"/>
      <w:pPr>
        <w:ind w:left="7290" w:hanging="360"/>
      </w:pPr>
    </w:lvl>
    <w:lvl w:ilvl="8" w:tplc="0409001B">
      <w:start w:val="1"/>
      <w:numFmt w:val="lowerRoman"/>
      <w:lvlText w:val="%9."/>
      <w:lvlJc w:val="right"/>
      <w:pPr>
        <w:ind w:left="8010" w:hanging="180"/>
      </w:pPr>
    </w:lvl>
  </w:abstractNum>
  <w:abstractNum w:abstractNumId="19" w15:restartNumberingAfterBreak="0">
    <w:nsid w:val="26902638"/>
    <w:multiLevelType w:val="hybridMultilevel"/>
    <w:tmpl w:val="B6C2AE10"/>
    <w:lvl w:ilvl="0" w:tplc="14987B4A">
      <w:start w:val="1"/>
      <w:numFmt w:val="lowerLetter"/>
      <w:lvlText w:val="%1)"/>
      <w:lvlJc w:val="left"/>
      <w:pPr>
        <w:ind w:left="2250" w:hanging="360"/>
      </w:pPr>
      <w:rPr>
        <w:rFonts w:ascii="Times New Roman" w:eastAsiaTheme="minorHAnsi" w:hAnsi="Times New Roman" w:cs="Times New Roman"/>
      </w:rPr>
    </w:lvl>
    <w:lvl w:ilvl="1" w:tplc="04090019">
      <w:start w:val="1"/>
      <w:numFmt w:val="lowerLetter"/>
      <w:lvlText w:val="%2."/>
      <w:lvlJc w:val="left"/>
      <w:pPr>
        <w:ind w:left="2970" w:hanging="360"/>
      </w:pPr>
    </w:lvl>
    <w:lvl w:ilvl="2" w:tplc="0409001B">
      <w:start w:val="1"/>
      <w:numFmt w:val="lowerRoman"/>
      <w:lvlText w:val="%3."/>
      <w:lvlJc w:val="right"/>
      <w:pPr>
        <w:ind w:left="3690" w:hanging="180"/>
      </w:pPr>
    </w:lvl>
    <w:lvl w:ilvl="3" w:tplc="0409000F">
      <w:start w:val="1"/>
      <w:numFmt w:val="decimal"/>
      <w:lvlText w:val="%4."/>
      <w:lvlJc w:val="left"/>
      <w:pPr>
        <w:ind w:left="4410" w:hanging="360"/>
      </w:pPr>
    </w:lvl>
    <w:lvl w:ilvl="4" w:tplc="04090019">
      <w:start w:val="1"/>
      <w:numFmt w:val="lowerLetter"/>
      <w:lvlText w:val="%5."/>
      <w:lvlJc w:val="left"/>
      <w:pPr>
        <w:ind w:left="5130" w:hanging="360"/>
      </w:pPr>
    </w:lvl>
    <w:lvl w:ilvl="5" w:tplc="0409001B">
      <w:start w:val="1"/>
      <w:numFmt w:val="lowerRoman"/>
      <w:lvlText w:val="%6."/>
      <w:lvlJc w:val="right"/>
      <w:pPr>
        <w:ind w:left="5850" w:hanging="180"/>
      </w:pPr>
    </w:lvl>
    <w:lvl w:ilvl="6" w:tplc="0409000F">
      <w:start w:val="1"/>
      <w:numFmt w:val="decimal"/>
      <w:lvlText w:val="%7."/>
      <w:lvlJc w:val="left"/>
      <w:pPr>
        <w:ind w:left="6570" w:hanging="360"/>
      </w:pPr>
    </w:lvl>
    <w:lvl w:ilvl="7" w:tplc="04090019">
      <w:start w:val="1"/>
      <w:numFmt w:val="lowerLetter"/>
      <w:lvlText w:val="%8."/>
      <w:lvlJc w:val="left"/>
      <w:pPr>
        <w:ind w:left="7290" w:hanging="360"/>
      </w:pPr>
    </w:lvl>
    <w:lvl w:ilvl="8" w:tplc="0409001B">
      <w:start w:val="1"/>
      <w:numFmt w:val="lowerRoman"/>
      <w:lvlText w:val="%9."/>
      <w:lvlJc w:val="right"/>
      <w:pPr>
        <w:ind w:left="8010" w:hanging="180"/>
      </w:pPr>
    </w:lvl>
  </w:abstractNum>
  <w:abstractNum w:abstractNumId="20" w15:restartNumberingAfterBreak="0">
    <w:nsid w:val="26AA0B93"/>
    <w:multiLevelType w:val="hybridMultilevel"/>
    <w:tmpl w:val="2BE8C052"/>
    <w:lvl w:ilvl="0" w:tplc="0B2A9C5E">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1" w15:restartNumberingAfterBreak="0">
    <w:nsid w:val="26CC0B56"/>
    <w:multiLevelType w:val="hybridMultilevel"/>
    <w:tmpl w:val="2526A088"/>
    <w:lvl w:ilvl="0" w:tplc="04090001">
      <w:start w:val="1"/>
      <w:numFmt w:val="bullet"/>
      <w:lvlText w:val=""/>
      <w:lvlJc w:val="left"/>
      <w:pPr>
        <w:ind w:left="2790" w:hanging="360"/>
      </w:pPr>
      <w:rPr>
        <w:rFonts w:ascii="Symbol" w:hAnsi="Symbol" w:hint="default"/>
      </w:rPr>
    </w:lvl>
    <w:lvl w:ilvl="1" w:tplc="04090003">
      <w:start w:val="1"/>
      <w:numFmt w:val="bullet"/>
      <w:lvlText w:val="o"/>
      <w:lvlJc w:val="left"/>
      <w:pPr>
        <w:ind w:left="3510" w:hanging="360"/>
      </w:pPr>
      <w:rPr>
        <w:rFonts w:ascii="Courier New" w:hAnsi="Courier New" w:cs="Courier New" w:hint="default"/>
      </w:rPr>
    </w:lvl>
    <w:lvl w:ilvl="2" w:tplc="04090005">
      <w:start w:val="1"/>
      <w:numFmt w:val="bullet"/>
      <w:lvlText w:val=""/>
      <w:lvlJc w:val="left"/>
      <w:pPr>
        <w:ind w:left="4230" w:hanging="360"/>
      </w:pPr>
      <w:rPr>
        <w:rFonts w:ascii="Wingdings" w:hAnsi="Wingdings" w:hint="default"/>
      </w:rPr>
    </w:lvl>
    <w:lvl w:ilvl="3" w:tplc="04090001">
      <w:start w:val="1"/>
      <w:numFmt w:val="bullet"/>
      <w:lvlText w:val=""/>
      <w:lvlJc w:val="left"/>
      <w:pPr>
        <w:ind w:left="4950" w:hanging="360"/>
      </w:pPr>
      <w:rPr>
        <w:rFonts w:ascii="Symbol" w:hAnsi="Symbol" w:hint="default"/>
      </w:rPr>
    </w:lvl>
    <w:lvl w:ilvl="4" w:tplc="04090003">
      <w:start w:val="1"/>
      <w:numFmt w:val="bullet"/>
      <w:lvlText w:val="o"/>
      <w:lvlJc w:val="left"/>
      <w:pPr>
        <w:ind w:left="5670" w:hanging="360"/>
      </w:pPr>
      <w:rPr>
        <w:rFonts w:ascii="Courier New" w:hAnsi="Courier New" w:cs="Courier New" w:hint="default"/>
      </w:rPr>
    </w:lvl>
    <w:lvl w:ilvl="5" w:tplc="04090005">
      <w:start w:val="1"/>
      <w:numFmt w:val="bullet"/>
      <w:lvlText w:val=""/>
      <w:lvlJc w:val="left"/>
      <w:pPr>
        <w:ind w:left="6390" w:hanging="360"/>
      </w:pPr>
      <w:rPr>
        <w:rFonts w:ascii="Wingdings" w:hAnsi="Wingdings" w:hint="default"/>
      </w:rPr>
    </w:lvl>
    <w:lvl w:ilvl="6" w:tplc="04090001">
      <w:start w:val="1"/>
      <w:numFmt w:val="bullet"/>
      <w:lvlText w:val=""/>
      <w:lvlJc w:val="left"/>
      <w:pPr>
        <w:ind w:left="7110" w:hanging="360"/>
      </w:pPr>
      <w:rPr>
        <w:rFonts w:ascii="Symbol" w:hAnsi="Symbol" w:hint="default"/>
      </w:rPr>
    </w:lvl>
    <w:lvl w:ilvl="7" w:tplc="04090003">
      <w:start w:val="1"/>
      <w:numFmt w:val="bullet"/>
      <w:lvlText w:val="o"/>
      <w:lvlJc w:val="left"/>
      <w:pPr>
        <w:ind w:left="7830" w:hanging="360"/>
      </w:pPr>
      <w:rPr>
        <w:rFonts w:ascii="Courier New" w:hAnsi="Courier New" w:cs="Courier New" w:hint="default"/>
      </w:rPr>
    </w:lvl>
    <w:lvl w:ilvl="8" w:tplc="04090005">
      <w:start w:val="1"/>
      <w:numFmt w:val="bullet"/>
      <w:lvlText w:val=""/>
      <w:lvlJc w:val="left"/>
      <w:pPr>
        <w:ind w:left="8550" w:hanging="360"/>
      </w:pPr>
      <w:rPr>
        <w:rFonts w:ascii="Wingdings" w:hAnsi="Wingdings" w:hint="default"/>
      </w:rPr>
    </w:lvl>
  </w:abstractNum>
  <w:abstractNum w:abstractNumId="22" w15:restartNumberingAfterBreak="0">
    <w:nsid w:val="279C3469"/>
    <w:multiLevelType w:val="hybridMultilevel"/>
    <w:tmpl w:val="A302F12C"/>
    <w:lvl w:ilvl="0" w:tplc="4470FB5A">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97F3229"/>
    <w:multiLevelType w:val="hybridMultilevel"/>
    <w:tmpl w:val="53AE93B6"/>
    <w:lvl w:ilvl="0" w:tplc="E882732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4" w15:restartNumberingAfterBreak="0">
    <w:nsid w:val="2B1C1E48"/>
    <w:multiLevelType w:val="hybridMultilevel"/>
    <w:tmpl w:val="8676BDA4"/>
    <w:lvl w:ilvl="0" w:tplc="877ABE8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2B2A2172"/>
    <w:multiLevelType w:val="hybridMultilevel"/>
    <w:tmpl w:val="A5CAB78E"/>
    <w:lvl w:ilvl="0" w:tplc="34B208D6">
      <w:start w:val="1"/>
      <w:numFmt w:val="lowerLetter"/>
      <w:lvlText w:val="%1)"/>
      <w:lvlJc w:val="left"/>
      <w:pPr>
        <w:ind w:left="2250" w:hanging="360"/>
      </w:pPr>
      <w:rPr>
        <w:rFonts w:ascii="Times New Roman" w:eastAsiaTheme="minorHAnsi" w:hAnsi="Times New Roman" w:cs="Times New Roman"/>
      </w:rPr>
    </w:lvl>
    <w:lvl w:ilvl="1" w:tplc="04090019">
      <w:start w:val="1"/>
      <w:numFmt w:val="lowerLetter"/>
      <w:lvlText w:val="%2."/>
      <w:lvlJc w:val="left"/>
      <w:pPr>
        <w:ind w:left="2970" w:hanging="360"/>
      </w:pPr>
    </w:lvl>
    <w:lvl w:ilvl="2" w:tplc="0409001B">
      <w:start w:val="1"/>
      <w:numFmt w:val="lowerRoman"/>
      <w:lvlText w:val="%3."/>
      <w:lvlJc w:val="right"/>
      <w:pPr>
        <w:ind w:left="3690" w:hanging="180"/>
      </w:pPr>
    </w:lvl>
    <w:lvl w:ilvl="3" w:tplc="0409000F">
      <w:start w:val="1"/>
      <w:numFmt w:val="decimal"/>
      <w:lvlText w:val="%4."/>
      <w:lvlJc w:val="left"/>
      <w:pPr>
        <w:ind w:left="4410" w:hanging="360"/>
      </w:pPr>
    </w:lvl>
    <w:lvl w:ilvl="4" w:tplc="04090019">
      <w:start w:val="1"/>
      <w:numFmt w:val="lowerLetter"/>
      <w:lvlText w:val="%5."/>
      <w:lvlJc w:val="left"/>
      <w:pPr>
        <w:ind w:left="5130" w:hanging="360"/>
      </w:pPr>
    </w:lvl>
    <w:lvl w:ilvl="5" w:tplc="0409001B">
      <w:start w:val="1"/>
      <w:numFmt w:val="lowerRoman"/>
      <w:lvlText w:val="%6."/>
      <w:lvlJc w:val="right"/>
      <w:pPr>
        <w:ind w:left="5850" w:hanging="180"/>
      </w:pPr>
    </w:lvl>
    <w:lvl w:ilvl="6" w:tplc="0409000F">
      <w:start w:val="1"/>
      <w:numFmt w:val="decimal"/>
      <w:lvlText w:val="%7."/>
      <w:lvlJc w:val="left"/>
      <w:pPr>
        <w:ind w:left="6570" w:hanging="360"/>
      </w:pPr>
    </w:lvl>
    <w:lvl w:ilvl="7" w:tplc="04090019">
      <w:start w:val="1"/>
      <w:numFmt w:val="lowerLetter"/>
      <w:lvlText w:val="%8."/>
      <w:lvlJc w:val="left"/>
      <w:pPr>
        <w:ind w:left="7290" w:hanging="360"/>
      </w:pPr>
    </w:lvl>
    <w:lvl w:ilvl="8" w:tplc="0409001B">
      <w:start w:val="1"/>
      <w:numFmt w:val="lowerRoman"/>
      <w:lvlText w:val="%9."/>
      <w:lvlJc w:val="right"/>
      <w:pPr>
        <w:ind w:left="8010" w:hanging="180"/>
      </w:pPr>
    </w:lvl>
  </w:abstractNum>
  <w:abstractNum w:abstractNumId="26" w15:restartNumberingAfterBreak="0">
    <w:nsid w:val="2CB12CC5"/>
    <w:multiLevelType w:val="hybridMultilevel"/>
    <w:tmpl w:val="9C32B730"/>
    <w:lvl w:ilvl="0" w:tplc="9A00777C">
      <w:start w:val="3"/>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23B4F4F"/>
    <w:multiLevelType w:val="hybridMultilevel"/>
    <w:tmpl w:val="A37A245C"/>
    <w:lvl w:ilvl="0" w:tplc="E21A835E">
      <w:start w:val="1"/>
      <w:numFmt w:val="bullet"/>
      <w:lvlText w:val="-"/>
      <w:lvlJc w:val="left"/>
      <w:pPr>
        <w:ind w:left="720" w:hanging="360"/>
      </w:pPr>
      <w:rPr>
        <w:rFonts w:ascii="Times New Roman" w:eastAsia="Times New Roman" w:hAnsi="Times New Roman" w:cs="Times New Roman" w:hint="default"/>
      </w:rPr>
    </w:lvl>
    <w:lvl w:ilvl="1" w:tplc="630E7B22">
      <w:start w:val="1"/>
      <w:numFmt w:val="lowerLetter"/>
      <w:lvlText w:val="%2."/>
      <w:lvlJc w:val="left"/>
      <w:pPr>
        <w:ind w:left="786" w:hanging="360"/>
      </w:pPr>
      <w:rPr>
        <w:b w:val="0"/>
      </w:rPr>
    </w:lvl>
    <w:lvl w:ilvl="2" w:tplc="6DDAACC8">
      <w:start w:val="1"/>
      <w:numFmt w:val="decimal"/>
      <w:lvlText w:val="%3."/>
      <w:lvlJc w:val="left"/>
      <w:pPr>
        <w:ind w:left="1070" w:hanging="360"/>
      </w:pPr>
      <w:rPr>
        <w:rFonts w:ascii="Calibri" w:hAnsi="Calibri" w:cs="Arial" w:hint="default"/>
        <w:sz w:val="22"/>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4B700F0"/>
    <w:multiLevelType w:val="hybridMultilevel"/>
    <w:tmpl w:val="56B4C944"/>
    <w:lvl w:ilvl="0" w:tplc="CA083C40">
      <w:start w:val="1"/>
      <w:numFmt w:val="lowerLetter"/>
      <w:lvlText w:val="%1."/>
      <w:lvlJc w:val="left"/>
      <w:pPr>
        <w:ind w:left="1440" w:hanging="360"/>
      </w:pPr>
      <w:rPr>
        <w:rFonts w:ascii="Times New Roman" w:eastAsia="Times New Roman" w:hAnsi="Times New Roman" w:cs="Times New Roman"/>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358D2721"/>
    <w:multiLevelType w:val="hybridMultilevel"/>
    <w:tmpl w:val="621AF9A2"/>
    <w:lvl w:ilvl="0" w:tplc="C01C97DC">
      <w:start w:val="3"/>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5AF264A"/>
    <w:multiLevelType w:val="hybridMultilevel"/>
    <w:tmpl w:val="A7BEBBCA"/>
    <w:lvl w:ilvl="0" w:tplc="08090017">
      <w:start w:val="1"/>
      <w:numFmt w:val="lowerLetter"/>
      <w:lvlText w:val="%1)"/>
      <w:lvlJc w:val="left"/>
      <w:pPr>
        <w:ind w:left="1350" w:hanging="360"/>
      </w:pPr>
    </w:lvl>
    <w:lvl w:ilvl="1" w:tplc="08090019" w:tentative="1">
      <w:start w:val="1"/>
      <w:numFmt w:val="lowerLetter"/>
      <w:lvlText w:val="%2."/>
      <w:lvlJc w:val="left"/>
      <w:pPr>
        <w:ind w:left="2070" w:hanging="360"/>
      </w:pPr>
    </w:lvl>
    <w:lvl w:ilvl="2" w:tplc="0809001B" w:tentative="1">
      <w:start w:val="1"/>
      <w:numFmt w:val="lowerRoman"/>
      <w:lvlText w:val="%3."/>
      <w:lvlJc w:val="right"/>
      <w:pPr>
        <w:ind w:left="2790" w:hanging="180"/>
      </w:pPr>
    </w:lvl>
    <w:lvl w:ilvl="3" w:tplc="0809000F" w:tentative="1">
      <w:start w:val="1"/>
      <w:numFmt w:val="decimal"/>
      <w:lvlText w:val="%4."/>
      <w:lvlJc w:val="left"/>
      <w:pPr>
        <w:ind w:left="3510" w:hanging="360"/>
      </w:pPr>
    </w:lvl>
    <w:lvl w:ilvl="4" w:tplc="08090019" w:tentative="1">
      <w:start w:val="1"/>
      <w:numFmt w:val="lowerLetter"/>
      <w:lvlText w:val="%5."/>
      <w:lvlJc w:val="left"/>
      <w:pPr>
        <w:ind w:left="4230" w:hanging="360"/>
      </w:pPr>
    </w:lvl>
    <w:lvl w:ilvl="5" w:tplc="0809001B" w:tentative="1">
      <w:start w:val="1"/>
      <w:numFmt w:val="lowerRoman"/>
      <w:lvlText w:val="%6."/>
      <w:lvlJc w:val="right"/>
      <w:pPr>
        <w:ind w:left="4950" w:hanging="180"/>
      </w:pPr>
    </w:lvl>
    <w:lvl w:ilvl="6" w:tplc="0809000F" w:tentative="1">
      <w:start w:val="1"/>
      <w:numFmt w:val="decimal"/>
      <w:lvlText w:val="%7."/>
      <w:lvlJc w:val="left"/>
      <w:pPr>
        <w:ind w:left="5670" w:hanging="360"/>
      </w:pPr>
    </w:lvl>
    <w:lvl w:ilvl="7" w:tplc="08090019" w:tentative="1">
      <w:start w:val="1"/>
      <w:numFmt w:val="lowerLetter"/>
      <w:lvlText w:val="%8."/>
      <w:lvlJc w:val="left"/>
      <w:pPr>
        <w:ind w:left="6390" w:hanging="360"/>
      </w:pPr>
    </w:lvl>
    <w:lvl w:ilvl="8" w:tplc="0809001B" w:tentative="1">
      <w:start w:val="1"/>
      <w:numFmt w:val="lowerRoman"/>
      <w:lvlText w:val="%9."/>
      <w:lvlJc w:val="right"/>
      <w:pPr>
        <w:ind w:left="7110" w:hanging="180"/>
      </w:pPr>
    </w:lvl>
  </w:abstractNum>
  <w:abstractNum w:abstractNumId="31" w15:restartNumberingAfterBreak="0">
    <w:nsid w:val="383B720A"/>
    <w:multiLevelType w:val="hybridMultilevel"/>
    <w:tmpl w:val="76061E12"/>
    <w:lvl w:ilvl="0" w:tplc="AEA8D776">
      <w:start w:val="1"/>
      <w:numFmt w:val="lowerLetter"/>
      <w:lvlText w:val="%1."/>
      <w:lvlJc w:val="left"/>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2" w15:restartNumberingAfterBreak="0">
    <w:nsid w:val="39343F69"/>
    <w:multiLevelType w:val="hybridMultilevel"/>
    <w:tmpl w:val="47E6BE92"/>
    <w:lvl w:ilvl="0" w:tplc="5CF6B8A0">
      <w:start w:val="1"/>
      <w:numFmt w:val="lowerLetter"/>
      <w:lvlText w:val="%1)"/>
      <w:lvlJc w:val="left"/>
      <w:pPr>
        <w:ind w:left="2250" w:hanging="360"/>
      </w:pPr>
      <w:rPr>
        <w:rFonts w:ascii="Times New Roman" w:eastAsiaTheme="minorHAnsi" w:hAnsi="Times New Roman" w:cs="Times New Roman"/>
      </w:rPr>
    </w:lvl>
    <w:lvl w:ilvl="1" w:tplc="04090019">
      <w:start w:val="1"/>
      <w:numFmt w:val="lowerLetter"/>
      <w:lvlText w:val="%2."/>
      <w:lvlJc w:val="left"/>
      <w:pPr>
        <w:ind w:left="2970" w:hanging="360"/>
      </w:pPr>
    </w:lvl>
    <w:lvl w:ilvl="2" w:tplc="0409001B">
      <w:start w:val="1"/>
      <w:numFmt w:val="lowerRoman"/>
      <w:lvlText w:val="%3."/>
      <w:lvlJc w:val="right"/>
      <w:pPr>
        <w:ind w:left="3690" w:hanging="180"/>
      </w:pPr>
    </w:lvl>
    <w:lvl w:ilvl="3" w:tplc="0409000F">
      <w:start w:val="1"/>
      <w:numFmt w:val="decimal"/>
      <w:lvlText w:val="%4."/>
      <w:lvlJc w:val="left"/>
      <w:pPr>
        <w:ind w:left="4410" w:hanging="360"/>
      </w:pPr>
    </w:lvl>
    <w:lvl w:ilvl="4" w:tplc="04090019">
      <w:start w:val="1"/>
      <w:numFmt w:val="lowerLetter"/>
      <w:lvlText w:val="%5."/>
      <w:lvlJc w:val="left"/>
      <w:pPr>
        <w:ind w:left="5130" w:hanging="360"/>
      </w:pPr>
    </w:lvl>
    <w:lvl w:ilvl="5" w:tplc="0409001B">
      <w:start w:val="1"/>
      <w:numFmt w:val="lowerRoman"/>
      <w:lvlText w:val="%6."/>
      <w:lvlJc w:val="right"/>
      <w:pPr>
        <w:ind w:left="5850" w:hanging="180"/>
      </w:pPr>
    </w:lvl>
    <w:lvl w:ilvl="6" w:tplc="0409000F">
      <w:start w:val="1"/>
      <w:numFmt w:val="decimal"/>
      <w:lvlText w:val="%7."/>
      <w:lvlJc w:val="left"/>
      <w:pPr>
        <w:ind w:left="6570" w:hanging="360"/>
      </w:pPr>
    </w:lvl>
    <w:lvl w:ilvl="7" w:tplc="04090019">
      <w:start w:val="1"/>
      <w:numFmt w:val="lowerLetter"/>
      <w:lvlText w:val="%8."/>
      <w:lvlJc w:val="left"/>
      <w:pPr>
        <w:ind w:left="7290" w:hanging="360"/>
      </w:pPr>
    </w:lvl>
    <w:lvl w:ilvl="8" w:tplc="0409001B">
      <w:start w:val="1"/>
      <w:numFmt w:val="lowerRoman"/>
      <w:lvlText w:val="%9."/>
      <w:lvlJc w:val="right"/>
      <w:pPr>
        <w:ind w:left="8010" w:hanging="180"/>
      </w:pPr>
    </w:lvl>
  </w:abstractNum>
  <w:abstractNum w:abstractNumId="33" w15:restartNumberingAfterBreak="0">
    <w:nsid w:val="3A715280"/>
    <w:multiLevelType w:val="hybridMultilevel"/>
    <w:tmpl w:val="96CCB0CC"/>
    <w:lvl w:ilvl="0" w:tplc="553E93E6">
      <w:start w:val="1"/>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BDB1360"/>
    <w:multiLevelType w:val="hybridMultilevel"/>
    <w:tmpl w:val="F6EA11A8"/>
    <w:lvl w:ilvl="0" w:tplc="E03613F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5" w15:restartNumberingAfterBreak="0">
    <w:nsid w:val="3E440A82"/>
    <w:multiLevelType w:val="hybridMultilevel"/>
    <w:tmpl w:val="9C46C0D4"/>
    <w:lvl w:ilvl="0" w:tplc="BA304110">
      <w:start w:val="2"/>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3F492355"/>
    <w:multiLevelType w:val="multilevel"/>
    <w:tmpl w:val="7F50882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3F4B53AA"/>
    <w:multiLevelType w:val="hybridMultilevel"/>
    <w:tmpl w:val="ED0C961C"/>
    <w:lvl w:ilvl="0" w:tplc="41A4A2B6">
      <w:start w:val="1"/>
      <w:numFmt w:val="lowerLetter"/>
      <w:lvlText w:val="%1)"/>
      <w:lvlJc w:val="left"/>
      <w:pPr>
        <w:ind w:left="1890" w:hanging="360"/>
      </w:pPr>
      <w:rPr>
        <w:rFonts w:ascii="Times New Roman" w:eastAsiaTheme="minorHAnsi" w:hAnsi="Times New Roman" w:cs="Times New Roman"/>
      </w:rPr>
    </w:lvl>
    <w:lvl w:ilvl="1" w:tplc="04090019">
      <w:start w:val="1"/>
      <w:numFmt w:val="lowerLetter"/>
      <w:lvlText w:val="%2."/>
      <w:lvlJc w:val="left"/>
      <w:pPr>
        <w:ind w:left="2610" w:hanging="360"/>
      </w:pPr>
    </w:lvl>
    <w:lvl w:ilvl="2" w:tplc="0409001B">
      <w:start w:val="1"/>
      <w:numFmt w:val="lowerRoman"/>
      <w:lvlText w:val="%3."/>
      <w:lvlJc w:val="right"/>
      <w:pPr>
        <w:ind w:left="3330" w:hanging="180"/>
      </w:pPr>
    </w:lvl>
    <w:lvl w:ilvl="3" w:tplc="0409000F">
      <w:start w:val="1"/>
      <w:numFmt w:val="decimal"/>
      <w:lvlText w:val="%4."/>
      <w:lvlJc w:val="left"/>
      <w:pPr>
        <w:ind w:left="4050" w:hanging="360"/>
      </w:pPr>
    </w:lvl>
    <w:lvl w:ilvl="4" w:tplc="04090019">
      <w:start w:val="1"/>
      <w:numFmt w:val="lowerLetter"/>
      <w:lvlText w:val="%5."/>
      <w:lvlJc w:val="left"/>
      <w:pPr>
        <w:ind w:left="4770" w:hanging="360"/>
      </w:pPr>
    </w:lvl>
    <w:lvl w:ilvl="5" w:tplc="0409001B">
      <w:start w:val="1"/>
      <w:numFmt w:val="lowerRoman"/>
      <w:lvlText w:val="%6."/>
      <w:lvlJc w:val="right"/>
      <w:pPr>
        <w:ind w:left="5490" w:hanging="180"/>
      </w:pPr>
    </w:lvl>
    <w:lvl w:ilvl="6" w:tplc="0409000F">
      <w:start w:val="1"/>
      <w:numFmt w:val="decimal"/>
      <w:lvlText w:val="%7."/>
      <w:lvlJc w:val="left"/>
      <w:pPr>
        <w:ind w:left="6210" w:hanging="360"/>
      </w:pPr>
    </w:lvl>
    <w:lvl w:ilvl="7" w:tplc="04090019">
      <w:start w:val="1"/>
      <w:numFmt w:val="lowerLetter"/>
      <w:lvlText w:val="%8."/>
      <w:lvlJc w:val="left"/>
      <w:pPr>
        <w:ind w:left="6930" w:hanging="360"/>
      </w:pPr>
    </w:lvl>
    <w:lvl w:ilvl="8" w:tplc="0409001B">
      <w:start w:val="1"/>
      <w:numFmt w:val="lowerRoman"/>
      <w:lvlText w:val="%9."/>
      <w:lvlJc w:val="right"/>
      <w:pPr>
        <w:ind w:left="7650" w:hanging="180"/>
      </w:pPr>
    </w:lvl>
  </w:abstractNum>
  <w:abstractNum w:abstractNumId="38" w15:restartNumberingAfterBreak="0">
    <w:nsid w:val="3F5F68E5"/>
    <w:multiLevelType w:val="hybridMultilevel"/>
    <w:tmpl w:val="FE6C17B2"/>
    <w:lvl w:ilvl="0" w:tplc="2F6827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440D5D50"/>
    <w:multiLevelType w:val="multilevel"/>
    <w:tmpl w:val="352C44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45C72678"/>
    <w:multiLevelType w:val="hybridMultilevel"/>
    <w:tmpl w:val="91A01C48"/>
    <w:lvl w:ilvl="0" w:tplc="8218537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1" w15:restartNumberingAfterBreak="0">
    <w:nsid w:val="4621128D"/>
    <w:multiLevelType w:val="hybridMultilevel"/>
    <w:tmpl w:val="E9364CD4"/>
    <w:lvl w:ilvl="0" w:tplc="06DA3AD2">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2" w15:restartNumberingAfterBreak="0">
    <w:nsid w:val="480242B3"/>
    <w:multiLevelType w:val="hybridMultilevel"/>
    <w:tmpl w:val="4652327A"/>
    <w:lvl w:ilvl="0" w:tplc="D9261D18">
      <w:start w:val="1"/>
      <w:numFmt w:val="decimal"/>
      <w:lvlText w:val="%1)"/>
      <w:lvlJc w:val="left"/>
      <w:pPr>
        <w:ind w:left="2070" w:hanging="360"/>
      </w:pPr>
      <w:rPr>
        <w:rFonts w:ascii="Times New Roman" w:eastAsiaTheme="minorHAnsi" w:hAnsi="Times New Roman" w:cs="Times New Roman"/>
      </w:rPr>
    </w:lvl>
    <w:lvl w:ilvl="1" w:tplc="04090019">
      <w:start w:val="1"/>
      <w:numFmt w:val="lowerLetter"/>
      <w:lvlText w:val="%2."/>
      <w:lvlJc w:val="left"/>
      <w:pPr>
        <w:ind w:left="2790" w:hanging="360"/>
      </w:pPr>
    </w:lvl>
    <w:lvl w:ilvl="2" w:tplc="0409001B">
      <w:start w:val="1"/>
      <w:numFmt w:val="lowerRoman"/>
      <w:lvlText w:val="%3."/>
      <w:lvlJc w:val="right"/>
      <w:pPr>
        <w:ind w:left="3510" w:hanging="180"/>
      </w:pPr>
    </w:lvl>
    <w:lvl w:ilvl="3" w:tplc="0409000F">
      <w:start w:val="1"/>
      <w:numFmt w:val="decimal"/>
      <w:lvlText w:val="%4."/>
      <w:lvlJc w:val="left"/>
      <w:pPr>
        <w:ind w:left="4230" w:hanging="360"/>
      </w:pPr>
    </w:lvl>
    <w:lvl w:ilvl="4" w:tplc="04090019">
      <w:start w:val="1"/>
      <w:numFmt w:val="lowerLetter"/>
      <w:lvlText w:val="%5."/>
      <w:lvlJc w:val="left"/>
      <w:pPr>
        <w:ind w:left="4950" w:hanging="360"/>
      </w:pPr>
    </w:lvl>
    <w:lvl w:ilvl="5" w:tplc="0409001B">
      <w:start w:val="1"/>
      <w:numFmt w:val="lowerRoman"/>
      <w:lvlText w:val="%6."/>
      <w:lvlJc w:val="right"/>
      <w:pPr>
        <w:ind w:left="5670" w:hanging="180"/>
      </w:pPr>
    </w:lvl>
    <w:lvl w:ilvl="6" w:tplc="0409000F">
      <w:start w:val="1"/>
      <w:numFmt w:val="decimal"/>
      <w:lvlText w:val="%7."/>
      <w:lvlJc w:val="left"/>
      <w:pPr>
        <w:ind w:left="6390" w:hanging="360"/>
      </w:pPr>
    </w:lvl>
    <w:lvl w:ilvl="7" w:tplc="04090019">
      <w:start w:val="1"/>
      <w:numFmt w:val="lowerLetter"/>
      <w:lvlText w:val="%8."/>
      <w:lvlJc w:val="left"/>
      <w:pPr>
        <w:ind w:left="7110" w:hanging="360"/>
      </w:pPr>
    </w:lvl>
    <w:lvl w:ilvl="8" w:tplc="0409001B">
      <w:start w:val="1"/>
      <w:numFmt w:val="lowerRoman"/>
      <w:lvlText w:val="%9."/>
      <w:lvlJc w:val="right"/>
      <w:pPr>
        <w:ind w:left="7830" w:hanging="180"/>
      </w:pPr>
    </w:lvl>
  </w:abstractNum>
  <w:abstractNum w:abstractNumId="43" w15:restartNumberingAfterBreak="0">
    <w:nsid w:val="4ACF1F24"/>
    <w:multiLevelType w:val="hybridMultilevel"/>
    <w:tmpl w:val="737826AA"/>
    <w:lvl w:ilvl="0" w:tplc="90220D54">
      <w:start w:val="1"/>
      <w:numFmt w:val="lowerLetter"/>
      <w:lvlText w:val="%1)"/>
      <w:lvlJc w:val="left"/>
      <w:pPr>
        <w:ind w:left="2250" w:hanging="360"/>
      </w:pPr>
      <w:rPr>
        <w:rFonts w:ascii="Times New Roman" w:eastAsiaTheme="minorHAnsi" w:hAnsi="Times New Roman" w:cs="Times New Roman"/>
      </w:rPr>
    </w:lvl>
    <w:lvl w:ilvl="1" w:tplc="04090019">
      <w:start w:val="1"/>
      <w:numFmt w:val="lowerLetter"/>
      <w:lvlText w:val="%2."/>
      <w:lvlJc w:val="left"/>
      <w:pPr>
        <w:ind w:left="2970" w:hanging="360"/>
      </w:pPr>
    </w:lvl>
    <w:lvl w:ilvl="2" w:tplc="0409001B">
      <w:start w:val="1"/>
      <w:numFmt w:val="lowerRoman"/>
      <w:lvlText w:val="%3."/>
      <w:lvlJc w:val="right"/>
      <w:pPr>
        <w:ind w:left="3690" w:hanging="180"/>
      </w:pPr>
    </w:lvl>
    <w:lvl w:ilvl="3" w:tplc="0409000F">
      <w:start w:val="1"/>
      <w:numFmt w:val="decimal"/>
      <w:lvlText w:val="%4."/>
      <w:lvlJc w:val="left"/>
      <w:pPr>
        <w:ind w:left="4410" w:hanging="360"/>
      </w:pPr>
    </w:lvl>
    <w:lvl w:ilvl="4" w:tplc="04090019">
      <w:start w:val="1"/>
      <w:numFmt w:val="lowerLetter"/>
      <w:lvlText w:val="%5."/>
      <w:lvlJc w:val="left"/>
      <w:pPr>
        <w:ind w:left="5130" w:hanging="360"/>
      </w:pPr>
    </w:lvl>
    <w:lvl w:ilvl="5" w:tplc="0409001B">
      <w:start w:val="1"/>
      <w:numFmt w:val="lowerRoman"/>
      <w:lvlText w:val="%6."/>
      <w:lvlJc w:val="right"/>
      <w:pPr>
        <w:ind w:left="5850" w:hanging="180"/>
      </w:pPr>
    </w:lvl>
    <w:lvl w:ilvl="6" w:tplc="0409000F">
      <w:start w:val="1"/>
      <w:numFmt w:val="decimal"/>
      <w:lvlText w:val="%7."/>
      <w:lvlJc w:val="left"/>
      <w:pPr>
        <w:ind w:left="6570" w:hanging="360"/>
      </w:pPr>
    </w:lvl>
    <w:lvl w:ilvl="7" w:tplc="04090019">
      <w:start w:val="1"/>
      <w:numFmt w:val="lowerLetter"/>
      <w:lvlText w:val="%8."/>
      <w:lvlJc w:val="left"/>
      <w:pPr>
        <w:ind w:left="7290" w:hanging="360"/>
      </w:pPr>
    </w:lvl>
    <w:lvl w:ilvl="8" w:tplc="0409001B">
      <w:start w:val="1"/>
      <w:numFmt w:val="lowerRoman"/>
      <w:lvlText w:val="%9."/>
      <w:lvlJc w:val="right"/>
      <w:pPr>
        <w:ind w:left="8010" w:hanging="180"/>
      </w:pPr>
    </w:lvl>
  </w:abstractNum>
  <w:abstractNum w:abstractNumId="44" w15:restartNumberingAfterBreak="0">
    <w:nsid w:val="4BCC214D"/>
    <w:multiLevelType w:val="hybridMultilevel"/>
    <w:tmpl w:val="09C09068"/>
    <w:lvl w:ilvl="0" w:tplc="FA10E5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15:restartNumberingAfterBreak="0">
    <w:nsid w:val="4C726E72"/>
    <w:multiLevelType w:val="hybridMultilevel"/>
    <w:tmpl w:val="49EEB9AA"/>
    <w:lvl w:ilvl="0" w:tplc="4FE696E4">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6" w15:restartNumberingAfterBreak="0">
    <w:nsid w:val="4D7D6C27"/>
    <w:multiLevelType w:val="hybridMultilevel"/>
    <w:tmpl w:val="3AD2DF4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DFC0886"/>
    <w:multiLevelType w:val="hybridMultilevel"/>
    <w:tmpl w:val="699E71EE"/>
    <w:lvl w:ilvl="0" w:tplc="A816F012">
      <w:start w:val="2"/>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4E640B1F"/>
    <w:multiLevelType w:val="hybridMultilevel"/>
    <w:tmpl w:val="7488E9C2"/>
    <w:lvl w:ilvl="0" w:tplc="720E21F0">
      <w:start w:val="1"/>
      <w:numFmt w:val="lowerLetter"/>
      <w:lvlText w:val="%1)"/>
      <w:lvlJc w:val="left"/>
      <w:pPr>
        <w:ind w:left="2340" w:hanging="360"/>
      </w:pPr>
      <w:rPr>
        <w:rFonts w:ascii="Times New Roman" w:eastAsiaTheme="minorHAnsi" w:hAnsi="Times New Roman" w:cs="Times New Roman"/>
      </w:r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start w:val="1"/>
      <w:numFmt w:val="decimal"/>
      <w:lvlText w:val="%4."/>
      <w:lvlJc w:val="left"/>
      <w:pPr>
        <w:ind w:left="4500" w:hanging="360"/>
      </w:pPr>
    </w:lvl>
    <w:lvl w:ilvl="4" w:tplc="04090019">
      <w:start w:val="1"/>
      <w:numFmt w:val="lowerLetter"/>
      <w:lvlText w:val="%5."/>
      <w:lvlJc w:val="left"/>
      <w:pPr>
        <w:ind w:left="5220" w:hanging="360"/>
      </w:pPr>
    </w:lvl>
    <w:lvl w:ilvl="5" w:tplc="0409001B">
      <w:start w:val="1"/>
      <w:numFmt w:val="lowerRoman"/>
      <w:lvlText w:val="%6."/>
      <w:lvlJc w:val="right"/>
      <w:pPr>
        <w:ind w:left="5940" w:hanging="180"/>
      </w:pPr>
    </w:lvl>
    <w:lvl w:ilvl="6" w:tplc="0409000F">
      <w:start w:val="1"/>
      <w:numFmt w:val="decimal"/>
      <w:lvlText w:val="%7."/>
      <w:lvlJc w:val="left"/>
      <w:pPr>
        <w:ind w:left="6660" w:hanging="360"/>
      </w:pPr>
    </w:lvl>
    <w:lvl w:ilvl="7" w:tplc="04090019">
      <w:start w:val="1"/>
      <w:numFmt w:val="lowerLetter"/>
      <w:lvlText w:val="%8."/>
      <w:lvlJc w:val="left"/>
      <w:pPr>
        <w:ind w:left="7380" w:hanging="360"/>
      </w:pPr>
    </w:lvl>
    <w:lvl w:ilvl="8" w:tplc="0409001B">
      <w:start w:val="1"/>
      <w:numFmt w:val="lowerRoman"/>
      <w:lvlText w:val="%9."/>
      <w:lvlJc w:val="right"/>
      <w:pPr>
        <w:ind w:left="8100" w:hanging="180"/>
      </w:pPr>
    </w:lvl>
  </w:abstractNum>
  <w:abstractNum w:abstractNumId="49" w15:restartNumberingAfterBreak="0">
    <w:nsid w:val="50811873"/>
    <w:multiLevelType w:val="hybridMultilevel"/>
    <w:tmpl w:val="38544DC0"/>
    <w:lvl w:ilvl="0" w:tplc="0421000F">
      <w:start w:val="1"/>
      <w:numFmt w:val="decimal"/>
      <w:lvlText w:val="%1."/>
      <w:lvlJc w:val="left"/>
      <w:pPr>
        <w:ind w:left="2645" w:hanging="360"/>
      </w:pPr>
    </w:lvl>
    <w:lvl w:ilvl="1" w:tplc="04210019" w:tentative="1">
      <w:start w:val="1"/>
      <w:numFmt w:val="lowerLetter"/>
      <w:lvlText w:val="%2."/>
      <w:lvlJc w:val="left"/>
      <w:pPr>
        <w:ind w:left="3365" w:hanging="360"/>
      </w:pPr>
    </w:lvl>
    <w:lvl w:ilvl="2" w:tplc="0421001B" w:tentative="1">
      <w:start w:val="1"/>
      <w:numFmt w:val="lowerRoman"/>
      <w:lvlText w:val="%3."/>
      <w:lvlJc w:val="right"/>
      <w:pPr>
        <w:ind w:left="4085" w:hanging="180"/>
      </w:pPr>
    </w:lvl>
    <w:lvl w:ilvl="3" w:tplc="0421000F" w:tentative="1">
      <w:start w:val="1"/>
      <w:numFmt w:val="decimal"/>
      <w:lvlText w:val="%4."/>
      <w:lvlJc w:val="left"/>
      <w:pPr>
        <w:ind w:left="4805" w:hanging="360"/>
      </w:pPr>
    </w:lvl>
    <w:lvl w:ilvl="4" w:tplc="04210019" w:tentative="1">
      <w:start w:val="1"/>
      <w:numFmt w:val="lowerLetter"/>
      <w:lvlText w:val="%5."/>
      <w:lvlJc w:val="left"/>
      <w:pPr>
        <w:ind w:left="5525" w:hanging="360"/>
      </w:pPr>
    </w:lvl>
    <w:lvl w:ilvl="5" w:tplc="0421001B" w:tentative="1">
      <w:start w:val="1"/>
      <w:numFmt w:val="lowerRoman"/>
      <w:lvlText w:val="%6."/>
      <w:lvlJc w:val="right"/>
      <w:pPr>
        <w:ind w:left="6245" w:hanging="180"/>
      </w:pPr>
    </w:lvl>
    <w:lvl w:ilvl="6" w:tplc="0421000F" w:tentative="1">
      <w:start w:val="1"/>
      <w:numFmt w:val="decimal"/>
      <w:lvlText w:val="%7."/>
      <w:lvlJc w:val="left"/>
      <w:pPr>
        <w:ind w:left="6965" w:hanging="360"/>
      </w:pPr>
    </w:lvl>
    <w:lvl w:ilvl="7" w:tplc="04210019" w:tentative="1">
      <w:start w:val="1"/>
      <w:numFmt w:val="lowerLetter"/>
      <w:lvlText w:val="%8."/>
      <w:lvlJc w:val="left"/>
      <w:pPr>
        <w:ind w:left="7685" w:hanging="360"/>
      </w:pPr>
    </w:lvl>
    <w:lvl w:ilvl="8" w:tplc="0421001B" w:tentative="1">
      <w:start w:val="1"/>
      <w:numFmt w:val="lowerRoman"/>
      <w:lvlText w:val="%9."/>
      <w:lvlJc w:val="right"/>
      <w:pPr>
        <w:ind w:left="8405" w:hanging="180"/>
      </w:pPr>
    </w:lvl>
  </w:abstractNum>
  <w:abstractNum w:abstractNumId="50" w15:restartNumberingAfterBreak="0">
    <w:nsid w:val="509A7043"/>
    <w:multiLevelType w:val="hybridMultilevel"/>
    <w:tmpl w:val="156886AE"/>
    <w:lvl w:ilvl="0" w:tplc="92BCA3E2">
      <w:start w:val="1"/>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3245217"/>
    <w:multiLevelType w:val="hybridMultilevel"/>
    <w:tmpl w:val="DC24D00E"/>
    <w:lvl w:ilvl="0" w:tplc="54C8E770">
      <w:start w:val="1"/>
      <w:numFmt w:val="lowerLetter"/>
      <w:lvlText w:val="%1)"/>
      <w:lvlJc w:val="left"/>
      <w:pPr>
        <w:ind w:left="2250" w:hanging="360"/>
      </w:pPr>
      <w:rPr>
        <w:rFonts w:ascii="Times New Roman" w:eastAsiaTheme="minorHAnsi" w:hAnsi="Times New Roman" w:cs="Times New Roman"/>
      </w:rPr>
    </w:lvl>
    <w:lvl w:ilvl="1" w:tplc="04090019">
      <w:start w:val="1"/>
      <w:numFmt w:val="lowerLetter"/>
      <w:lvlText w:val="%2."/>
      <w:lvlJc w:val="left"/>
      <w:pPr>
        <w:ind w:left="2970" w:hanging="360"/>
      </w:pPr>
    </w:lvl>
    <w:lvl w:ilvl="2" w:tplc="0409001B">
      <w:start w:val="1"/>
      <w:numFmt w:val="lowerRoman"/>
      <w:lvlText w:val="%3."/>
      <w:lvlJc w:val="right"/>
      <w:pPr>
        <w:ind w:left="3690" w:hanging="180"/>
      </w:pPr>
    </w:lvl>
    <w:lvl w:ilvl="3" w:tplc="0409000F">
      <w:start w:val="1"/>
      <w:numFmt w:val="decimal"/>
      <w:lvlText w:val="%4."/>
      <w:lvlJc w:val="left"/>
      <w:pPr>
        <w:ind w:left="4410" w:hanging="360"/>
      </w:pPr>
    </w:lvl>
    <w:lvl w:ilvl="4" w:tplc="04090019">
      <w:start w:val="1"/>
      <w:numFmt w:val="lowerLetter"/>
      <w:lvlText w:val="%5."/>
      <w:lvlJc w:val="left"/>
      <w:pPr>
        <w:ind w:left="5130" w:hanging="360"/>
      </w:pPr>
    </w:lvl>
    <w:lvl w:ilvl="5" w:tplc="0409001B">
      <w:start w:val="1"/>
      <w:numFmt w:val="lowerRoman"/>
      <w:lvlText w:val="%6."/>
      <w:lvlJc w:val="right"/>
      <w:pPr>
        <w:ind w:left="5850" w:hanging="180"/>
      </w:pPr>
    </w:lvl>
    <w:lvl w:ilvl="6" w:tplc="0409000F">
      <w:start w:val="1"/>
      <w:numFmt w:val="decimal"/>
      <w:lvlText w:val="%7."/>
      <w:lvlJc w:val="left"/>
      <w:pPr>
        <w:ind w:left="6570" w:hanging="360"/>
      </w:pPr>
    </w:lvl>
    <w:lvl w:ilvl="7" w:tplc="04090019">
      <w:start w:val="1"/>
      <w:numFmt w:val="lowerLetter"/>
      <w:lvlText w:val="%8."/>
      <w:lvlJc w:val="left"/>
      <w:pPr>
        <w:ind w:left="7290" w:hanging="360"/>
      </w:pPr>
    </w:lvl>
    <w:lvl w:ilvl="8" w:tplc="0409001B">
      <w:start w:val="1"/>
      <w:numFmt w:val="lowerRoman"/>
      <w:lvlText w:val="%9."/>
      <w:lvlJc w:val="right"/>
      <w:pPr>
        <w:ind w:left="8010" w:hanging="180"/>
      </w:pPr>
    </w:lvl>
  </w:abstractNum>
  <w:abstractNum w:abstractNumId="52" w15:restartNumberingAfterBreak="0">
    <w:nsid w:val="542D02F3"/>
    <w:multiLevelType w:val="hybridMultilevel"/>
    <w:tmpl w:val="9A0EAAF0"/>
    <w:lvl w:ilvl="0" w:tplc="30582E12">
      <w:start w:val="1"/>
      <w:numFmt w:val="lowerLetter"/>
      <w:lvlText w:val="%1."/>
      <w:lvlJc w:val="left"/>
      <w:pPr>
        <w:ind w:left="2430" w:hanging="360"/>
      </w:pPr>
    </w:lvl>
    <w:lvl w:ilvl="1" w:tplc="04090019">
      <w:start w:val="1"/>
      <w:numFmt w:val="lowerLetter"/>
      <w:lvlText w:val="%2."/>
      <w:lvlJc w:val="left"/>
      <w:pPr>
        <w:ind w:left="3150" w:hanging="360"/>
      </w:pPr>
    </w:lvl>
    <w:lvl w:ilvl="2" w:tplc="0409001B">
      <w:start w:val="1"/>
      <w:numFmt w:val="lowerRoman"/>
      <w:lvlText w:val="%3."/>
      <w:lvlJc w:val="right"/>
      <w:pPr>
        <w:ind w:left="3870" w:hanging="180"/>
      </w:pPr>
    </w:lvl>
    <w:lvl w:ilvl="3" w:tplc="0409000F">
      <w:start w:val="1"/>
      <w:numFmt w:val="decimal"/>
      <w:lvlText w:val="%4."/>
      <w:lvlJc w:val="left"/>
      <w:pPr>
        <w:ind w:left="4590" w:hanging="360"/>
      </w:pPr>
    </w:lvl>
    <w:lvl w:ilvl="4" w:tplc="04090019">
      <w:start w:val="1"/>
      <w:numFmt w:val="lowerLetter"/>
      <w:lvlText w:val="%5."/>
      <w:lvlJc w:val="left"/>
      <w:pPr>
        <w:ind w:left="5310" w:hanging="360"/>
      </w:pPr>
    </w:lvl>
    <w:lvl w:ilvl="5" w:tplc="0409001B">
      <w:start w:val="1"/>
      <w:numFmt w:val="lowerRoman"/>
      <w:lvlText w:val="%6."/>
      <w:lvlJc w:val="right"/>
      <w:pPr>
        <w:ind w:left="6030" w:hanging="180"/>
      </w:pPr>
    </w:lvl>
    <w:lvl w:ilvl="6" w:tplc="0409000F">
      <w:start w:val="1"/>
      <w:numFmt w:val="decimal"/>
      <w:lvlText w:val="%7."/>
      <w:lvlJc w:val="left"/>
      <w:pPr>
        <w:ind w:left="6750" w:hanging="360"/>
      </w:pPr>
    </w:lvl>
    <w:lvl w:ilvl="7" w:tplc="04090019">
      <w:start w:val="1"/>
      <w:numFmt w:val="lowerLetter"/>
      <w:lvlText w:val="%8."/>
      <w:lvlJc w:val="left"/>
      <w:pPr>
        <w:ind w:left="7470" w:hanging="360"/>
      </w:pPr>
    </w:lvl>
    <w:lvl w:ilvl="8" w:tplc="0409001B">
      <w:start w:val="1"/>
      <w:numFmt w:val="lowerRoman"/>
      <w:lvlText w:val="%9."/>
      <w:lvlJc w:val="right"/>
      <w:pPr>
        <w:ind w:left="8190" w:hanging="180"/>
      </w:pPr>
    </w:lvl>
  </w:abstractNum>
  <w:abstractNum w:abstractNumId="53" w15:restartNumberingAfterBreak="0">
    <w:nsid w:val="54CC4D53"/>
    <w:multiLevelType w:val="hybridMultilevel"/>
    <w:tmpl w:val="3A08CD1C"/>
    <w:lvl w:ilvl="0" w:tplc="ED1CE2F0">
      <w:start w:val="1"/>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54D11198"/>
    <w:multiLevelType w:val="hybridMultilevel"/>
    <w:tmpl w:val="77568214"/>
    <w:lvl w:ilvl="0" w:tplc="D8D26BC8">
      <w:start w:val="1"/>
      <w:numFmt w:val="lowerLetter"/>
      <w:lvlText w:val="%1)"/>
      <w:lvlJc w:val="left"/>
      <w:pPr>
        <w:ind w:left="2340" w:hanging="360"/>
      </w:pPr>
      <w:rPr>
        <w:rFonts w:ascii="Times New Roman" w:eastAsiaTheme="minorHAnsi" w:hAnsi="Times New Roman" w:cs="Times New Roman"/>
      </w:r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start w:val="1"/>
      <w:numFmt w:val="decimal"/>
      <w:lvlText w:val="%4."/>
      <w:lvlJc w:val="left"/>
      <w:pPr>
        <w:ind w:left="4500" w:hanging="360"/>
      </w:pPr>
    </w:lvl>
    <w:lvl w:ilvl="4" w:tplc="04090019">
      <w:start w:val="1"/>
      <w:numFmt w:val="lowerLetter"/>
      <w:lvlText w:val="%5."/>
      <w:lvlJc w:val="left"/>
      <w:pPr>
        <w:ind w:left="5220" w:hanging="360"/>
      </w:pPr>
    </w:lvl>
    <w:lvl w:ilvl="5" w:tplc="0409001B">
      <w:start w:val="1"/>
      <w:numFmt w:val="lowerRoman"/>
      <w:lvlText w:val="%6."/>
      <w:lvlJc w:val="right"/>
      <w:pPr>
        <w:ind w:left="5940" w:hanging="180"/>
      </w:pPr>
    </w:lvl>
    <w:lvl w:ilvl="6" w:tplc="0409000F">
      <w:start w:val="1"/>
      <w:numFmt w:val="decimal"/>
      <w:lvlText w:val="%7."/>
      <w:lvlJc w:val="left"/>
      <w:pPr>
        <w:ind w:left="6660" w:hanging="360"/>
      </w:pPr>
    </w:lvl>
    <w:lvl w:ilvl="7" w:tplc="04090019">
      <w:start w:val="1"/>
      <w:numFmt w:val="lowerLetter"/>
      <w:lvlText w:val="%8."/>
      <w:lvlJc w:val="left"/>
      <w:pPr>
        <w:ind w:left="7380" w:hanging="360"/>
      </w:pPr>
    </w:lvl>
    <w:lvl w:ilvl="8" w:tplc="0409001B">
      <w:start w:val="1"/>
      <w:numFmt w:val="lowerRoman"/>
      <w:lvlText w:val="%9."/>
      <w:lvlJc w:val="right"/>
      <w:pPr>
        <w:ind w:left="8100" w:hanging="180"/>
      </w:pPr>
    </w:lvl>
  </w:abstractNum>
  <w:abstractNum w:abstractNumId="55" w15:restartNumberingAfterBreak="0">
    <w:nsid w:val="554E68FE"/>
    <w:multiLevelType w:val="hybridMultilevel"/>
    <w:tmpl w:val="EFFAE866"/>
    <w:lvl w:ilvl="0" w:tplc="04090011">
      <w:start w:val="1"/>
      <w:numFmt w:val="decimal"/>
      <w:lvlText w:val="%1)"/>
      <w:lvlJc w:val="left"/>
      <w:pPr>
        <w:ind w:left="720" w:hanging="360"/>
      </w:pPr>
    </w:lvl>
    <w:lvl w:ilvl="1" w:tplc="04210019">
      <w:start w:val="1"/>
      <w:numFmt w:val="lowerLetter"/>
      <w:lvlText w:val="%2."/>
      <w:lvlJc w:val="left"/>
      <w:pPr>
        <w:ind w:left="1440" w:hanging="360"/>
      </w:pPr>
    </w:lvl>
    <w:lvl w:ilvl="2" w:tplc="4F8E9522">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566F2FFD"/>
    <w:multiLevelType w:val="hybridMultilevel"/>
    <w:tmpl w:val="E7D4689A"/>
    <w:lvl w:ilvl="0" w:tplc="CD247236">
      <w:start w:val="1"/>
      <w:numFmt w:val="lowerLetter"/>
      <w:lvlText w:val="%1."/>
      <w:lvlJc w:val="left"/>
      <w:pPr>
        <w:ind w:left="1113" w:hanging="360"/>
      </w:pPr>
      <w:rPr>
        <w:rFonts w:hint="default"/>
        <w:color w:val="000000"/>
      </w:rPr>
    </w:lvl>
    <w:lvl w:ilvl="1" w:tplc="04090019" w:tentative="1">
      <w:start w:val="1"/>
      <w:numFmt w:val="lowerLetter"/>
      <w:lvlText w:val="%2."/>
      <w:lvlJc w:val="left"/>
      <w:pPr>
        <w:ind w:left="1833" w:hanging="360"/>
      </w:pPr>
    </w:lvl>
    <w:lvl w:ilvl="2" w:tplc="0409001B" w:tentative="1">
      <w:start w:val="1"/>
      <w:numFmt w:val="lowerRoman"/>
      <w:lvlText w:val="%3."/>
      <w:lvlJc w:val="right"/>
      <w:pPr>
        <w:ind w:left="2553" w:hanging="180"/>
      </w:pPr>
    </w:lvl>
    <w:lvl w:ilvl="3" w:tplc="0409000F" w:tentative="1">
      <w:start w:val="1"/>
      <w:numFmt w:val="decimal"/>
      <w:lvlText w:val="%4."/>
      <w:lvlJc w:val="left"/>
      <w:pPr>
        <w:ind w:left="3273" w:hanging="360"/>
      </w:pPr>
    </w:lvl>
    <w:lvl w:ilvl="4" w:tplc="04090019" w:tentative="1">
      <w:start w:val="1"/>
      <w:numFmt w:val="lowerLetter"/>
      <w:lvlText w:val="%5."/>
      <w:lvlJc w:val="left"/>
      <w:pPr>
        <w:ind w:left="3993" w:hanging="360"/>
      </w:pPr>
    </w:lvl>
    <w:lvl w:ilvl="5" w:tplc="0409001B" w:tentative="1">
      <w:start w:val="1"/>
      <w:numFmt w:val="lowerRoman"/>
      <w:lvlText w:val="%6."/>
      <w:lvlJc w:val="right"/>
      <w:pPr>
        <w:ind w:left="4713" w:hanging="180"/>
      </w:pPr>
    </w:lvl>
    <w:lvl w:ilvl="6" w:tplc="0409000F" w:tentative="1">
      <w:start w:val="1"/>
      <w:numFmt w:val="decimal"/>
      <w:lvlText w:val="%7."/>
      <w:lvlJc w:val="left"/>
      <w:pPr>
        <w:ind w:left="5433" w:hanging="360"/>
      </w:pPr>
    </w:lvl>
    <w:lvl w:ilvl="7" w:tplc="04090019" w:tentative="1">
      <w:start w:val="1"/>
      <w:numFmt w:val="lowerLetter"/>
      <w:lvlText w:val="%8."/>
      <w:lvlJc w:val="left"/>
      <w:pPr>
        <w:ind w:left="6153" w:hanging="360"/>
      </w:pPr>
    </w:lvl>
    <w:lvl w:ilvl="8" w:tplc="0409001B" w:tentative="1">
      <w:start w:val="1"/>
      <w:numFmt w:val="lowerRoman"/>
      <w:lvlText w:val="%9."/>
      <w:lvlJc w:val="right"/>
      <w:pPr>
        <w:ind w:left="6873" w:hanging="180"/>
      </w:pPr>
    </w:lvl>
  </w:abstractNum>
  <w:abstractNum w:abstractNumId="57" w15:restartNumberingAfterBreak="0">
    <w:nsid w:val="59670AB1"/>
    <w:multiLevelType w:val="hybridMultilevel"/>
    <w:tmpl w:val="A01CF3E8"/>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8" w15:restartNumberingAfterBreak="0">
    <w:nsid w:val="5ACE4DF3"/>
    <w:multiLevelType w:val="hybridMultilevel"/>
    <w:tmpl w:val="D33AE514"/>
    <w:lvl w:ilvl="0" w:tplc="73E6A390">
      <w:start w:val="1"/>
      <w:numFmt w:val="decimal"/>
      <w:lvlText w:val="%1)"/>
      <w:lvlJc w:val="left"/>
      <w:pPr>
        <w:ind w:left="1353" w:hanging="360"/>
      </w:pPr>
      <w:rPr>
        <w:rFonts w:hint="default"/>
      </w:rPr>
    </w:lvl>
    <w:lvl w:ilvl="1" w:tplc="1CEE599E">
      <w:start w:val="1"/>
      <w:numFmt w:val="lowerLetter"/>
      <w:lvlText w:val="%2)"/>
      <w:lvlJc w:val="left"/>
      <w:pPr>
        <w:ind w:left="2073" w:hanging="360"/>
      </w:pPr>
      <w:rPr>
        <w:rFonts w:hint="default"/>
      </w:rPr>
    </w:lvl>
    <w:lvl w:ilvl="2" w:tplc="52F2A044">
      <w:start w:val="1"/>
      <w:numFmt w:val="lowerLetter"/>
      <w:lvlText w:val="%3."/>
      <w:lvlJc w:val="left"/>
      <w:pPr>
        <w:ind w:left="2973" w:hanging="360"/>
      </w:pPr>
      <w:rPr>
        <w:rFonts w:hint="default"/>
      </w:rPr>
    </w:lvl>
    <w:lvl w:ilvl="3" w:tplc="D7264468">
      <w:start w:val="1"/>
      <w:numFmt w:val="lowerLetter"/>
      <w:lvlText w:val="(%4)"/>
      <w:lvlJc w:val="left"/>
      <w:pPr>
        <w:ind w:left="3513" w:hanging="360"/>
      </w:pPr>
      <w:rPr>
        <w:rFonts w:hint="default"/>
      </w:r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9" w15:restartNumberingAfterBreak="0">
    <w:nsid w:val="5DF00049"/>
    <w:multiLevelType w:val="hybridMultilevel"/>
    <w:tmpl w:val="C06EE588"/>
    <w:lvl w:ilvl="0" w:tplc="06DA3AD2">
      <w:start w:val="1"/>
      <w:numFmt w:val="decimal"/>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60" w15:restartNumberingAfterBreak="0">
    <w:nsid w:val="636977F8"/>
    <w:multiLevelType w:val="hybridMultilevel"/>
    <w:tmpl w:val="1CA2FB5E"/>
    <w:lvl w:ilvl="0" w:tplc="74F68866">
      <w:start w:val="1"/>
      <w:numFmt w:val="lowerLetter"/>
      <w:lvlText w:val="%1)"/>
      <w:lvlJc w:val="left"/>
      <w:pPr>
        <w:ind w:left="2880" w:hanging="360"/>
      </w:p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61" w15:restartNumberingAfterBreak="0">
    <w:nsid w:val="65B052BF"/>
    <w:multiLevelType w:val="hybridMultilevel"/>
    <w:tmpl w:val="91968AE4"/>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2" w15:restartNumberingAfterBreak="0">
    <w:nsid w:val="67BC5F42"/>
    <w:multiLevelType w:val="hybridMultilevel"/>
    <w:tmpl w:val="B23674A6"/>
    <w:lvl w:ilvl="0" w:tplc="106098A8">
      <w:start w:val="1"/>
      <w:numFmt w:val="decimal"/>
      <w:lvlText w:val="%1)"/>
      <w:lvlJc w:val="left"/>
      <w:pPr>
        <w:ind w:left="720" w:hanging="360"/>
      </w:pPr>
      <w:rPr>
        <w:rFonts w:ascii="Times New Roman" w:eastAsia="Calibri" w:hAnsi="Times New Roman" w:cs="Times New Roman" w:hint="default"/>
        <w:b w:val="0"/>
      </w:rPr>
    </w:lvl>
    <w:lvl w:ilvl="1" w:tplc="04090019">
      <w:start w:val="1"/>
      <w:numFmt w:val="lowerLetter"/>
      <w:lvlText w:val="%2."/>
      <w:lvlJc w:val="left"/>
      <w:pPr>
        <w:ind w:left="1440" w:hanging="360"/>
      </w:pPr>
    </w:lvl>
    <w:lvl w:ilvl="2" w:tplc="1CD45CF2">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8BA034C"/>
    <w:multiLevelType w:val="hybridMultilevel"/>
    <w:tmpl w:val="23EC950A"/>
    <w:lvl w:ilvl="0" w:tplc="04090019">
      <w:start w:val="1"/>
      <w:numFmt w:val="lowerLetter"/>
      <w:lvlText w:val="%1."/>
      <w:lvlJc w:val="left"/>
      <w:pPr>
        <w:ind w:left="2160" w:hanging="360"/>
      </w:pPr>
    </w:lvl>
    <w:lvl w:ilvl="1" w:tplc="7C0EC912">
      <w:start w:val="1"/>
      <w:numFmt w:val="decimal"/>
      <w:lvlText w:val="(%2)"/>
      <w:lvlJc w:val="left"/>
      <w:pPr>
        <w:ind w:left="2880" w:hanging="360"/>
      </w:pPr>
      <w:rPr>
        <w:rFonts w:hint="default"/>
      </w:rPr>
    </w:lvl>
    <w:lvl w:ilvl="2" w:tplc="04090019">
      <w:start w:val="1"/>
      <w:numFmt w:val="lowerLetter"/>
      <w:lvlText w:val="%3."/>
      <w:lvlJc w:val="left"/>
      <w:pPr>
        <w:ind w:left="3600" w:hanging="180"/>
      </w:pPr>
    </w:lvl>
    <w:lvl w:ilvl="3" w:tplc="0421000F">
      <w:start w:val="1"/>
      <w:numFmt w:val="decimal"/>
      <w:lvlText w:val="%4."/>
      <w:lvlJc w:val="left"/>
      <w:pPr>
        <w:ind w:left="4320" w:hanging="360"/>
      </w:pPr>
      <w:rPr>
        <w:rFonts w:hint="default"/>
      </w:rPr>
    </w:lvl>
    <w:lvl w:ilvl="4" w:tplc="FBD00F1A">
      <w:start w:val="1"/>
      <w:numFmt w:val="lowerLetter"/>
      <w:lvlText w:val="%5)"/>
      <w:lvlJc w:val="left"/>
      <w:pPr>
        <w:ind w:left="5040" w:hanging="360"/>
      </w:pPr>
      <w:rPr>
        <w:rFonts w:hint="default"/>
      </w:rPr>
    </w:lvl>
    <w:lvl w:ilvl="5" w:tplc="13C25E7E">
      <w:start w:val="1"/>
      <w:numFmt w:val="upperLetter"/>
      <w:lvlText w:val="%6."/>
      <w:lvlJc w:val="left"/>
      <w:pPr>
        <w:ind w:left="5940" w:hanging="360"/>
      </w:pPr>
      <w:rPr>
        <w:rFonts w:hint="default"/>
      </w:r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4" w15:restartNumberingAfterBreak="0">
    <w:nsid w:val="69ED0646"/>
    <w:multiLevelType w:val="hybridMultilevel"/>
    <w:tmpl w:val="252EE30E"/>
    <w:lvl w:ilvl="0" w:tplc="13F64AE8">
      <w:start w:val="1"/>
      <w:numFmt w:val="lowerLetter"/>
      <w:lvlText w:val="%1."/>
      <w:lvlJc w:val="left"/>
      <w:pPr>
        <w:ind w:left="1920" w:hanging="360"/>
      </w:pPr>
      <w:rPr>
        <w:rFonts w:ascii="Times New Roman" w:eastAsia="Times New Roman" w:hAnsi="Times New Roman" w:cs="Times New Roman"/>
        <w:b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65" w15:restartNumberingAfterBreak="0">
    <w:nsid w:val="6AD37C13"/>
    <w:multiLevelType w:val="hybridMultilevel"/>
    <w:tmpl w:val="7DD6E8AA"/>
    <w:lvl w:ilvl="0" w:tplc="04210019">
      <w:start w:val="1"/>
      <w:numFmt w:val="lowerLetter"/>
      <w:lvlText w:val="%1."/>
      <w:lvlJc w:val="left"/>
      <w:pPr>
        <w:ind w:left="1494" w:hanging="360"/>
      </w:pPr>
    </w:lvl>
    <w:lvl w:ilvl="1" w:tplc="5C1AE726">
      <w:start w:val="1"/>
      <w:numFmt w:val="lowerLetter"/>
      <w:lvlText w:val="%2."/>
      <w:lvlJc w:val="left"/>
      <w:pPr>
        <w:ind w:left="534" w:hanging="360"/>
      </w:pPr>
      <w:rPr>
        <w:b w:val="0"/>
      </w:r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6" w15:restartNumberingAfterBreak="0">
    <w:nsid w:val="6DE362B1"/>
    <w:multiLevelType w:val="hybridMultilevel"/>
    <w:tmpl w:val="4E6AAFC4"/>
    <w:lvl w:ilvl="0" w:tplc="5B2AEB4C">
      <w:start w:val="1"/>
      <w:numFmt w:val="decimal"/>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67" w15:restartNumberingAfterBreak="0">
    <w:nsid w:val="6E49300A"/>
    <w:multiLevelType w:val="hybridMultilevel"/>
    <w:tmpl w:val="04DE0EAA"/>
    <w:lvl w:ilvl="0" w:tplc="10D2B6D2">
      <w:start w:val="1"/>
      <w:numFmt w:val="decimal"/>
      <w:lvlText w:val="(%1)"/>
      <w:lvlJc w:val="left"/>
      <w:pPr>
        <w:ind w:left="2340" w:hanging="360"/>
      </w:pPr>
      <w:rPr>
        <w:rFonts w:ascii="Times New Roman" w:eastAsiaTheme="minorHAnsi" w:hAnsi="Times New Roman" w:cs="Times New Roman"/>
      </w:r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start w:val="1"/>
      <w:numFmt w:val="decimal"/>
      <w:lvlText w:val="%4."/>
      <w:lvlJc w:val="left"/>
      <w:pPr>
        <w:ind w:left="4500" w:hanging="360"/>
      </w:pPr>
    </w:lvl>
    <w:lvl w:ilvl="4" w:tplc="04090019">
      <w:start w:val="1"/>
      <w:numFmt w:val="lowerLetter"/>
      <w:lvlText w:val="%5."/>
      <w:lvlJc w:val="left"/>
      <w:pPr>
        <w:ind w:left="5220" w:hanging="360"/>
      </w:pPr>
    </w:lvl>
    <w:lvl w:ilvl="5" w:tplc="0409001B">
      <w:start w:val="1"/>
      <w:numFmt w:val="lowerRoman"/>
      <w:lvlText w:val="%6."/>
      <w:lvlJc w:val="right"/>
      <w:pPr>
        <w:ind w:left="5940" w:hanging="180"/>
      </w:pPr>
    </w:lvl>
    <w:lvl w:ilvl="6" w:tplc="0409000F">
      <w:start w:val="1"/>
      <w:numFmt w:val="decimal"/>
      <w:lvlText w:val="%7."/>
      <w:lvlJc w:val="left"/>
      <w:pPr>
        <w:ind w:left="6660" w:hanging="360"/>
      </w:pPr>
    </w:lvl>
    <w:lvl w:ilvl="7" w:tplc="04090019">
      <w:start w:val="1"/>
      <w:numFmt w:val="lowerLetter"/>
      <w:lvlText w:val="%8."/>
      <w:lvlJc w:val="left"/>
      <w:pPr>
        <w:ind w:left="7380" w:hanging="360"/>
      </w:pPr>
    </w:lvl>
    <w:lvl w:ilvl="8" w:tplc="0409001B">
      <w:start w:val="1"/>
      <w:numFmt w:val="lowerRoman"/>
      <w:lvlText w:val="%9."/>
      <w:lvlJc w:val="right"/>
      <w:pPr>
        <w:ind w:left="8100" w:hanging="180"/>
      </w:pPr>
    </w:lvl>
  </w:abstractNum>
  <w:abstractNum w:abstractNumId="68" w15:restartNumberingAfterBreak="0">
    <w:nsid w:val="70634DBB"/>
    <w:multiLevelType w:val="multilevel"/>
    <w:tmpl w:val="A8CADC42"/>
    <w:lvl w:ilvl="0">
      <w:start w:val="1"/>
      <w:numFmt w:val="lowerLetter"/>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9" w15:restartNumberingAfterBreak="0">
    <w:nsid w:val="70640420"/>
    <w:multiLevelType w:val="hybridMultilevel"/>
    <w:tmpl w:val="FD320A16"/>
    <w:lvl w:ilvl="0" w:tplc="06DA3AD2">
      <w:start w:val="1"/>
      <w:numFmt w:val="decimal"/>
      <w:lvlText w:val="(%1)"/>
      <w:lvlJc w:val="left"/>
      <w:pPr>
        <w:ind w:left="2070" w:hanging="360"/>
      </w:pPr>
      <w:rPr>
        <w:rFonts w:hint="default"/>
      </w:rPr>
    </w:lvl>
    <w:lvl w:ilvl="1" w:tplc="08090019" w:tentative="1">
      <w:start w:val="1"/>
      <w:numFmt w:val="lowerLetter"/>
      <w:lvlText w:val="%2."/>
      <w:lvlJc w:val="left"/>
      <w:pPr>
        <w:ind w:left="2790" w:hanging="360"/>
      </w:pPr>
    </w:lvl>
    <w:lvl w:ilvl="2" w:tplc="0809001B" w:tentative="1">
      <w:start w:val="1"/>
      <w:numFmt w:val="lowerRoman"/>
      <w:lvlText w:val="%3."/>
      <w:lvlJc w:val="right"/>
      <w:pPr>
        <w:ind w:left="3510" w:hanging="180"/>
      </w:pPr>
    </w:lvl>
    <w:lvl w:ilvl="3" w:tplc="0809000F" w:tentative="1">
      <w:start w:val="1"/>
      <w:numFmt w:val="decimal"/>
      <w:lvlText w:val="%4."/>
      <w:lvlJc w:val="left"/>
      <w:pPr>
        <w:ind w:left="4230" w:hanging="360"/>
      </w:pPr>
    </w:lvl>
    <w:lvl w:ilvl="4" w:tplc="08090019" w:tentative="1">
      <w:start w:val="1"/>
      <w:numFmt w:val="lowerLetter"/>
      <w:lvlText w:val="%5."/>
      <w:lvlJc w:val="left"/>
      <w:pPr>
        <w:ind w:left="4950" w:hanging="360"/>
      </w:pPr>
    </w:lvl>
    <w:lvl w:ilvl="5" w:tplc="0809001B" w:tentative="1">
      <w:start w:val="1"/>
      <w:numFmt w:val="lowerRoman"/>
      <w:lvlText w:val="%6."/>
      <w:lvlJc w:val="right"/>
      <w:pPr>
        <w:ind w:left="5670" w:hanging="180"/>
      </w:pPr>
    </w:lvl>
    <w:lvl w:ilvl="6" w:tplc="0809000F" w:tentative="1">
      <w:start w:val="1"/>
      <w:numFmt w:val="decimal"/>
      <w:lvlText w:val="%7."/>
      <w:lvlJc w:val="left"/>
      <w:pPr>
        <w:ind w:left="6390" w:hanging="360"/>
      </w:pPr>
    </w:lvl>
    <w:lvl w:ilvl="7" w:tplc="08090019" w:tentative="1">
      <w:start w:val="1"/>
      <w:numFmt w:val="lowerLetter"/>
      <w:lvlText w:val="%8."/>
      <w:lvlJc w:val="left"/>
      <w:pPr>
        <w:ind w:left="7110" w:hanging="360"/>
      </w:pPr>
    </w:lvl>
    <w:lvl w:ilvl="8" w:tplc="0809001B" w:tentative="1">
      <w:start w:val="1"/>
      <w:numFmt w:val="lowerRoman"/>
      <w:lvlText w:val="%9."/>
      <w:lvlJc w:val="right"/>
      <w:pPr>
        <w:ind w:left="7830" w:hanging="180"/>
      </w:pPr>
    </w:lvl>
  </w:abstractNum>
  <w:abstractNum w:abstractNumId="70" w15:restartNumberingAfterBreak="0">
    <w:nsid w:val="709D15D5"/>
    <w:multiLevelType w:val="hybridMultilevel"/>
    <w:tmpl w:val="A54E3F8A"/>
    <w:lvl w:ilvl="0" w:tplc="30582E12">
      <w:start w:val="1"/>
      <w:numFmt w:val="lowerLetter"/>
      <w:lvlText w:val="%1."/>
      <w:lvlJc w:val="left"/>
      <w:pPr>
        <w:ind w:left="2880" w:hanging="360"/>
      </w:p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71" w15:restartNumberingAfterBreak="0">
    <w:nsid w:val="709F44AD"/>
    <w:multiLevelType w:val="hybridMultilevel"/>
    <w:tmpl w:val="982C76E0"/>
    <w:lvl w:ilvl="0" w:tplc="3D5438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2" w15:restartNumberingAfterBreak="0">
    <w:nsid w:val="717E43BD"/>
    <w:multiLevelType w:val="hybridMultilevel"/>
    <w:tmpl w:val="C73CC53A"/>
    <w:lvl w:ilvl="0" w:tplc="D4848C4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3" w15:restartNumberingAfterBreak="0">
    <w:nsid w:val="73A01CEC"/>
    <w:multiLevelType w:val="hybridMultilevel"/>
    <w:tmpl w:val="5B7C073E"/>
    <w:lvl w:ilvl="0" w:tplc="06DA3AD2">
      <w:start w:val="1"/>
      <w:numFmt w:val="decimal"/>
      <w:lvlText w:val="(%1)"/>
      <w:lvlJc w:val="left"/>
      <w:pPr>
        <w:ind w:left="2070" w:hanging="360"/>
      </w:pPr>
      <w:rPr>
        <w:rFonts w:hint="default"/>
      </w:rPr>
    </w:lvl>
    <w:lvl w:ilvl="1" w:tplc="08090019" w:tentative="1">
      <w:start w:val="1"/>
      <w:numFmt w:val="lowerLetter"/>
      <w:lvlText w:val="%2."/>
      <w:lvlJc w:val="left"/>
      <w:pPr>
        <w:ind w:left="2790" w:hanging="360"/>
      </w:pPr>
    </w:lvl>
    <w:lvl w:ilvl="2" w:tplc="0809001B" w:tentative="1">
      <w:start w:val="1"/>
      <w:numFmt w:val="lowerRoman"/>
      <w:lvlText w:val="%3."/>
      <w:lvlJc w:val="right"/>
      <w:pPr>
        <w:ind w:left="3510" w:hanging="180"/>
      </w:pPr>
    </w:lvl>
    <w:lvl w:ilvl="3" w:tplc="0809000F" w:tentative="1">
      <w:start w:val="1"/>
      <w:numFmt w:val="decimal"/>
      <w:lvlText w:val="%4."/>
      <w:lvlJc w:val="left"/>
      <w:pPr>
        <w:ind w:left="4230" w:hanging="360"/>
      </w:pPr>
    </w:lvl>
    <w:lvl w:ilvl="4" w:tplc="08090019" w:tentative="1">
      <w:start w:val="1"/>
      <w:numFmt w:val="lowerLetter"/>
      <w:lvlText w:val="%5."/>
      <w:lvlJc w:val="left"/>
      <w:pPr>
        <w:ind w:left="4950" w:hanging="360"/>
      </w:pPr>
    </w:lvl>
    <w:lvl w:ilvl="5" w:tplc="0809001B" w:tentative="1">
      <w:start w:val="1"/>
      <w:numFmt w:val="lowerRoman"/>
      <w:lvlText w:val="%6."/>
      <w:lvlJc w:val="right"/>
      <w:pPr>
        <w:ind w:left="5670" w:hanging="180"/>
      </w:pPr>
    </w:lvl>
    <w:lvl w:ilvl="6" w:tplc="0809000F" w:tentative="1">
      <w:start w:val="1"/>
      <w:numFmt w:val="decimal"/>
      <w:lvlText w:val="%7."/>
      <w:lvlJc w:val="left"/>
      <w:pPr>
        <w:ind w:left="6390" w:hanging="360"/>
      </w:pPr>
    </w:lvl>
    <w:lvl w:ilvl="7" w:tplc="08090019" w:tentative="1">
      <w:start w:val="1"/>
      <w:numFmt w:val="lowerLetter"/>
      <w:lvlText w:val="%8."/>
      <w:lvlJc w:val="left"/>
      <w:pPr>
        <w:ind w:left="7110" w:hanging="360"/>
      </w:pPr>
    </w:lvl>
    <w:lvl w:ilvl="8" w:tplc="0809001B" w:tentative="1">
      <w:start w:val="1"/>
      <w:numFmt w:val="lowerRoman"/>
      <w:lvlText w:val="%9."/>
      <w:lvlJc w:val="right"/>
      <w:pPr>
        <w:ind w:left="7830" w:hanging="180"/>
      </w:pPr>
    </w:lvl>
  </w:abstractNum>
  <w:abstractNum w:abstractNumId="74" w15:restartNumberingAfterBreak="0">
    <w:nsid w:val="77683219"/>
    <w:multiLevelType w:val="hybridMultilevel"/>
    <w:tmpl w:val="6FCEA370"/>
    <w:lvl w:ilvl="0" w:tplc="8E42F112">
      <w:start w:val="1"/>
      <w:numFmt w:val="lowerLetter"/>
      <w:lvlText w:val="%1)"/>
      <w:lvlJc w:val="left"/>
      <w:pPr>
        <w:ind w:left="144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5" w15:restartNumberingAfterBreak="0">
    <w:nsid w:val="79451125"/>
    <w:multiLevelType w:val="hybridMultilevel"/>
    <w:tmpl w:val="579211AA"/>
    <w:lvl w:ilvl="0" w:tplc="C74C487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6" w15:restartNumberingAfterBreak="0">
    <w:nsid w:val="7996332A"/>
    <w:multiLevelType w:val="hybridMultilevel"/>
    <w:tmpl w:val="1FBA8D14"/>
    <w:lvl w:ilvl="0" w:tplc="24C6210A">
      <w:start w:val="4"/>
      <w:numFmt w:val="lowerLetter"/>
      <w:lvlText w:val="%1)"/>
      <w:lvlJc w:val="left"/>
      <w:pPr>
        <w:ind w:left="19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7A8765C0"/>
    <w:multiLevelType w:val="hybridMultilevel"/>
    <w:tmpl w:val="C212BA52"/>
    <w:lvl w:ilvl="0" w:tplc="011871E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8" w15:restartNumberingAfterBreak="0">
    <w:nsid w:val="7B8502F2"/>
    <w:multiLevelType w:val="hybridMultilevel"/>
    <w:tmpl w:val="1C9A8B46"/>
    <w:lvl w:ilvl="0" w:tplc="CF36FD04">
      <w:start w:val="1"/>
      <w:numFmt w:val="decimal"/>
      <w:lvlText w:val="%1)"/>
      <w:lvlJc w:val="left"/>
      <w:pPr>
        <w:ind w:left="1353" w:hanging="360"/>
      </w:pPr>
      <w:rPr>
        <w:rFonts w:hint="default"/>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9" w15:restartNumberingAfterBreak="0">
    <w:nsid w:val="7C23294E"/>
    <w:multiLevelType w:val="hybridMultilevel"/>
    <w:tmpl w:val="D43A4D88"/>
    <w:lvl w:ilvl="0" w:tplc="30582E12">
      <w:start w:val="1"/>
      <w:numFmt w:val="lowerLetter"/>
      <w:lvlText w:val="%1."/>
      <w:lvlJc w:val="left"/>
      <w:pPr>
        <w:ind w:left="1620" w:hanging="360"/>
      </w:pPr>
    </w:lvl>
    <w:lvl w:ilvl="1" w:tplc="04090019">
      <w:start w:val="1"/>
      <w:numFmt w:val="lowerLetter"/>
      <w:lvlText w:val="%2."/>
      <w:lvlJc w:val="left"/>
      <w:pPr>
        <w:ind w:left="2340" w:hanging="360"/>
      </w:pPr>
    </w:lvl>
    <w:lvl w:ilvl="2" w:tplc="BBCE45BE">
      <w:start w:val="1"/>
      <w:numFmt w:val="decimal"/>
      <w:lvlText w:val="%3)"/>
      <w:lvlJc w:val="left"/>
      <w:pPr>
        <w:ind w:left="3240" w:hanging="36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start w:val="1"/>
      <w:numFmt w:val="lowerRoman"/>
      <w:lvlText w:val="%6."/>
      <w:lvlJc w:val="right"/>
      <w:pPr>
        <w:ind w:left="5220" w:hanging="180"/>
      </w:pPr>
    </w:lvl>
    <w:lvl w:ilvl="6" w:tplc="0409000F">
      <w:start w:val="1"/>
      <w:numFmt w:val="decimal"/>
      <w:lvlText w:val="%7."/>
      <w:lvlJc w:val="left"/>
      <w:pPr>
        <w:ind w:left="5940" w:hanging="360"/>
      </w:pPr>
    </w:lvl>
    <w:lvl w:ilvl="7" w:tplc="04090019">
      <w:start w:val="1"/>
      <w:numFmt w:val="lowerLetter"/>
      <w:lvlText w:val="%8."/>
      <w:lvlJc w:val="left"/>
      <w:pPr>
        <w:ind w:left="6660" w:hanging="360"/>
      </w:pPr>
    </w:lvl>
    <w:lvl w:ilvl="8" w:tplc="0409001B">
      <w:start w:val="1"/>
      <w:numFmt w:val="lowerRoman"/>
      <w:lvlText w:val="%9."/>
      <w:lvlJc w:val="right"/>
      <w:pPr>
        <w:ind w:left="7380" w:hanging="180"/>
      </w:pPr>
    </w:lvl>
  </w:abstractNum>
  <w:abstractNum w:abstractNumId="80" w15:restartNumberingAfterBreak="0">
    <w:nsid w:val="7D5D2904"/>
    <w:multiLevelType w:val="hybridMultilevel"/>
    <w:tmpl w:val="D29E8CAA"/>
    <w:lvl w:ilvl="0" w:tplc="7A966D60">
      <w:start w:val="1"/>
      <w:numFmt w:val="lowerLetter"/>
      <w:lvlText w:val="%1)"/>
      <w:lvlJc w:val="left"/>
      <w:pPr>
        <w:ind w:left="2636" w:hanging="360"/>
      </w:pPr>
    </w:lvl>
    <w:lvl w:ilvl="1" w:tplc="04090019">
      <w:start w:val="1"/>
      <w:numFmt w:val="lowerLetter"/>
      <w:lvlText w:val="%2."/>
      <w:lvlJc w:val="left"/>
      <w:pPr>
        <w:ind w:left="3356" w:hanging="360"/>
      </w:pPr>
    </w:lvl>
    <w:lvl w:ilvl="2" w:tplc="0409001B">
      <w:start w:val="1"/>
      <w:numFmt w:val="lowerRoman"/>
      <w:lvlText w:val="%3."/>
      <w:lvlJc w:val="right"/>
      <w:pPr>
        <w:ind w:left="4076" w:hanging="180"/>
      </w:pPr>
    </w:lvl>
    <w:lvl w:ilvl="3" w:tplc="0409000F">
      <w:start w:val="1"/>
      <w:numFmt w:val="decimal"/>
      <w:lvlText w:val="%4."/>
      <w:lvlJc w:val="left"/>
      <w:pPr>
        <w:ind w:left="4796" w:hanging="360"/>
      </w:pPr>
    </w:lvl>
    <w:lvl w:ilvl="4" w:tplc="04090019">
      <w:start w:val="1"/>
      <w:numFmt w:val="lowerLetter"/>
      <w:lvlText w:val="%5."/>
      <w:lvlJc w:val="left"/>
      <w:pPr>
        <w:ind w:left="5516" w:hanging="360"/>
      </w:pPr>
    </w:lvl>
    <w:lvl w:ilvl="5" w:tplc="0409001B">
      <w:start w:val="1"/>
      <w:numFmt w:val="lowerRoman"/>
      <w:lvlText w:val="%6."/>
      <w:lvlJc w:val="right"/>
      <w:pPr>
        <w:ind w:left="6236" w:hanging="180"/>
      </w:pPr>
    </w:lvl>
    <w:lvl w:ilvl="6" w:tplc="0409000F">
      <w:start w:val="1"/>
      <w:numFmt w:val="decimal"/>
      <w:lvlText w:val="%7."/>
      <w:lvlJc w:val="left"/>
      <w:pPr>
        <w:ind w:left="6956" w:hanging="360"/>
      </w:pPr>
    </w:lvl>
    <w:lvl w:ilvl="7" w:tplc="04090019">
      <w:start w:val="1"/>
      <w:numFmt w:val="lowerLetter"/>
      <w:lvlText w:val="%8."/>
      <w:lvlJc w:val="left"/>
      <w:pPr>
        <w:ind w:left="7676" w:hanging="360"/>
      </w:pPr>
    </w:lvl>
    <w:lvl w:ilvl="8" w:tplc="0409001B">
      <w:start w:val="1"/>
      <w:numFmt w:val="lowerRoman"/>
      <w:lvlText w:val="%9."/>
      <w:lvlJc w:val="right"/>
      <w:pPr>
        <w:ind w:left="8396" w:hanging="180"/>
      </w:pPr>
    </w:lvl>
  </w:abstractNum>
  <w:abstractNum w:abstractNumId="81" w15:restartNumberingAfterBreak="0">
    <w:nsid w:val="7EA37E4C"/>
    <w:multiLevelType w:val="hybridMultilevel"/>
    <w:tmpl w:val="C5FE52BA"/>
    <w:lvl w:ilvl="0" w:tplc="CF4E8132">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82" w15:restartNumberingAfterBreak="0">
    <w:nsid w:val="7FA7769D"/>
    <w:multiLevelType w:val="hybridMultilevel"/>
    <w:tmpl w:val="D4D46380"/>
    <w:lvl w:ilvl="0" w:tplc="9E7CA1A6">
      <w:start w:val="1"/>
      <w:numFmt w:val="lowerLetter"/>
      <w:lvlText w:val="%1)"/>
      <w:lvlJc w:val="left"/>
      <w:pPr>
        <w:ind w:left="1713" w:hanging="360"/>
      </w:pPr>
      <w:rPr>
        <w:rFonts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num w:numId="1">
    <w:abstractNumId w:val="4"/>
  </w:num>
  <w:num w:numId="2">
    <w:abstractNumId w:val="15"/>
  </w:num>
  <w:num w:numId="3">
    <w:abstractNumId w:val="44"/>
  </w:num>
  <w:num w:numId="4">
    <w:abstractNumId w:val="28"/>
  </w:num>
  <w:num w:numId="5">
    <w:abstractNumId w:val="9"/>
  </w:num>
  <w:num w:numId="6">
    <w:abstractNumId w:val="77"/>
  </w:num>
  <w:num w:numId="7">
    <w:abstractNumId w:val="39"/>
  </w:num>
  <w:num w:numId="8">
    <w:abstractNumId w:val="27"/>
  </w:num>
  <w:num w:numId="9">
    <w:abstractNumId w:val="68"/>
  </w:num>
  <w:num w:numId="10">
    <w:abstractNumId w:val="55"/>
  </w:num>
  <w:num w:numId="11">
    <w:abstractNumId w:val="62"/>
  </w:num>
  <w:num w:numId="12">
    <w:abstractNumId w:val="12"/>
  </w:num>
  <w:num w:numId="13">
    <w:abstractNumId w:val="23"/>
  </w:num>
  <w:num w:numId="14">
    <w:abstractNumId w:val="72"/>
  </w:num>
  <w:num w:numId="15">
    <w:abstractNumId w:val="40"/>
  </w:num>
  <w:num w:numId="16">
    <w:abstractNumId w:val="71"/>
  </w:num>
  <w:num w:numId="17">
    <w:abstractNumId w:val="78"/>
  </w:num>
  <w:num w:numId="18">
    <w:abstractNumId w:val="7"/>
  </w:num>
  <w:num w:numId="19">
    <w:abstractNumId w:val="16"/>
  </w:num>
  <w:num w:numId="20">
    <w:abstractNumId w:val="47"/>
  </w:num>
  <w:num w:numId="21">
    <w:abstractNumId w:val="75"/>
  </w:num>
  <w:num w:numId="22">
    <w:abstractNumId w:val="46"/>
  </w:num>
  <w:num w:numId="23">
    <w:abstractNumId w:val="61"/>
  </w:num>
  <w:num w:numId="24">
    <w:abstractNumId w:val="33"/>
  </w:num>
  <w:num w:numId="25">
    <w:abstractNumId w:val="3"/>
  </w:num>
  <w:num w:numId="26">
    <w:abstractNumId w:val="53"/>
  </w:num>
  <w:num w:numId="27">
    <w:abstractNumId w:val="50"/>
  </w:num>
  <w:num w:numId="28">
    <w:abstractNumId w:val="29"/>
  </w:num>
  <w:num w:numId="29">
    <w:abstractNumId w:val="17"/>
  </w:num>
  <w:num w:numId="3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4"/>
  </w:num>
  <w:num w:numId="32">
    <w:abstractNumId w:val="41"/>
  </w:num>
  <w:num w:numId="33">
    <w:abstractNumId w:val="59"/>
  </w:num>
  <w:num w:numId="34">
    <w:abstractNumId w:val="30"/>
  </w:num>
  <w:num w:numId="35">
    <w:abstractNumId w:val="73"/>
  </w:num>
  <w:num w:numId="36">
    <w:abstractNumId w:val="69"/>
  </w:num>
  <w:num w:numId="37">
    <w:abstractNumId w:val="57"/>
  </w:num>
  <w:num w:numId="38">
    <w:abstractNumId w:val="49"/>
  </w:num>
  <w:num w:numId="39">
    <w:abstractNumId w:val="13"/>
  </w:num>
  <w:num w:numId="40">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2"/>
  </w:num>
  <w:num w:numId="44">
    <w:abstractNumId w:val="8"/>
  </w:num>
  <w:num w:numId="45">
    <w:abstractNumId w:val="2"/>
  </w:num>
  <w:num w:numId="46">
    <w:abstractNumId w:val="45"/>
  </w:num>
  <w:num w:numId="47">
    <w:abstractNumId w:val="31"/>
  </w:num>
  <w:num w:numId="48">
    <w:abstractNumId w:val="58"/>
  </w:num>
  <w:num w:numId="49">
    <w:abstractNumId w:val="81"/>
  </w:num>
  <w:num w:numId="50">
    <w:abstractNumId w:val="14"/>
  </w:num>
  <w:num w:numId="51">
    <w:abstractNumId w:val="24"/>
  </w:num>
  <w:num w:numId="52">
    <w:abstractNumId w:val="35"/>
  </w:num>
  <w:num w:numId="53">
    <w:abstractNumId w:val="20"/>
  </w:num>
  <w:num w:numId="54">
    <w:abstractNumId w:val="26"/>
  </w:num>
  <w:num w:numId="55">
    <w:abstractNumId w:val="0"/>
  </w:num>
  <w:num w:numId="56">
    <w:abstractNumId w:val="76"/>
  </w:num>
  <w:num w:numId="57">
    <w:abstractNumId w:val="36"/>
  </w:num>
  <w:num w:numId="58">
    <w:abstractNumId w:val="5"/>
  </w:num>
  <w:num w:numId="59">
    <w:abstractNumId w:val="1"/>
  </w:num>
  <w:num w:numId="60">
    <w:abstractNumId w:val="11"/>
  </w:num>
  <w:num w:numId="61">
    <w:abstractNumId w:val="65"/>
  </w:num>
  <w:num w:numId="62">
    <w:abstractNumId w:val="56"/>
  </w:num>
  <w:num w:numId="63">
    <w:abstractNumId w:val="64"/>
  </w:num>
  <w:num w:numId="64">
    <w:abstractNumId w:val="38"/>
  </w:num>
  <w:num w:numId="65">
    <w:abstractNumId w:val="63"/>
  </w:num>
  <w:num w:numId="66">
    <w:abstractNumId w:val="22"/>
  </w:num>
  <w:num w:numId="67">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abstractNumId w:val="21"/>
  </w:num>
  <w:num w:numId="82">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074A"/>
    <w:rsid w:val="002376F2"/>
    <w:rsid w:val="003B074A"/>
    <w:rsid w:val="00E976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28CAA"/>
  <w15:chartTrackingRefBased/>
  <w15:docId w15:val="{5F5F9CA3-5DB9-49D1-9A50-5630CF660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74A"/>
    <w:pPr>
      <w:spacing w:after="120" w:line="360" w:lineRule="auto"/>
    </w:pPr>
  </w:style>
  <w:style w:type="paragraph" w:styleId="Heading1">
    <w:name w:val="heading 1"/>
    <w:basedOn w:val="Normal"/>
    <w:next w:val="Normal"/>
    <w:link w:val="Heading1Char"/>
    <w:uiPriority w:val="9"/>
    <w:qFormat/>
    <w:rsid w:val="003B074A"/>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074A"/>
    <w:rPr>
      <w:rFonts w:asciiTheme="majorHAnsi" w:eastAsiaTheme="majorEastAsia" w:hAnsiTheme="majorHAnsi" w:cstheme="majorBidi"/>
      <w:b/>
      <w:bCs/>
      <w:color w:val="2F5496" w:themeColor="accent1" w:themeShade="BF"/>
      <w:sz w:val="28"/>
      <w:szCs w:val="28"/>
    </w:rPr>
  </w:style>
  <w:style w:type="paragraph" w:styleId="ListParagraph">
    <w:name w:val="List Paragraph"/>
    <w:aliases w:val="UGEX'Z,List Paragraph1,Medium Grid 1 - Accent 21,Body of text"/>
    <w:basedOn w:val="Normal"/>
    <w:link w:val="ListParagraphChar"/>
    <w:uiPriority w:val="34"/>
    <w:qFormat/>
    <w:rsid w:val="003B074A"/>
    <w:pPr>
      <w:ind w:left="720"/>
      <w:contextualSpacing/>
    </w:pPr>
  </w:style>
  <w:style w:type="character" w:customStyle="1" w:styleId="ListParagraphChar">
    <w:name w:val="List Paragraph Char"/>
    <w:aliases w:val="UGEX'Z Char,List Paragraph1 Char,Medium Grid 1 - Accent 21 Char,Body of text Char"/>
    <w:link w:val="ListParagraph"/>
    <w:uiPriority w:val="34"/>
    <w:qFormat/>
    <w:rsid w:val="003B074A"/>
  </w:style>
  <w:style w:type="paragraph" w:styleId="NormalWeb">
    <w:name w:val="Normal (Web)"/>
    <w:basedOn w:val="Normal"/>
    <w:uiPriority w:val="99"/>
    <w:unhideWhenUsed/>
    <w:rsid w:val="003B074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3B074A"/>
    <w:rPr>
      <w:color w:val="0000FF"/>
      <w:u w:val="single"/>
    </w:rPr>
  </w:style>
  <w:style w:type="character" w:styleId="CommentReference">
    <w:name w:val="annotation reference"/>
    <w:basedOn w:val="DefaultParagraphFont"/>
    <w:uiPriority w:val="99"/>
    <w:semiHidden/>
    <w:unhideWhenUsed/>
    <w:rsid w:val="003B074A"/>
    <w:rPr>
      <w:sz w:val="16"/>
      <w:szCs w:val="16"/>
    </w:rPr>
  </w:style>
  <w:style w:type="paragraph" w:styleId="CommentText">
    <w:name w:val="annotation text"/>
    <w:basedOn w:val="Normal"/>
    <w:link w:val="CommentTextChar"/>
    <w:uiPriority w:val="99"/>
    <w:semiHidden/>
    <w:unhideWhenUsed/>
    <w:rsid w:val="003B074A"/>
    <w:pPr>
      <w:spacing w:line="240" w:lineRule="auto"/>
    </w:pPr>
    <w:rPr>
      <w:sz w:val="20"/>
      <w:szCs w:val="20"/>
    </w:rPr>
  </w:style>
  <w:style w:type="character" w:customStyle="1" w:styleId="CommentTextChar">
    <w:name w:val="Comment Text Char"/>
    <w:basedOn w:val="DefaultParagraphFont"/>
    <w:link w:val="CommentText"/>
    <w:uiPriority w:val="99"/>
    <w:semiHidden/>
    <w:rsid w:val="003B074A"/>
    <w:rPr>
      <w:sz w:val="20"/>
      <w:szCs w:val="20"/>
    </w:rPr>
  </w:style>
  <w:style w:type="paragraph" w:styleId="CommentSubject">
    <w:name w:val="annotation subject"/>
    <w:basedOn w:val="CommentText"/>
    <w:next w:val="CommentText"/>
    <w:link w:val="CommentSubjectChar"/>
    <w:uiPriority w:val="99"/>
    <w:semiHidden/>
    <w:unhideWhenUsed/>
    <w:rsid w:val="003B074A"/>
    <w:rPr>
      <w:b/>
      <w:bCs/>
    </w:rPr>
  </w:style>
  <w:style w:type="character" w:customStyle="1" w:styleId="CommentSubjectChar">
    <w:name w:val="Comment Subject Char"/>
    <w:basedOn w:val="CommentTextChar"/>
    <w:link w:val="CommentSubject"/>
    <w:uiPriority w:val="99"/>
    <w:semiHidden/>
    <w:rsid w:val="003B074A"/>
    <w:rPr>
      <w:b/>
      <w:bCs/>
      <w:sz w:val="20"/>
      <w:szCs w:val="20"/>
    </w:rPr>
  </w:style>
  <w:style w:type="paragraph" w:styleId="BalloonText">
    <w:name w:val="Balloon Text"/>
    <w:basedOn w:val="Normal"/>
    <w:link w:val="BalloonTextChar"/>
    <w:uiPriority w:val="99"/>
    <w:semiHidden/>
    <w:unhideWhenUsed/>
    <w:rsid w:val="003B07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074A"/>
    <w:rPr>
      <w:rFonts w:ascii="Segoe UI" w:hAnsi="Segoe UI" w:cs="Segoe UI"/>
      <w:sz w:val="18"/>
      <w:szCs w:val="18"/>
    </w:rPr>
  </w:style>
  <w:style w:type="table" w:styleId="TableGrid">
    <w:name w:val="Table Grid"/>
    <w:basedOn w:val="TableNormal"/>
    <w:uiPriority w:val="39"/>
    <w:rsid w:val="003B07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074A"/>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3B074A"/>
    <w:rPr>
      <w:lang w:val="id-ID"/>
    </w:rPr>
  </w:style>
  <w:style w:type="paragraph" w:styleId="Footer">
    <w:name w:val="footer"/>
    <w:basedOn w:val="Normal"/>
    <w:link w:val="FooterChar"/>
    <w:uiPriority w:val="99"/>
    <w:unhideWhenUsed/>
    <w:rsid w:val="003B074A"/>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3B074A"/>
    <w:rPr>
      <w:lang w:val="id-ID"/>
    </w:rPr>
  </w:style>
  <w:style w:type="paragraph" w:customStyle="1" w:styleId="Default">
    <w:name w:val="Default"/>
    <w:rsid w:val="003B074A"/>
    <w:pPr>
      <w:autoSpaceDE w:val="0"/>
      <w:autoSpaceDN w:val="0"/>
      <w:adjustRightInd w:val="0"/>
      <w:spacing w:after="0" w:line="240" w:lineRule="auto"/>
    </w:pPr>
    <w:rPr>
      <w:rFonts w:ascii="Times New Roman" w:hAnsi="Times New Roman" w:cs="Times New Roman"/>
      <w:color w:val="000000"/>
      <w:sz w:val="24"/>
      <w:szCs w:val="24"/>
      <w:lang w:val="id-ID"/>
    </w:rPr>
  </w:style>
  <w:style w:type="character" w:styleId="PlaceholderText">
    <w:name w:val="Placeholder Text"/>
    <w:basedOn w:val="DefaultParagraphFont"/>
    <w:uiPriority w:val="99"/>
    <w:semiHidden/>
    <w:rsid w:val="003B074A"/>
    <w:rPr>
      <w:color w:val="808080"/>
    </w:rPr>
  </w:style>
  <w:style w:type="paragraph" w:styleId="NoSpacing">
    <w:name w:val="No Spacing"/>
    <w:uiPriority w:val="1"/>
    <w:qFormat/>
    <w:rsid w:val="003B074A"/>
    <w:pPr>
      <w:spacing w:after="0" w:line="240" w:lineRule="auto"/>
    </w:pPr>
  </w:style>
  <w:style w:type="paragraph" w:customStyle="1" w:styleId="ColorfulList-Accent11">
    <w:name w:val="Colorful List - Accent 11"/>
    <w:basedOn w:val="Normal"/>
    <w:uiPriority w:val="34"/>
    <w:qFormat/>
    <w:rsid w:val="003B074A"/>
    <w:pPr>
      <w:spacing w:after="0" w:line="276" w:lineRule="auto"/>
      <w:ind w:left="720"/>
      <w:contextualSpacing/>
      <w:jc w:val="both"/>
    </w:pPr>
    <w:rPr>
      <w:rFonts w:ascii="Calibri" w:eastAsia="Calibri" w:hAnsi="Calibri" w:cs="Times New Roman"/>
      <w:lang w:val="id-ID"/>
    </w:rPr>
  </w:style>
  <w:style w:type="paragraph" w:customStyle="1" w:styleId="Style3">
    <w:name w:val="_Style 3"/>
    <w:qFormat/>
    <w:rsid w:val="003B074A"/>
    <w:pPr>
      <w:spacing w:after="0" w:line="240" w:lineRule="auto"/>
    </w:pPr>
    <w:rPr>
      <w:rFonts w:ascii="Calibri" w:eastAsia="SimSun" w:hAnsi="Calibri" w:cs="Times New Roman"/>
    </w:rPr>
  </w:style>
  <w:style w:type="character" w:styleId="Strong">
    <w:name w:val="Strong"/>
    <w:basedOn w:val="DefaultParagraphFont"/>
    <w:uiPriority w:val="22"/>
    <w:qFormat/>
    <w:rsid w:val="003B074A"/>
    <w:rPr>
      <w:b/>
      <w:bCs/>
    </w:rPr>
  </w:style>
  <w:style w:type="table" w:styleId="LightShading">
    <w:name w:val="Light Shading"/>
    <w:basedOn w:val="TableNormal"/>
    <w:uiPriority w:val="60"/>
    <w:rsid w:val="003B07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0">
    <w:name w:val="TableGrid"/>
    <w:rsid w:val="003B074A"/>
    <w:pPr>
      <w:spacing w:after="0" w:line="240" w:lineRule="auto"/>
    </w:pPr>
    <w:rPr>
      <w:rFonts w:eastAsiaTheme="minorEastAsia"/>
    </w:rPr>
    <w:tblPr>
      <w:tblCellMar>
        <w:top w:w="0" w:type="dxa"/>
        <w:left w:w="0" w:type="dxa"/>
        <w:bottom w:w="0" w:type="dxa"/>
        <w:right w:w="0" w:type="dxa"/>
      </w:tblCellMar>
    </w:tblPr>
  </w:style>
  <w:style w:type="table" w:customStyle="1" w:styleId="LightShading1">
    <w:name w:val="Light Shading1"/>
    <w:basedOn w:val="TableNormal"/>
    <w:next w:val="LightShading"/>
    <w:uiPriority w:val="60"/>
    <w:rsid w:val="003B074A"/>
    <w:pPr>
      <w:spacing w:after="0" w:line="240" w:lineRule="auto"/>
    </w:pPr>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2</Pages>
  <Words>13044</Words>
  <Characters>74354</Characters>
  <Application>Microsoft Office Word</Application>
  <DocSecurity>0</DocSecurity>
  <Lines>619</Lines>
  <Paragraphs>174</Paragraphs>
  <ScaleCrop>false</ScaleCrop>
  <Company/>
  <LinksUpToDate>false</LinksUpToDate>
  <CharactersWithSpaces>87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dah</dc:creator>
  <cp:keywords/>
  <dc:description/>
  <cp:lastModifiedBy>didah</cp:lastModifiedBy>
  <cp:revision>1</cp:revision>
  <dcterms:created xsi:type="dcterms:W3CDTF">2020-11-19T02:44:00Z</dcterms:created>
  <dcterms:modified xsi:type="dcterms:W3CDTF">2020-11-19T02:45:00Z</dcterms:modified>
</cp:coreProperties>
</file>